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773DDA" w14:textId="20AD5061" w:rsidR="009F666F" w:rsidRDefault="000E6005" w:rsidP="00906F97">
      <w:pPr>
        <w:bidi w:val="0"/>
        <w:spacing w:line="360" w:lineRule="auto"/>
        <w:jc w:val="center"/>
        <w:rPr>
          <w:rFonts w:asciiTheme="majorBidi" w:eastAsia="AGaramondPro-Regular" w:hAnsiTheme="majorBidi" w:cstheme="majorBidi"/>
          <w:b/>
          <w:bCs/>
          <w:color w:val="000000"/>
          <w:sz w:val="28"/>
          <w:szCs w:val="28"/>
          <w14:ligatures w14:val="standardContextual"/>
        </w:rPr>
      </w:pPr>
      <w:r w:rsidRPr="000E6005">
        <w:rPr>
          <w:rFonts w:asciiTheme="majorBidi" w:eastAsia="AGaramondPro-Regular" w:hAnsiTheme="majorBidi" w:cstheme="majorBidi"/>
          <w:b/>
          <w:bCs/>
          <w:color w:val="000000"/>
          <w:sz w:val="28"/>
          <w:szCs w:val="28"/>
          <w14:ligatures w14:val="standardContextual"/>
        </w:rPr>
        <w:t>Management of Surgical Constipation in Children</w:t>
      </w:r>
    </w:p>
    <w:p w14:paraId="5CF6BC8E" w14:textId="10EF3E9C" w:rsidR="008D6576" w:rsidRPr="0050133B" w:rsidRDefault="008D6576" w:rsidP="00930D7D">
      <w:pPr>
        <w:bidi w:val="0"/>
        <w:spacing w:line="480" w:lineRule="auto"/>
        <w:jc w:val="lowKashida"/>
        <w:rPr>
          <w:rFonts w:asciiTheme="majorBidi" w:hAnsiTheme="majorBidi" w:cstheme="majorBidi"/>
          <w:b/>
          <w:bCs/>
        </w:rPr>
      </w:pPr>
      <w:r w:rsidRPr="0050133B">
        <w:rPr>
          <w:rFonts w:asciiTheme="majorBidi" w:hAnsiTheme="majorBidi" w:cstheme="majorBidi"/>
          <w:b/>
          <w:bCs/>
        </w:rPr>
        <w:t>Abstract</w:t>
      </w:r>
    </w:p>
    <w:p w14:paraId="4541A40A" w14:textId="4AACBF5A" w:rsidR="0050133B" w:rsidRPr="0050133B" w:rsidRDefault="0050133B" w:rsidP="0050133B">
      <w:pPr>
        <w:bidi w:val="0"/>
        <w:spacing w:after="240" w:line="276" w:lineRule="auto"/>
        <w:jc w:val="both"/>
        <w:rPr>
          <w:rFonts w:asciiTheme="majorBidi" w:hAnsiTheme="majorBidi" w:cstheme="majorBidi"/>
          <w:b/>
          <w:bCs/>
        </w:rPr>
      </w:pPr>
      <w:r w:rsidRPr="0050133B">
        <w:rPr>
          <w:rFonts w:asciiTheme="majorBidi" w:hAnsiTheme="majorBidi" w:cstheme="majorBidi"/>
          <w:b/>
          <w:bCs/>
        </w:rPr>
        <w:t xml:space="preserve">Background: </w:t>
      </w:r>
      <w:r w:rsidRPr="0050133B">
        <w:t>Constipation is a common pediatric concern, affecting up to 30% of children and often resulting in significant healthcare visits. Chronic constipation can be functional or surgical, with conditions like Hirschsprung disease, anorectal malformations, and dolichocolon</w:t>
      </w:r>
      <w:r>
        <w:t xml:space="preserve"> (DC)</w:t>
      </w:r>
      <w:r w:rsidRPr="0050133B">
        <w:t xml:space="preserve"> contributing to the surgical subset. This study aims to distinguish chronic surgical constipation from habitual constipation and to assess the management approaches.</w:t>
      </w:r>
    </w:p>
    <w:p w14:paraId="36087241" w14:textId="7C80C067" w:rsidR="000B54E4" w:rsidRPr="0050133B" w:rsidRDefault="000B54E4" w:rsidP="0050133B">
      <w:pPr>
        <w:pStyle w:val="P"/>
        <w:ind w:firstLine="0"/>
      </w:pPr>
      <w:r w:rsidRPr="0050133B">
        <w:rPr>
          <w:b/>
          <w:bCs/>
        </w:rPr>
        <w:t>Methods:</w:t>
      </w:r>
      <w:r w:rsidRPr="0050133B">
        <w:t xml:space="preserve"> </w:t>
      </w:r>
      <w:r w:rsidR="0050133B" w:rsidRPr="0050133B">
        <w:t xml:space="preserve">A prospective interventional study was conducted at Benha University Hospital from August 2023 to September 2024, including 60 pediatric patients diagnosed with surgical constipation (Hirschsprung disease, </w:t>
      </w:r>
      <w:r w:rsidR="0050133B" w:rsidRPr="00B977E8">
        <w:t>DC</w:t>
      </w:r>
      <w:r w:rsidR="0050133B" w:rsidRPr="0050133B">
        <w:t>, or anorectal malformation). Comprehensive evaluations included clinical history, physical examinations, laboratory tests, radiological imaging, and pathological assessments. Surgical management involved various techniques, and postoperative outcomes were monitored.</w:t>
      </w:r>
      <w:r w:rsidRPr="0050133B">
        <w:t xml:space="preserve"> </w:t>
      </w:r>
    </w:p>
    <w:p w14:paraId="12827085" w14:textId="77777777" w:rsidR="0050133B" w:rsidRPr="0050133B" w:rsidRDefault="000B54E4" w:rsidP="0050133B">
      <w:pPr>
        <w:pStyle w:val="NormalWeb"/>
        <w:bidi w:val="0"/>
        <w:jc w:val="both"/>
        <w:rPr>
          <w:rFonts w:eastAsia="Times New Roman"/>
        </w:rPr>
      </w:pPr>
      <w:r w:rsidRPr="0050133B">
        <w:rPr>
          <w:b/>
          <w:bCs/>
        </w:rPr>
        <w:t>Results:</w:t>
      </w:r>
      <w:r w:rsidRPr="0050133B">
        <w:t xml:space="preserve"> </w:t>
      </w:r>
      <w:r w:rsidR="0050133B" w:rsidRPr="0050133B">
        <w:rPr>
          <w:rFonts w:eastAsia="Times New Roman"/>
        </w:rPr>
        <w:t>The cohort's median age at diagnosis was 7 years, with a predominance of females (60%). Hirschsprung disease was the most common surgical cause (60%). Surgical interventions included anoplasty (26.7%), sigmoidectomy (13.3%), and Swenson procedure (40%). The mean operative time was 3 hours. Postoperatively, the mean length of hospital stay was 9 days, with a 20% readmission rate. Notably, 20% experienced anastomosis dehiscence. Recurrence was observed in 13.3%, with 33.3% requiring long-term laxatives. Significant differences in outcomes, such as surgical procedure type and operative time, were found between patients requiring additional interventions and those without.</w:t>
      </w:r>
    </w:p>
    <w:p w14:paraId="02FE9706" w14:textId="2C4B7C2C" w:rsidR="000B54E4" w:rsidRPr="0050133B" w:rsidRDefault="000B54E4" w:rsidP="0050133B">
      <w:pPr>
        <w:pStyle w:val="P"/>
        <w:ind w:firstLine="0"/>
      </w:pPr>
      <w:r w:rsidRPr="0050133B">
        <w:rPr>
          <w:b/>
          <w:bCs/>
        </w:rPr>
        <w:t>Conclusion:</w:t>
      </w:r>
      <w:r w:rsidRPr="0050133B">
        <w:t xml:space="preserve"> </w:t>
      </w:r>
      <w:r w:rsidR="0050133B" w:rsidRPr="0050133B">
        <w:t>Chronic surgical constipation in children presents with varied symptoms and requires tailored surgical interventions. Timely diagnosis and appropriate surgical management can improve outcomes, but recurrence remains a concern. Further investigation into long-term management strategies is warranted.</w:t>
      </w:r>
      <w:r w:rsidRPr="0050133B">
        <w:t xml:space="preserve"> </w:t>
      </w:r>
    </w:p>
    <w:p w14:paraId="4627F017" w14:textId="0B71490F" w:rsidR="00867C84" w:rsidRPr="0050133B" w:rsidRDefault="000B54E4" w:rsidP="0050133B">
      <w:pPr>
        <w:pStyle w:val="P"/>
        <w:ind w:firstLine="0"/>
        <w:rPr>
          <w:b/>
          <w:bCs/>
        </w:rPr>
      </w:pPr>
      <w:r w:rsidRPr="0050133B">
        <w:rPr>
          <w:b/>
          <w:bCs/>
        </w:rPr>
        <w:t>Keywords</w:t>
      </w:r>
      <w:r w:rsidR="0050133B" w:rsidRPr="0050133B">
        <w:rPr>
          <w:b/>
          <w:bCs/>
        </w:rPr>
        <w:t>:</w:t>
      </w:r>
      <w:r w:rsidR="0050133B" w:rsidRPr="0050133B">
        <w:t xml:space="preserve"> Pediatric Constipation, Hirschsprung Disease, Dolichocolon, Surgical Intervention, Postoperative Outcomes.</w:t>
      </w:r>
    </w:p>
    <w:p w14:paraId="2C755374" w14:textId="3C419396" w:rsidR="008D6576" w:rsidRPr="000E6005" w:rsidRDefault="008D6576" w:rsidP="00EB2963">
      <w:pPr>
        <w:bidi w:val="0"/>
        <w:spacing w:before="240" w:line="480" w:lineRule="auto"/>
        <w:jc w:val="lowKashida"/>
        <w:rPr>
          <w:rFonts w:asciiTheme="majorBidi" w:hAnsiTheme="majorBidi" w:cstheme="majorBidi"/>
          <w:b/>
          <w:bCs/>
        </w:rPr>
      </w:pPr>
      <w:r w:rsidRPr="000E6005">
        <w:rPr>
          <w:rFonts w:asciiTheme="majorBidi" w:hAnsiTheme="majorBidi" w:cstheme="majorBidi"/>
          <w:b/>
          <w:bCs/>
        </w:rPr>
        <w:t>Introduction</w:t>
      </w:r>
    </w:p>
    <w:p w14:paraId="4D260D9D" w14:textId="6816A808" w:rsidR="00D51C7E" w:rsidRPr="000E6005" w:rsidRDefault="000E6005" w:rsidP="0050133B">
      <w:pPr>
        <w:pStyle w:val="P"/>
        <w:rPr>
          <w:highlight w:val="green"/>
        </w:rPr>
      </w:pPr>
      <w:r w:rsidRPr="000E6005">
        <w:t xml:space="preserve">Constipation is a prevalent issue in childhood, affecting up to 30% of children and accounting for 10% of pediatric outpatient visits and 25% of referrals to pediatric surgery clinics </w:t>
      </w:r>
      <w:r w:rsidRPr="003574D5">
        <w:fldChar w:fldCharType="begin"/>
      </w:r>
      <w:r>
        <w:instrText xml:space="preserve"> ADDIN EN.CITE &lt;EndNote&gt;&lt;Cite&gt;&lt;Author&gt;Rinebold&lt;/Author&gt;&lt;Year&gt;2022&lt;/Year&gt;&lt;RecNum&gt;1&lt;/RecNum&gt;&lt;DisplayText&gt;(1)&lt;/DisplayText&gt;&lt;record&gt;&lt;rec-number&gt;1&lt;/rec-number&gt;&lt;foreign-keys&gt;&lt;key app="EN" db-id="ts5zerpwwxttxcerpz9vprr555zs9a95wder" timestamp="1733915857"&gt;1&lt;/key&gt;&lt;/foreign-keys&gt;&lt;ref-type name="Journal Article"&gt;17&lt;/ref-type&gt;&lt;contributors&gt;&lt;authors&gt;&lt;author&gt;Rinebold, Emily A&lt;/author&gt;&lt;author&gt;Lee, Elizabeth J&lt;/author&gt;&lt;author&gt;Zaniewska, Katarzyna&lt;/author&gt;&lt;author&gt;Cunningham, Kaitlynne N&lt;/author&gt;&lt;author&gt;Velcek, Francisca&lt;/author&gt;&lt;/authors&gt;&lt;/contributors&gt;&lt;titles&gt;&lt;title&gt;A rare case of cecal volvulus in a pediatric patient with dolichocolon&lt;/title&gt;&lt;secondary-title&gt;Journal of Pediatric Surgery Case Reports&lt;/secondary-title&gt;&lt;/titles&gt;&lt;periodical&gt;&lt;full-title&gt;Journal of Pediatric Surgery Case Reports&lt;/full-title&gt;&lt;/periodical&gt;&lt;pages&gt;102340&lt;/pages&gt;&lt;volume&gt;83&lt;/volume&gt;&lt;dates&gt;&lt;year&gt;2022&lt;/year&gt;&lt;/dates&gt;&lt;isbn&gt;2213-5766&lt;/isbn&gt;&lt;urls&gt;&lt;/urls&gt;&lt;/record&gt;&lt;/Cite&gt;&lt;/EndNote&gt;</w:instrText>
      </w:r>
      <w:r w:rsidRPr="003574D5">
        <w:fldChar w:fldCharType="separate"/>
      </w:r>
      <w:r>
        <w:rPr>
          <w:noProof/>
        </w:rPr>
        <w:t>(1)</w:t>
      </w:r>
      <w:r w:rsidRPr="003574D5">
        <w:fldChar w:fldCharType="end"/>
      </w:r>
      <w:r w:rsidRPr="000E6005">
        <w:t xml:space="preserve">. Its presentation can vary, with common symptoms including infrequent stool, pain, soiling, stool withholding </w:t>
      </w:r>
      <w:r w:rsidR="0050133B">
        <w:t>behaviours</w:t>
      </w:r>
      <w:r w:rsidRPr="000E6005">
        <w:t xml:space="preserve">, blood in stool, enuresis, and other urinary symptoms </w:t>
      </w:r>
      <w:r w:rsidRPr="003574D5">
        <w:fldChar w:fldCharType="begin"/>
      </w:r>
      <w:r>
        <w:instrText xml:space="preserve"> ADDIN EN.CITE &lt;EndNote&gt;&lt;Cite&gt;&lt;Author&gt;Raimondo&lt;/Author&gt;&lt;Year&gt;2020&lt;/Year&gt;&lt;RecNum&gt;2&lt;/RecNum&gt;&lt;DisplayText&gt;(2)&lt;/DisplayText&gt;&lt;record&gt;&lt;rec-number&gt;2&lt;/rec-number&gt;&lt;foreign-keys&gt;&lt;key app="EN" db-id="ts5zerpwwxttxcerpz9vprr555zs9a95wder" timestamp="1733915857"&gt;2&lt;/key&gt;&lt;/foreign-keys&gt;&lt;ref-type name="Journal Article"&gt;17&lt;/ref-type&gt;&lt;contributors&gt;&lt;authors&gt;&lt;author&gt;Raimondo, Diego&lt;/author&gt;&lt;author&gt;Mattioli, Giulia&lt;/author&gt;&lt;author&gt;Casadio, Paolo&lt;/author&gt;&lt;author&gt;Borghese, Giulia&lt;/author&gt;&lt;author&gt;Ambrosio, Marco&lt;/author&gt;&lt;author&gt;Arena, Alessandro&lt;/author&gt;&lt;author&gt;Paradisi, Roberto&lt;/author&gt;&lt;author&gt;Del Forno, Simona&lt;/author&gt;&lt;author&gt;Coppola, Francesca&lt;/author&gt;&lt;author&gt;Valerio, Domenico&lt;/author&gt;&lt;/authors&gt;&lt;/contributors&gt;&lt;titles&gt;&lt;title&gt;Frequency and clinical impact of Dolichocolon in women submitted to surgery for rectosigmoid endometriosis&lt;/title&gt;&lt;secondary-title&gt;Journal of Gynecology Obstetrics and Human Reproduction&lt;/secondary-title&gt;&lt;/titles&gt;&lt;periodical&gt;&lt;full-title&gt;Journal of Gynecology Obstetrics and Human Reproduction&lt;/full-title&gt;&lt;/periodical&gt;&lt;pages&gt;101697&lt;/pages&gt;&lt;volume&gt;49&lt;/volume&gt;&lt;number&gt;4&lt;/number&gt;&lt;dates&gt;&lt;year&gt;2020&lt;/year&gt;&lt;/dates&gt;&lt;isbn&gt;2468-7847&lt;/isbn&gt;&lt;urls&gt;&lt;/urls&gt;&lt;/record&gt;&lt;/Cite&gt;&lt;/EndNote&gt;</w:instrText>
      </w:r>
      <w:r w:rsidRPr="003574D5">
        <w:fldChar w:fldCharType="separate"/>
      </w:r>
      <w:r>
        <w:rPr>
          <w:noProof/>
        </w:rPr>
        <w:t>(2)</w:t>
      </w:r>
      <w:r w:rsidRPr="003574D5">
        <w:fldChar w:fldCharType="end"/>
      </w:r>
      <w:r w:rsidRPr="000E6005">
        <w:t>.</w:t>
      </w:r>
    </w:p>
    <w:p w14:paraId="392696C2" w14:textId="4412C038" w:rsidR="00B977E8" w:rsidRPr="00B977E8" w:rsidRDefault="00B977E8" w:rsidP="00B977E8">
      <w:pPr>
        <w:pStyle w:val="P"/>
      </w:pPr>
      <w:r w:rsidRPr="00B977E8">
        <w:t xml:space="preserve">The etiology of constipation can be functional or organic. Functional constipation often results from a history of painful stooling, leading to withholding behaviors and prolonged fecal stasis. This causes fluid resorption from the stool in the colon, resulting in large, hard stools and rectal dilation. With rectal dilation, a larger stool burden is required to activate rectal stretch receptors, causing patients to lose the urge to defecate. Organic causes of constipation include </w:t>
      </w:r>
      <w:r w:rsidRPr="00B977E8">
        <w:lastRenderedPageBreak/>
        <w:t xml:space="preserve">physiological, neuromuscular, metabolic/endocrine, and anatomic factors such as anterior displaced anus, anal stenosis, and vestibular anus </w:t>
      </w:r>
      <w:r w:rsidRPr="003574D5">
        <w:fldChar w:fldCharType="begin"/>
      </w:r>
      <w:r>
        <w:instrText xml:space="preserve"> ADDIN EN.CITE &lt;EndNote&gt;&lt;Cite&gt;&lt;Author&gt;Gielen&lt;/Author&gt;&lt;Year&gt;2021&lt;/Year&gt;&lt;RecNum&gt;3&lt;/RecNum&gt;&lt;DisplayText&gt;(3)&lt;/DisplayText&gt;&lt;record&gt;&lt;rec-number&gt;3&lt;/rec-number&gt;&lt;foreign-keys&gt;&lt;key app="EN" db-id="ts5zerpwwxttxcerpz9vprr555zs9a95wder" timestamp="1733915857"&gt;3&lt;/key&gt;&lt;/foreign-keys&gt;&lt;ref-type name="Journal Article"&gt;17&lt;/ref-type&gt;&lt;contributors&gt;&lt;authors&gt;&lt;author&gt;Gielen, Laura&lt;/author&gt;&lt;author&gt;Raaijmakers, Anke&lt;/author&gt;&lt;author&gt;De Groote, Bert&lt;/author&gt;&lt;author&gt;Ter Haar, Eva&lt;/author&gt;&lt;/authors&gt;&lt;/contributors&gt;&lt;titles&gt;&lt;title&gt;Dolichocolon presenting with bilateral hydronephrosis in a neonate&lt;/title&gt;&lt;secondary-title&gt;Case Reports in Pediatrics&lt;/secondary-title&gt;&lt;/titles&gt;&lt;periodical&gt;&lt;full-title&gt;Case Reports in Pediatrics&lt;/full-title&gt;&lt;/periodical&gt;&lt;pages&gt;6658525&lt;/pages&gt;&lt;volume&gt;2021&lt;/volume&gt;&lt;number&gt;1&lt;/number&gt;&lt;dates&gt;&lt;year&gt;2021&lt;/year&gt;&lt;/dates&gt;&lt;isbn&gt;2090-6811&lt;/isbn&gt;&lt;urls&gt;&lt;/urls&gt;&lt;/record&gt;&lt;/Cite&gt;&lt;/EndNote&gt;</w:instrText>
      </w:r>
      <w:r w:rsidRPr="003574D5">
        <w:fldChar w:fldCharType="separate"/>
      </w:r>
      <w:r>
        <w:rPr>
          <w:noProof/>
        </w:rPr>
        <w:t>(3)</w:t>
      </w:r>
      <w:r w:rsidRPr="003574D5">
        <w:fldChar w:fldCharType="end"/>
      </w:r>
      <w:r w:rsidRPr="00B977E8">
        <w:t>.</w:t>
      </w:r>
    </w:p>
    <w:p w14:paraId="3997EC0E" w14:textId="180C5714" w:rsidR="00B977E8" w:rsidRPr="00B977E8" w:rsidRDefault="00B977E8" w:rsidP="00B977E8">
      <w:pPr>
        <w:pStyle w:val="P"/>
      </w:pPr>
      <w:r w:rsidRPr="00B977E8">
        <w:t xml:space="preserve">Constipation is diagnosed through a thorough history and clinical examination. The history should include a detailed review of symptoms, potential precipitants, and "red flags" to rule out organic pathology, such as failure to thrive, delayed passage of meconium, abnormal bowel habits since birth, and changes in bowel patterns with the introduction of cow's milk. Physical examination involves abdominal, perineal, and rectal assessments, which help identify anorectal anatomical issues, Hirschsprung's disease, and provide valuable information on sphincter tone and rectal loading </w:t>
      </w:r>
      <w:r w:rsidRPr="003574D5">
        <w:rPr>
          <w:rFonts w:eastAsiaTheme="minorEastAsia"/>
          <w:szCs w:val="28"/>
          <w:lang w:bidi="ar-EG"/>
        </w:rPr>
        <w:fldChar w:fldCharType="begin"/>
      </w:r>
      <w:r>
        <w:rPr>
          <w:rFonts w:eastAsiaTheme="minorEastAsia"/>
          <w:szCs w:val="28"/>
          <w:lang w:bidi="ar-EG"/>
        </w:rPr>
        <w:instrText xml:space="preserve"> ADDIN EN.CITE &lt;EndNote&gt;&lt;Cite&gt;&lt;Author&gt;Raahave&lt;/Author&gt;&lt;Year&gt;2018&lt;/Year&gt;&lt;RecNum&gt;4&lt;/RecNum&gt;&lt;DisplayText&gt;(4)&lt;/DisplayText&gt;&lt;record&gt;&lt;rec-number&gt;4&lt;/rec-number&gt;&lt;foreign-keys&gt;&lt;key app="EN" db-id="ts5zerpwwxttxcerpz9vprr555zs9a95wder" timestamp="1733915857"&gt;4&lt;/key&gt;&lt;/foreign-keys&gt;&lt;ref-type name="Journal Article"&gt;17&lt;/ref-type&gt;&lt;contributors&gt;&lt;authors&gt;&lt;author&gt;Raahave, D.&lt;/author&gt;&lt;/authors&gt;&lt;/contributors&gt;&lt;auth-address&gt;Dennis Raahave, Department of Surgery, Copenhagen University North Sealand Hospital, Hilleroed 3400, Denmark. dr.dr@dadlnet.dk.&lt;/auth-address&gt;&lt;titles&gt;&lt;title&gt;Dolichocolon revisited: An inborn anatomic variant with redundancies causing constipation and volvulus&lt;/title&gt;&lt;secondary-title&gt;World J Gastrointest Surg&lt;/secondary-title&gt;&lt;/titles&gt;&lt;periodical&gt;&lt;full-title&gt;World J Gastrointest Surg&lt;/full-title&gt;&lt;/periodical&gt;&lt;pages&gt;6-12&lt;/pages&gt;&lt;volume&gt;10&lt;/volume&gt;&lt;number&gt;2&lt;/number&gt;&lt;keywords&gt;&lt;keyword&gt;Colon elongatum&lt;/keyword&gt;&lt;keyword&gt;Constipation&lt;/keyword&gt;&lt;keyword&gt;Dolichocolon&lt;/keyword&gt;&lt;keyword&gt;Functional gastrointestinal disorders&lt;/keyword&gt;&lt;keyword&gt;Volvulus&lt;/keyword&gt;&lt;/keywords&gt;&lt;dates&gt;&lt;year&gt;2018&lt;/year&gt;&lt;pub-dates&gt;&lt;date&gt;Feb 27&lt;/date&gt;&lt;/pub-dates&gt;&lt;/dates&gt;&lt;isbn&gt;1948-9366 (Print)&lt;/isbn&gt;&lt;accession-num&gt;29492185&lt;/accession-num&gt;&lt;urls&gt;&lt;/urls&gt;&lt;custom1&gt;Conflict-of-interest statement: The author declares no conflict of interest.&lt;/custom1&gt;&lt;custom2&gt;PMC5827035&lt;/custom2&gt;&lt;electronic-resource-num&gt;10.4240/wjgs.v10.i2.6&lt;/electronic-resource-num&gt;&lt;remote-database-provider&gt;NLM&lt;/remote-database-provider&gt;&lt;language&gt;eng&lt;/language&gt;&lt;/record&gt;&lt;/Cite&gt;&lt;/EndNote&gt;</w:instrText>
      </w:r>
      <w:r w:rsidRPr="003574D5">
        <w:rPr>
          <w:rFonts w:eastAsiaTheme="minorEastAsia"/>
          <w:szCs w:val="28"/>
          <w:lang w:bidi="ar-EG"/>
        </w:rPr>
        <w:fldChar w:fldCharType="separate"/>
      </w:r>
      <w:r>
        <w:rPr>
          <w:rFonts w:eastAsiaTheme="minorEastAsia"/>
          <w:noProof/>
          <w:szCs w:val="28"/>
          <w:lang w:bidi="ar-EG"/>
        </w:rPr>
        <w:t>(4)</w:t>
      </w:r>
      <w:r w:rsidRPr="003574D5">
        <w:rPr>
          <w:rFonts w:eastAsiaTheme="minorEastAsia"/>
          <w:szCs w:val="28"/>
          <w:lang w:bidi="ar-EG"/>
        </w:rPr>
        <w:fldChar w:fldCharType="end"/>
      </w:r>
      <w:r w:rsidRPr="00B977E8">
        <w:t>.</w:t>
      </w:r>
    </w:p>
    <w:p w14:paraId="5E86554D" w14:textId="1F8910A8" w:rsidR="00B977E8" w:rsidRPr="00B977E8" w:rsidRDefault="00B977E8" w:rsidP="00267FA6">
      <w:pPr>
        <w:pStyle w:val="P"/>
      </w:pPr>
      <w:r w:rsidRPr="00B977E8">
        <w:t xml:space="preserve">Dolichocolon (DC) is an anatomical variant marked by abnormal elongation and redundancy of the colon, which can occur in the right, middle, and left sections, as well as at the flexures. Its exact prevalence is unknown. Hirschsprung's disease, a congenital condition characterized by the absence of ganglion cells in the rectum and distal colon, leads to constipation. Classic presentations include delayed passage of meconium, progressive constipation, abdominal distention, and complications such as enterocolitis and failure to thrive </w:t>
      </w:r>
      <w:r w:rsidR="00267FA6" w:rsidRPr="003574D5">
        <w:rPr>
          <w:rFonts w:eastAsiaTheme="minorEastAsia"/>
          <w:szCs w:val="28"/>
          <w:lang w:bidi="ar-EG"/>
        </w:rPr>
        <w:fldChar w:fldCharType="begin"/>
      </w:r>
      <w:r w:rsidR="00267FA6">
        <w:rPr>
          <w:rFonts w:eastAsiaTheme="minorEastAsia"/>
          <w:szCs w:val="28"/>
          <w:lang w:bidi="ar-EG"/>
        </w:rPr>
        <w:instrText xml:space="preserve"> ADDIN EN.CITE &lt;EndNote&gt;&lt;Cite&gt;&lt;Author&gt;Bolia&lt;/Author&gt;&lt;Year&gt;2020&lt;/Year&gt;&lt;RecNum&gt;5&lt;/RecNum&gt;&lt;DisplayText&gt;(5)&lt;/DisplayText&gt;&lt;record&gt;&lt;rec-number&gt;5&lt;/rec-number&gt;&lt;foreign-keys&gt;&lt;key app="EN" db-id="ts5zerpwwxttxcerpz9vprr555zs9a95wder" timestamp="1733915857"&gt;5&lt;/key&gt;&lt;/foreign-keys&gt;&lt;ref-type name="Journal Article"&gt;17&lt;/ref-type&gt;&lt;contributors&gt;&lt;authors&gt;&lt;author&gt;Bolia, R.&lt;/author&gt;&lt;author&gt;Kumar Bhat, N.&lt;/author&gt;&lt;/authors&gt;&lt;/contributors&gt;&lt;auth-address&gt;Division of Pediatric Gastroenterology, Department of Pediatrics, All India Institute of Medical Sciences, Virbhadra Road, Rishikesh 249 201, India. rishibolia@yahoo.co.in.&amp;#xD;Division of Pediatric Gastroenterology, Department of Pediatrics, All India Institute of Medical Sciences, Virbhadra Road, Rishikesh 249 201, India.&lt;/auth-address&gt;&lt;titles&gt;&lt;title&gt;Redundant colon and refractory constipation in children&lt;/title&gt;&lt;secondary-title&gt;Indian J Gastroenterol&lt;/secondary-title&gt;&lt;/titles&gt;&lt;periodical&gt;&lt;full-title&gt;Indian J Gastroenterol&lt;/full-title&gt;&lt;/periodical&gt;&lt;pages&gt;521-522&lt;/pages&gt;&lt;volume&gt;39&lt;/volume&gt;&lt;number&gt;5&lt;/number&gt;&lt;keywords&gt;&lt;keyword&gt;Child&lt;/keyword&gt;&lt;keyword&gt;*Colon&lt;/keyword&gt;&lt;keyword&gt;*Constipation/etiology/therapy&lt;/keyword&gt;&lt;keyword&gt;Humans&lt;/keyword&gt;&lt;/keywords&gt;&lt;dates&gt;&lt;year&gt;2020&lt;/year&gt;&lt;pub-dates&gt;&lt;date&gt;Oct&lt;/date&gt;&lt;/pub-dates&gt;&lt;/dates&gt;&lt;isbn&gt;0254-8860&lt;/isbn&gt;&lt;accession-num&gt;32929683&lt;/accession-num&gt;&lt;urls&gt;&lt;/urls&gt;&lt;electronic-resource-num&gt;10.1007/s12664-020-01076-1&lt;/electronic-resource-num&gt;&lt;remote-database-provider&gt;NLM&lt;/remote-database-provider&gt;&lt;language&gt;eng&lt;/language&gt;&lt;/record&gt;&lt;/Cite&gt;&lt;/EndNote&gt;</w:instrText>
      </w:r>
      <w:r w:rsidR="00267FA6" w:rsidRPr="003574D5">
        <w:rPr>
          <w:rFonts w:eastAsiaTheme="minorEastAsia"/>
          <w:szCs w:val="28"/>
          <w:lang w:bidi="ar-EG"/>
        </w:rPr>
        <w:fldChar w:fldCharType="separate"/>
      </w:r>
      <w:r w:rsidR="00267FA6">
        <w:rPr>
          <w:rFonts w:eastAsiaTheme="minorEastAsia"/>
          <w:noProof/>
          <w:szCs w:val="28"/>
          <w:lang w:bidi="ar-EG"/>
        </w:rPr>
        <w:t>(5)</w:t>
      </w:r>
      <w:r w:rsidR="00267FA6" w:rsidRPr="003574D5">
        <w:rPr>
          <w:rFonts w:eastAsiaTheme="minorEastAsia"/>
          <w:szCs w:val="28"/>
          <w:lang w:bidi="ar-EG"/>
        </w:rPr>
        <w:fldChar w:fldCharType="end"/>
      </w:r>
      <w:r w:rsidRPr="00B977E8">
        <w:t>.</w:t>
      </w:r>
    </w:p>
    <w:p w14:paraId="43CC6B05" w14:textId="457C4EEA" w:rsidR="00B977E8" w:rsidRPr="00B977E8" w:rsidRDefault="00B977E8" w:rsidP="0050133B">
      <w:pPr>
        <w:pStyle w:val="P"/>
      </w:pPr>
      <w:r w:rsidRPr="00B977E8">
        <w:t xml:space="preserve">Recommended investigations to confirm the diagnosis of constipation include laboratory tests, radiological studies, manometric studies, and pathological examination. Once diagnosed, treatment can proceed accordingly. Anterior displacement of the anus requires anorectoplasty, while immediate surgery is recommended for </w:t>
      </w:r>
      <w:r w:rsidR="0050133B" w:rsidRPr="00B977E8">
        <w:t>DC</w:t>
      </w:r>
      <w:r w:rsidRPr="00B977E8">
        <w:t xml:space="preserve"> if a sigmoid loop is twisted. In Hirschsprung's disease, surgical treatment involves excising the aganglionic segment and performing an anastomosis between the normal proximal colon and anal canal. The most recent approach is the one-stage transanal endorectal pull-through, where the colon is excised through the anal canal without an abdominal incision or colostomy </w:t>
      </w:r>
      <w:r w:rsidR="00267FA6" w:rsidRPr="003574D5">
        <w:rPr>
          <w:rFonts w:eastAsiaTheme="minorEastAsia"/>
          <w:szCs w:val="28"/>
          <w:lang w:bidi="ar-EG"/>
        </w:rPr>
        <w:fldChar w:fldCharType="begin"/>
      </w:r>
      <w:r w:rsidR="00267FA6">
        <w:rPr>
          <w:rFonts w:eastAsiaTheme="minorEastAsia"/>
          <w:szCs w:val="28"/>
          <w:lang w:bidi="ar-EG"/>
        </w:rPr>
        <w:instrText xml:space="preserve"> ADDIN EN.CITE &lt;EndNote&gt;&lt;Cite&gt;&lt;Author&gt;Gomes&lt;/Author&gt;&lt;Year&gt;2020&lt;/Year&gt;&lt;RecNum&gt;6&lt;/RecNum&gt;&lt;DisplayText&gt;(6)&lt;/DisplayText&gt;&lt;record&gt;&lt;rec-number&gt;6&lt;/rec-number&gt;&lt;foreign-keys&gt;&lt;key app="EN" db-id="ts5zerpwwxttxcerpz9vprr555zs9a95wder" timestamp="1733915857"&gt;6&lt;/key&gt;&lt;/foreign-keys&gt;&lt;ref-type name="Journal Article"&gt;17&lt;/ref-type&gt;&lt;contributors&gt;&lt;authors&gt;&lt;author&gt;Gomes, Dovs&lt;/author&gt;&lt;author&gt;Morais, M. B.&lt;/author&gt;&lt;/authors&gt;&lt;/contributors&gt;&lt;auth-address&gt;Universidade Federal de São Paulo, São Paulo, SP, Brazil.&lt;/auth-address&gt;&lt;titles&gt;&lt;title&gt;GUT MICROBIOTA AND THE USE OF PROBIOTICS IN CONSTIPATION IN CHILDREN AND ADOLESCENTS: SYSTEMATIC REVIEW&lt;/title&gt;&lt;secondary-title&gt;Rev Paul Pediatr&lt;/secondary-title&gt;&lt;/titles&gt;&lt;periodical&gt;&lt;full-title&gt;Rev Paul Pediatr&lt;/full-title&gt;&lt;/periodical&gt;&lt;pages&gt;e2018123&lt;/pages&gt;&lt;volume&gt;38&lt;/volume&gt;&lt;edition&gt;20191125&lt;/edition&gt;&lt;keywords&gt;&lt;keyword&gt;Abdominal Pain/chemically induced/epidemiology&lt;/keyword&gt;&lt;keyword&gt;Adolescent&lt;/keyword&gt;&lt;keyword&gt;Child&lt;/keyword&gt;&lt;keyword&gt;Child, Preschool&lt;/keyword&gt;&lt;keyword&gt;Clinical Trials as Topic&lt;/keyword&gt;&lt;keyword&gt;Constipation/microbiology/*therapy&lt;/keyword&gt;&lt;keyword&gt;Dietary Supplements/*adverse effects&lt;/keyword&gt;&lt;keyword&gt;Feces/microbiology&lt;/keyword&gt;&lt;keyword&gt;Flatulence/chemically induced/epidemiology&lt;/keyword&gt;&lt;keyword&gt;Gastrointestinal Microbiome/*drug effects&lt;/keyword&gt;&lt;keyword&gt;Humans&lt;/keyword&gt;&lt;keyword&gt;Infant&lt;/keyword&gt;&lt;keyword&gt;Probiotics/administration &amp;amp; dosage/*adverse effects/therapeutic use&lt;/keyword&gt;&lt;/keywords&gt;&lt;dates&gt;&lt;year&gt;2020&lt;/year&gt;&lt;/dates&gt;&lt;isbn&gt;0103-0582 (Print)&amp;#xD;0103-0582&lt;/isbn&gt;&lt;accession-num&gt;31778407&lt;/accession-num&gt;&lt;urls&gt;&lt;/urls&gt;&lt;custom1&gt;The authors declare no conflict of interests.&lt;/custom1&gt;&lt;custom2&gt;PMC6909257&lt;/custom2&gt;&lt;electronic-resource-num&gt;10.1590/1984-0462/2020/38/2018123&lt;/electronic-resource-num&gt;&lt;remote-database-provider&gt;NLM&lt;/remote-database-provider&gt;&lt;language&gt;eng&amp;#xD;por&lt;/language&gt;&lt;/record&gt;&lt;/Cite&gt;&lt;/EndNote&gt;</w:instrText>
      </w:r>
      <w:r w:rsidR="00267FA6" w:rsidRPr="003574D5">
        <w:rPr>
          <w:rFonts w:eastAsiaTheme="minorEastAsia"/>
          <w:szCs w:val="28"/>
          <w:lang w:bidi="ar-EG"/>
        </w:rPr>
        <w:fldChar w:fldCharType="separate"/>
      </w:r>
      <w:r w:rsidR="00267FA6">
        <w:rPr>
          <w:rFonts w:eastAsiaTheme="minorEastAsia"/>
          <w:noProof/>
          <w:szCs w:val="28"/>
          <w:lang w:bidi="ar-EG"/>
        </w:rPr>
        <w:t>(6)</w:t>
      </w:r>
      <w:r w:rsidR="00267FA6" w:rsidRPr="003574D5">
        <w:rPr>
          <w:rFonts w:eastAsiaTheme="minorEastAsia"/>
          <w:szCs w:val="28"/>
          <w:lang w:bidi="ar-EG"/>
        </w:rPr>
        <w:fldChar w:fldCharType="end"/>
      </w:r>
      <w:r w:rsidRPr="00B977E8">
        <w:t>.</w:t>
      </w:r>
    </w:p>
    <w:p w14:paraId="751FD9AB" w14:textId="79DC868B" w:rsidR="00321775" w:rsidRPr="00267FA6" w:rsidRDefault="00D51C7E" w:rsidP="00267FA6">
      <w:pPr>
        <w:pStyle w:val="P"/>
      </w:pPr>
      <w:r w:rsidRPr="00267FA6">
        <w:t xml:space="preserve">Therefore, </w:t>
      </w:r>
      <w:r w:rsidR="000A278E" w:rsidRPr="00267FA6">
        <w:t>we conducted this study</w:t>
      </w:r>
      <w:r w:rsidRPr="00267FA6">
        <w:t xml:space="preserve"> to </w:t>
      </w:r>
      <w:r w:rsidR="00267FA6" w:rsidRPr="00267FA6">
        <w:t>distinguish chronic surgical constipation from habitual constipation in children and how to deal with.</w:t>
      </w:r>
    </w:p>
    <w:p w14:paraId="3AA9CFFB" w14:textId="606C9E0B" w:rsidR="008D6576" w:rsidRPr="001323CB" w:rsidRDefault="00D51C7E" w:rsidP="00691EB8">
      <w:pPr>
        <w:bidi w:val="0"/>
        <w:spacing w:before="240" w:line="276" w:lineRule="auto"/>
        <w:jc w:val="lowKashida"/>
        <w:rPr>
          <w:rFonts w:asciiTheme="majorBidi" w:hAnsiTheme="majorBidi" w:cstheme="majorBidi"/>
          <w:b/>
          <w:bCs/>
        </w:rPr>
      </w:pPr>
      <w:r w:rsidRPr="001323CB">
        <w:rPr>
          <w:rFonts w:asciiTheme="majorBidi" w:hAnsiTheme="majorBidi" w:cstheme="majorBidi"/>
          <w:b/>
          <w:bCs/>
        </w:rPr>
        <w:t>Patients</w:t>
      </w:r>
      <w:r w:rsidR="007F212B" w:rsidRPr="001323CB">
        <w:rPr>
          <w:rFonts w:asciiTheme="majorBidi" w:hAnsiTheme="majorBidi" w:cstheme="majorBidi"/>
          <w:b/>
          <w:bCs/>
        </w:rPr>
        <w:t xml:space="preserve"> </w:t>
      </w:r>
      <w:r w:rsidR="008D3DB6" w:rsidRPr="001323CB">
        <w:rPr>
          <w:rFonts w:asciiTheme="majorBidi" w:hAnsiTheme="majorBidi" w:cstheme="majorBidi"/>
          <w:b/>
          <w:bCs/>
        </w:rPr>
        <w:t>and Method</w:t>
      </w:r>
    </w:p>
    <w:p w14:paraId="6D5867A3" w14:textId="1CEBAC39" w:rsidR="00C720C2" w:rsidRPr="001323CB" w:rsidRDefault="00C720C2" w:rsidP="001323CB">
      <w:pPr>
        <w:pStyle w:val="H0"/>
      </w:pPr>
      <w:r w:rsidRPr="001323CB">
        <w:t>Study design and population</w:t>
      </w:r>
    </w:p>
    <w:p w14:paraId="67A7D990" w14:textId="45DCD426" w:rsidR="007C4A77" w:rsidRDefault="00014F2A" w:rsidP="0050133B">
      <w:pPr>
        <w:pStyle w:val="P"/>
      </w:pPr>
      <w:r w:rsidRPr="001323CB">
        <w:t xml:space="preserve">This </w:t>
      </w:r>
      <w:r w:rsidR="001323CB" w:rsidRPr="001323CB">
        <w:t>prospective interventional</w:t>
      </w:r>
      <w:r w:rsidRPr="001323CB">
        <w:t xml:space="preserve"> study was conducted </w:t>
      </w:r>
      <w:r w:rsidR="001323CB" w:rsidRPr="001323CB">
        <w:t>on</w:t>
      </w:r>
      <w:r w:rsidRPr="001323CB">
        <w:t xml:space="preserve"> </w:t>
      </w:r>
      <w:r w:rsidR="001323CB" w:rsidRPr="001323CB">
        <w:t>60 pediatric patients with surgical causes of constipation</w:t>
      </w:r>
      <w:r w:rsidRPr="001323CB">
        <w:t xml:space="preserve">, at the </w:t>
      </w:r>
      <w:r w:rsidR="001323CB" w:rsidRPr="001323CB">
        <w:t>Pediatric Surgery Unit of General Surgery Department at Benha University Hospital from August 2023 to September 2024</w:t>
      </w:r>
      <w:r w:rsidRPr="001323CB">
        <w:t xml:space="preserve">. The study received approval from the Institutional Review Board (IRB), Faculty of Medicine, Benha University </w:t>
      </w:r>
      <w:r w:rsidRPr="00486E03">
        <w:rPr>
          <w:b/>
          <w:bCs/>
        </w:rPr>
        <w:t>(</w:t>
      </w:r>
      <w:r w:rsidR="001323CB" w:rsidRPr="00486E03">
        <w:rPr>
          <w:b/>
          <w:bCs/>
        </w:rPr>
        <w:t>Approval code</w:t>
      </w:r>
      <w:r w:rsidR="007E33F7" w:rsidRPr="00486E03">
        <w:rPr>
          <w:b/>
          <w:bCs/>
        </w:rPr>
        <w:t xml:space="preserve">: </w:t>
      </w:r>
      <w:r w:rsidR="00486E03" w:rsidRPr="00486E03">
        <w:rPr>
          <w:b/>
          <w:bCs/>
        </w:rPr>
        <w:t>MS 33-7-2023</w:t>
      </w:r>
      <w:r w:rsidRPr="00486E03">
        <w:rPr>
          <w:b/>
          <w:bCs/>
        </w:rPr>
        <w:t>)</w:t>
      </w:r>
      <w:r w:rsidRPr="00486E03">
        <w:t>. All participants</w:t>
      </w:r>
      <w:r w:rsidR="001323CB" w:rsidRPr="00486E03">
        <w:t xml:space="preserve">’ </w:t>
      </w:r>
      <w:r w:rsidR="0050133B" w:rsidRPr="00486E03">
        <w:t>caregivers</w:t>
      </w:r>
      <w:r w:rsidRPr="00486E03">
        <w:t xml:space="preserve"> provided informed consent.</w:t>
      </w:r>
    </w:p>
    <w:p w14:paraId="2219DD2D" w14:textId="532378FA" w:rsidR="001323CB" w:rsidRPr="001323CB" w:rsidRDefault="001323CB" w:rsidP="0050133B">
      <w:pPr>
        <w:pStyle w:val="P"/>
      </w:pPr>
      <w:r w:rsidRPr="001323CB">
        <w:t xml:space="preserve">Inclusion criteria for the study were patients aged 0 to 18 years, of both sexes, diagnosed with Hirschsprung disease, </w:t>
      </w:r>
      <w:r w:rsidR="0050133B" w:rsidRPr="00B977E8">
        <w:t>DC</w:t>
      </w:r>
      <w:r w:rsidRPr="001323CB">
        <w:t>, or anorectal malformation. The exclusion criteria for the study include patients with constipation due to physiological or habitual causes, those with significant psychiatric comorbidities, and individuals with a recent history of blood transfusion, infection, or trauma.</w:t>
      </w:r>
    </w:p>
    <w:p w14:paraId="417D737C" w14:textId="1F08E24D" w:rsidR="001323CB" w:rsidRDefault="00845F70" w:rsidP="001323CB">
      <w:pPr>
        <w:pStyle w:val="H0"/>
      </w:pPr>
      <w:r>
        <w:lastRenderedPageBreak/>
        <w:t>Assessments</w:t>
      </w:r>
    </w:p>
    <w:p w14:paraId="5C05BD52" w14:textId="429D18F9" w:rsidR="001323CB" w:rsidRDefault="001323CB" w:rsidP="0054779F">
      <w:pPr>
        <w:pStyle w:val="P"/>
      </w:pPr>
      <w:r>
        <w:t xml:space="preserve">All patients underwent data collection, including a thorough history, clinical examination, and laboratory investigations. </w:t>
      </w:r>
      <w:r>
        <w:rPr>
          <w:b/>
          <w:bCs/>
        </w:rPr>
        <w:t xml:space="preserve">A </w:t>
      </w:r>
      <w:r w:rsidRPr="001323CB">
        <w:rPr>
          <w:b/>
          <w:bCs/>
        </w:rPr>
        <w:t>Full history taking</w:t>
      </w:r>
      <w:r>
        <w:t xml:space="preserve"> covered details such as age, sex, age at onset of defecation issues, and symptoms like abnormal bowel habits, failure to thrive, delayed meconium passage, and changes in bowel habits with cow’s milk. Additional symptoms, prior drug exposure, congenital anomalies, medical conditions, and previous surgeries were also documented.</w:t>
      </w:r>
    </w:p>
    <w:p w14:paraId="68A2B49B" w14:textId="6A72E6C9" w:rsidR="001323CB" w:rsidRPr="001323CB" w:rsidRDefault="001323CB" w:rsidP="0054779F">
      <w:pPr>
        <w:pStyle w:val="P"/>
      </w:pPr>
      <w:r>
        <w:t xml:space="preserve"> </w:t>
      </w:r>
      <w:r w:rsidRPr="001323CB">
        <w:rPr>
          <w:b/>
          <w:bCs/>
        </w:rPr>
        <w:t>Clinical examination</w:t>
      </w:r>
      <w:r>
        <w:t xml:space="preserve"> involved general assessment of vital signs and neurological evaluation, along with local examination of the abdomen for distension, tenderness, and visible peristalsis. Rectal examination was performed to assess anorectal issues. </w:t>
      </w:r>
      <w:r w:rsidRPr="001323CB">
        <w:rPr>
          <w:b/>
          <w:bCs/>
        </w:rPr>
        <w:t>Laboratory investigations</w:t>
      </w:r>
      <w:r>
        <w:t xml:space="preserve"> included complete blood count, serum electrolytes, thyroid function tests, urine and stool analysis, renal and liver function tests to evaluate for organic causes of constipation.</w:t>
      </w:r>
    </w:p>
    <w:p w14:paraId="6E41DF1F" w14:textId="4C7644CC" w:rsidR="0054779F" w:rsidRDefault="0054779F" w:rsidP="00845F70">
      <w:pPr>
        <w:pStyle w:val="P"/>
      </w:pPr>
      <w:r w:rsidRPr="0054779F">
        <w:rPr>
          <w:b/>
          <w:bCs/>
        </w:rPr>
        <w:t>Radiological investigations</w:t>
      </w:r>
      <w:r w:rsidRPr="0054779F">
        <w:t xml:space="preserve"> included plain X-ray of the abdomen, abdominal sonography, and gastrograffin enema. Bijoś et al. described using ultrasound to diagnose constipation, noting that the transverse diameter of the rectal ampulla increases with age, influencing measurements. The recto-pelvic ratio, the width of the rectal ampulla to the distance between the anterior superior iliac spines, is used to define 'megarectum' </w:t>
      </w:r>
      <w:r>
        <w:fldChar w:fldCharType="begin"/>
      </w:r>
      <w:r>
        <w:instrText xml:space="preserve"> ADDIN EN.CITE &lt;EndNote&gt;&lt;Cite&gt;&lt;Author&gt;Bijoś&lt;/Author&gt;&lt;Year&gt;2007&lt;/Year&gt;&lt;RecNum&gt;153&lt;/RecNum&gt;&lt;DisplayText&gt;(7)&lt;/DisplayText&gt;&lt;record&gt;&lt;rec-number&gt;153&lt;/rec-number&gt;&lt;foreign-keys&gt;&lt;key app="EN" db-id="ts5zerpwwxttxcerpz9vprr555zs9a95wder" timestamp="1733918013"&gt;153&lt;/key&gt;&lt;/foreign-keys&gt;&lt;ref-type name="Journal Article"&gt;17&lt;/ref-type&gt;&lt;contributors&gt;&lt;authors&gt;&lt;author&gt;Bijoś, A.&lt;/author&gt;&lt;author&gt;Czerwionka-Szaflarska, M.&lt;/author&gt;&lt;author&gt;Mazur, A.&lt;/author&gt;&lt;author&gt;Romañczuk, W.&lt;/author&gt;&lt;/authors&gt;&lt;/contributors&gt;&lt;auth-address&gt;Medical Faculty, University of Rzeszów, Warszawska 26a, Rzeszow, Poland.&lt;/auth-address&gt;&lt;titles&gt;&lt;title&gt;The usefulness of ultrasound examination of the bowel as a method of assessment of functional chronic constipation in children&lt;/title&gt;&lt;secondary-title&gt;Pediatr Radiol&lt;/secondary-title&gt;&lt;/titles&gt;&lt;periodical&gt;&lt;full-title&gt;Pediatr Radiol&lt;/full-title&gt;&lt;/periodical&gt;&lt;pages&gt;1247-52&lt;/pages&gt;&lt;volume&gt;37&lt;/volume&gt;&lt;number&gt;12&lt;/number&gt;&lt;edition&gt;20071019&lt;/edition&gt;&lt;keywords&gt;&lt;keyword&gt;Adolescent&lt;/keyword&gt;&lt;keyword&gt;Chi-Square Distribution&lt;/keyword&gt;&lt;keyword&gt;Child&lt;/keyword&gt;&lt;keyword&gt;Child, Preschool&lt;/keyword&gt;&lt;keyword&gt;Chronic Disease&lt;/keyword&gt;&lt;keyword&gt;Constipation/*diagnostic imaging/physiopathology&lt;/keyword&gt;&lt;keyword&gt;Female&lt;/keyword&gt;&lt;keyword&gt;Gastrointestinal Transit&lt;/keyword&gt;&lt;keyword&gt;Humans&lt;/keyword&gt;&lt;keyword&gt;Infant&lt;/keyword&gt;&lt;keyword&gt;Male&lt;/keyword&gt;&lt;keyword&gt;Megacolon/diagnostic imaging/physiopathology&lt;/keyword&gt;&lt;keyword&gt;Proctoscopy&lt;/keyword&gt;&lt;keyword&gt;Rectum/diagnostic imaging/physiopathology&lt;/keyword&gt;&lt;keyword&gt;Sensitivity and Specificity&lt;/keyword&gt;&lt;keyword&gt;Statistics, Nonparametric&lt;/keyword&gt;&lt;keyword&gt;Ultrasonography&lt;/keyword&gt;&lt;/keywords&gt;&lt;dates&gt;&lt;year&gt;2007&lt;/year&gt;&lt;pub-dates&gt;&lt;date&gt;Dec&lt;/date&gt;&lt;/pub-dates&gt;&lt;/dates&gt;&lt;isbn&gt;0301-0449 (Print)&amp;#xD;0301-0449&lt;/isbn&gt;&lt;accession-num&gt;17952426&lt;/accession-num&gt;&lt;urls&gt;&lt;/urls&gt;&lt;electronic-resource-num&gt;10.1007/s00247-007-0659-y&lt;/electronic-resource-num&gt;&lt;remote-database-provider&gt;NLM&lt;/remote-database-provider&gt;&lt;language&gt;eng&lt;/language&gt;&lt;/record&gt;&lt;/Cite&gt;&lt;/EndNote&gt;</w:instrText>
      </w:r>
      <w:r>
        <w:fldChar w:fldCharType="separate"/>
      </w:r>
      <w:r>
        <w:rPr>
          <w:noProof/>
        </w:rPr>
        <w:t>(7)</w:t>
      </w:r>
      <w:r>
        <w:fldChar w:fldCharType="end"/>
      </w:r>
      <w:r w:rsidRPr="0054779F">
        <w:t xml:space="preserve">. Gastrograffin enema helps in diagnosing Hirschsprung disease, where a change in colonic diameter from a narrow aganglionic segment to a dilated ganglionic segment is characteristic, though definitive diagnosis requires histologic confirmation </w:t>
      </w:r>
      <w:r>
        <w:fldChar w:fldCharType="begin">
          <w:fldData xml:space="preserve">PEVuZE5vdGU+PENpdGU+PEF1dGhvcj5ZYW48L0F1dGhvcj48WWVhcj4yMDIwPC9ZZWFyPjxSZWNO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ZYW48L0F1dGhvcj48WWVhcj4yMDIwPC9ZZWFyPjxSZWNO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8)</w:t>
      </w:r>
      <w:r>
        <w:fldChar w:fldCharType="end"/>
      </w:r>
      <w:r w:rsidRPr="0054779F">
        <w:t>.</w:t>
      </w:r>
      <w:r>
        <w:t xml:space="preserve"> </w:t>
      </w:r>
      <w:r w:rsidRPr="0054779F">
        <w:rPr>
          <w:b/>
          <w:bCs/>
        </w:rPr>
        <w:t>Pathological examination</w:t>
      </w:r>
      <w:r w:rsidRPr="0054779F">
        <w:t xml:space="preserve"> involved rectal biopsy</w:t>
      </w:r>
      <w:r w:rsidR="00845F70">
        <w:t>.</w:t>
      </w:r>
    </w:p>
    <w:p w14:paraId="703A2B09" w14:textId="3A005343" w:rsidR="00845F70" w:rsidRPr="0054779F" w:rsidRDefault="00845F70" w:rsidP="00845F70">
      <w:pPr>
        <w:pStyle w:val="H0"/>
      </w:pPr>
      <w:r>
        <w:t>Managements</w:t>
      </w:r>
    </w:p>
    <w:p w14:paraId="51AAEB99" w14:textId="33764CB7" w:rsidR="0054779F" w:rsidRPr="0054779F" w:rsidRDefault="00845F70" w:rsidP="0054779F">
      <w:pPr>
        <w:pStyle w:val="P"/>
      </w:pPr>
      <w:r w:rsidRPr="00BA2081">
        <w:t>Surgical</w:t>
      </w:r>
      <w:r w:rsidR="0054779F" w:rsidRPr="00BA2081">
        <w:t xml:space="preserve"> management</w:t>
      </w:r>
      <w:r w:rsidR="0054779F" w:rsidRPr="0054779F">
        <w:t xml:space="preserve"> included anoplasty, sigmoidectomy, and both the Soave and Swenson procedures, performed either via open or laparoscopic techniques. Intraoperative complications, such as bleeding and soiling, were also assessed.</w:t>
      </w:r>
    </w:p>
    <w:p w14:paraId="4F8306D3" w14:textId="31E6B8DD" w:rsidR="0050133B" w:rsidRDefault="00845F70" w:rsidP="00503559">
      <w:pPr>
        <w:pStyle w:val="P"/>
      </w:pPr>
      <w:r>
        <w:t xml:space="preserve">The management of functional constipation (FC) begins with non-pharmacological interventions, including proper fiber and fluid intake, regular physical activity, and toilet training for children with a developmental age of at least four years, as per ESPGHAN/NASPGHAN guidelines </w:t>
      </w:r>
      <w:r>
        <w:fldChar w:fldCharType="begin"/>
      </w:r>
      <w:r>
        <w:instrText xml:space="preserve"> ADDIN EN.CITE &lt;EndNote&gt;&lt;Cite&gt;&lt;Author&gt;Younis&lt;/Author&gt;&lt;Year&gt;2023&lt;/Year&gt;&lt;RecNum&gt;119&lt;/RecNum&gt;&lt;DisplayText&gt;(9)&lt;/DisplayText&gt;&lt;record&gt;&lt;rec-number&gt;119&lt;/rec-number&gt;&lt;foreign-keys&gt;&lt;key app="EN" db-id="ts5zerpwwxttxcerpz9vprr555zs9a95wder" timestamp="1733915858"&gt;119&lt;/key&gt;&lt;/foreign-keys&gt;&lt;ref-type name="Journal Article"&gt;17&lt;/ref-type&gt;&lt;contributors&gt;&lt;authors&gt;&lt;author&gt;Younis, Ali Mohamed&lt;/author&gt;&lt;author&gt;Abdellatif, Mohamed Amer Ahmed&lt;/author&gt;&lt;author&gt;Ali, Mahmoud Ahmed&lt;/author&gt;&lt;author&gt;Ali, Mohammed Abu El-Hamd&lt;/author&gt;&lt;author&gt;El-Ebidi, Abdallah Mahmoud&lt;/author&gt;&lt;author&gt;Maklad, Salah Mohamed Ali&lt;/author&gt;&lt;author&gt;Nada, Essam El-Din Abdel-Aziz&lt;/author&gt;&lt;author&gt;El Taieb, Moustafa Adam Ali&lt;/author&gt;&lt;/authors&gt;&lt;/contributors&gt;&lt;titles&gt;&lt;title&gt;Effect of Tadalafil on Penile Duplex parameters in Erectile Dysfunction Patients&lt;/title&gt;&lt;secondary-title&gt;SVU-International Journal of Medical Sciences&lt;/secondary-title&gt;&lt;short-title&gt;Effect of Tadalafil on Penile Duplex parameters in Erectile Dysfunction Patients&lt;/short-title&gt;&lt;/titles&gt;&lt;periodical&gt;&lt;full-title&gt;SVU-International Journal of Medical Sciences&lt;/full-title&gt;&lt;/periodical&gt;&lt;pages&gt;249-255&lt;/pages&gt;&lt;volume&gt;6&lt;/volume&gt;&lt;number&gt;2&lt;/number&gt;&lt;keywords&gt;&lt;keyword&gt;Tadalafil&lt;/keyword&gt;&lt;keyword&gt;Penile duplex&lt;/keyword&gt;&lt;keyword&gt;Erectile dysfunction&lt;/keyword&gt;&lt;/keywords&gt;&lt;dates&gt;&lt;year&gt;2023&lt;/year&gt;&lt;/dates&gt;&lt;urls&gt;&lt;related-urls&gt;&lt;url&gt;https://svuijm.journals.ekb.eg/article_297749_c08117a80248e3241506162546ef23de.pdf&lt;/url&gt;&lt;/related-urls&gt;&lt;/urls&gt;&lt;electronic-resource-num&gt;10.21608/svuijm.2023.204013.1562&lt;/electronic-resource-num&gt;&lt;/record&gt;&lt;/Cite&gt;&lt;/EndNote&gt;</w:instrText>
      </w:r>
      <w:r>
        <w:fldChar w:fldCharType="separate"/>
      </w:r>
      <w:r>
        <w:rPr>
          <w:noProof/>
        </w:rPr>
        <w:t>(9)</w:t>
      </w:r>
      <w:r>
        <w:fldChar w:fldCharType="end"/>
      </w:r>
      <w:r>
        <w:t xml:space="preserve">. Education is vital, helping alleviate anxiety and improve treatment adherence by explaining FC pathophysiology and the variability in progress. Behavioral therapies focus on regularizing toilet routines and improving defecation dynamics. While increased fiber intake can reduce constipation risk, excessive fiber has limited therapeutic value. Biofeedback training may help select cases, but its effectiveness in young children remains uncertain </w:t>
      </w:r>
      <w:r>
        <w:fldChar w:fldCharType="begin"/>
      </w:r>
      <w:r>
        <w:instrText xml:space="preserve"> ADDIN EN.CITE &lt;EndNote&gt;&lt;Cite&gt;&lt;Author&gt;Hite&lt;/Author&gt;&lt;Year&gt;2021&lt;/Year&gt;&lt;RecNum&gt;156&lt;/RecNum&gt;&lt;DisplayText&gt;(10)&lt;/DisplayText&gt;&lt;record&gt;&lt;rec-number&gt;156&lt;/rec-number&gt;&lt;foreign-keys&gt;&lt;key app="EN" db-id="ts5zerpwwxttxcerpz9vprr555zs9a95wder" timestamp="1733919296"&gt;156&lt;/key&gt;&lt;/foreign-keys&gt;&lt;ref-type name="Journal Article"&gt;17&lt;/ref-type&gt;&lt;contributors&gt;&lt;authors&gt;&lt;author&gt;Hite, M.&lt;/author&gt;&lt;author&gt;Curran, T.&lt;/author&gt;&lt;/authors&gt;&lt;/contributors&gt;&lt;auth-address&gt;Department of Surgery, Division of Colon and Rectal Surgery, Medical University of South Carolina, Charleston, South Carolina.&lt;/auth-address&gt;&lt;titles&gt;&lt;title&gt;Biofeedback for Pelvic Floor Disorders&lt;/title&gt;&lt;secondary-title&gt;Clin Colon Rectal Surg&lt;/secondary-title&gt;&lt;/titles&gt;&lt;periodical&gt;&lt;full-title&gt;Clin Colon Rectal Surg&lt;/full-title&gt;&lt;/periodical&gt;&lt;pages&gt;56-61&lt;/pages&gt;&lt;volume&gt;34&lt;/volume&gt;&lt;number&gt;1&lt;/number&gt;&lt;edition&gt;20200904&lt;/edition&gt;&lt;keywords&gt;&lt;keyword&gt;anismus&lt;/keyword&gt;&lt;keyword&gt;biofeedback&lt;/keyword&gt;&lt;keyword&gt;fecal incontinence&lt;/keyword&gt;&lt;keyword&gt;pelvic floor disorders&lt;/keyword&gt;&lt;keyword&gt;pelvic floor dyssynergia&lt;/keyword&gt;&lt;keyword&gt;pelvic floor muscle training&lt;/keyword&gt;&lt;/keywords&gt;&lt;dates&gt;&lt;year&gt;2021&lt;/year&gt;&lt;pub-dates&gt;&lt;date&gt;Jan&lt;/date&gt;&lt;/pub-dates&gt;&lt;/dates&gt;&lt;isbn&gt;1531-0043 (Print)&amp;#xD;1530-9681&lt;/isbn&gt;&lt;accession-num&gt;33536850&lt;/accession-num&gt;&lt;urls&gt;&lt;/urls&gt;&lt;custom1&gt;Conflict of Interest None.&lt;/custom1&gt;&lt;custom2&gt;PMC7843943&lt;/custom2&gt;&lt;electronic-resource-num&gt;10.1055/s-0040-1714287&lt;/electronic-resource-num&gt;&lt;remote-database-provider&gt;NLM&lt;/remote-database-provider&gt;&lt;language&gt;eng&lt;/language&gt;&lt;/record&gt;&lt;/Cite&gt;&lt;/EndNote&gt;</w:instrText>
      </w:r>
      <w:r>
        <w:fldChar w:fldCharType="separate"/>
      </w:r>
      <w:r>
        <w:rPr>
          <w:noProof/>
        </w:rPr>
        <w:t>(10)</w:t>
      </w:r>
      <w:r>
        <w:fldChar w:fldCharType="end"/>
      </w:r>
      <w:r>
        <w:t>. If non-pharmacological methods fail, pharmacological treatments include disimpaction with high-dose polyethylene glycol (PEG) and maintenance therapy with PEG or lactulose, followed by gradual weaning</w:t>
      </w:r>
      <w:r w:rsidR="00503559">
        <w:t xml:space="preserve"> </w:t>
      </w:r>
      <w:r w:rsidR="00503559">
        <w:fldChar w:fldCharType="begin">
          <w:fldData xml:space="preserve">PEVuZE5vdGU+PENpdGU+PEF1dGhvcj5kZSBHZXVzPC9BdXRob3I+PFllYXI+MjAyMzwvWWVhcj48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</w:fldData>
        </w:fldChar>
      </w:r>
      <w:r w:rsidR="00503559">
        <w:instrText xml:space="preserve"> ADDIN EN.CITE </w:instrText>
      </w:r>
      <w:r w:rsidR="00503559">
        <w:fldChar w:fldCharType="begin">
          <w:fldData xml:space="preserve">PEVuZE5vdGU+PENpdGU+PEF1dGhvcj5kZSBHZXVzPC9BdXRob3I+PFllYXI+MjAyMzwvWWVhcj48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</w:fldData>
        </w:fldChar>
      </w:r>
      <w:r w:rsidR="00503559">
        <w:instrText xml:space="preserve"> ADDIN EN.CITE.DATA </w:instrText>
      </w:r>
      <w:r w:rsidR="00503559">
        <w:fldChar w:fldCharType="end"/>
      </w:r>
      <w:r w:rsidR="00503559">
        <w:fldChar w:fldCharType="separate"/>
      </w:r>
      <w:r w:rsidR="00503559">
        <w:rPr>
          <w:noProof/>
        </w:rPr>
        <w:t>(11, 12)</w:t>
      </w:r>
      <w:r w:rsidR="00503559">
        <w:fldChar w:fldCharType="end"/>
      </w:r>
      <w:r w:rsidR="00503559">
        <w:t>.</w:t>
      </w:r>
    </w:p>
    <w:p w14:paraId="7B4EC93A" w14:textId="77777777" w:rsidR="0050133B" w:rsidRDefault="0050133B">
      <w:pPr>
        <w:bidi w:val="0"/>
        <w:rPr>
          <w:rFonts w:eastAsia="SimSun"/>
          <w:color w:val="000000"/>
          <w:lang w:val="en-GB" w:eastAsia="zh-CN"/>
        </w:rPr>
      </w:pPr>
      <w:r>
        <w:br w:type="page"/>
      </w:r>
    </w:p>
    <w:p w14:paraId="30405814" w14:textId="1A886DFA" w:rsidR="00A06A46" w:rsidRDefault="00BA2081" w:rsidP="00BA2081">
      <w:pPr>
        <w:pStyle w:val="H0"/>
        <w:rPr>
          <w:lang w:bidi="ar-EG"/>
        </w:rPr>
      </w:pPr>
      <w:r w:rsidRPr="00BA2081">
        <w:rPr>
          <w:lang w:bidi="ar-EG"/>
        </w:rPr>
        <w:lastRenderedPageBreak/>
        <w:t>Follow-up</w:t>
      </w:r>
      <w:r>
        <w:rPr>
          <w:lang w:bidi="ar-EG"/>
        </w:rPr>
        <w:t xml:space="preserve"> and outcomes</w:t>
      </w:r>
    </w:p>
    <w:p w14:paraId="1970482D" w14:textId="7C7475E5" w:rsidR="00BA2081" w:rsidRDefault="00BA2081" w:rsidP="00BA2081">
      <w:pPr>
        <w:pStyle w:val="P"/>
      </w:pPr>
      <w:r w:rsidRPr="00BA2081">
        <w:t>Postoperative follow-up includes assessing the length of hospital stay, readmission rates, and immediate complications such as anastomosis dehiscence and infection. Outcomes measurement focuses on time to first bowel movement, stool consistency, stool frequency, bowel incontinence, and the need for additional interventions. Long-term outcomes are evaluated by the continued need for laxatives, enemas, and the occurrence of recurrence.</w:t>
      </w:r>
    </w:p>
    <w:p w14:paraId="5FF34EA4" w14:textId="502ED37D" w:rsidR="00BA2081" w:rsidRDefault="00BA2081" w:rsidP="00BA2081">
      <w:pPr>
        <w:pStyle w:val="H0"/>
      </w:pPr>
      <w:r>
        <w:t>Sample size</w:t>
      </w:r>
    </w:p>
    <w:p w14:paraId="2F744970" w14:textId="323627EA" w:rsidR="00BA2081" w:rsidRPr="00BA2081" w:rsidRDefault="00BA2081" w:rsidP="00BA2081">
      <w:pPr>
        <w:pStyle w:val="P"/>
      </w:pPr>
      <w:r w:rsidRPr="003574D5">
        <w:t xml:space="preserve">OpenEpi, Version 3, open-source calculator-clinical trial was used to calculate the least required sample size at 0.05 alpha error, power of 0.80 and percent of exposed with outcome is 60%. The least number is 24 patients. Allowing drop out or missed data and to increase validity of the study results, the sample size </w:t>
      </w:r>
      <w:r>
        <w:t>were</w:t>
      </w:r>
      <w:r w:rsidRPr="003574D5">
        <w:t xml:space="preserve"> adjusted and increased to 60.</w:t>
      </w:r>
    </w:p>
    <w:p w14:paraId="7CB0513F" w14:textId="183AD0F7" w:rsidR="008D6576" w:rsidRPr="00BA2081" w:rsidRDefault="008D6576" w:rsidP="00BA2081">
      <w:pPr>
        <w:pStyle w:val="H0"/>
      </w:pPr>
      <w:r w:rsidRPr="00BA2081">
        <w:t>Statistical analysis</w:t>
      </w:r>
    </w:p>
    <w:p w14:paraId="5B692CC4" w14:textId="06AE4032" w:rsidR="006B37C9" w:rsidRPr="003B3511" w:rsidRDefault="00BA2081" w:rsidP="00BA2081">
      <w:pPr>
        <w:pStyle w:val="P"/>
        <w:rPr>
          <w:highlight w:val="green"/>
        </w:rPr>
      </w:pPr>
      <w:r w:rsidRPr="00BA2081">
        <w:t>Data</w:t>
      </w:r>
      <w:r w:rsidRPr="003574D5">
        <w:t xml:space="preserve"> management and statistical analysis were done using SPSS version 28 (IBM, Armonk, New York, United States). Quantitative data were assessed for normality using the Shapiro-Wilk test and direct data visualization methods. According to normality, quantitative data were summarized as means and standard deviations or medians and ranges. Categorical data were summarized as numbers and percentages. Quantitative data were compared according to the need for additional procedure or recurrence using the independent t-test or Mann-Whitney U test for normally and non-normally distributed quantitative variables, respectively. Categorical data were compared using the Chi-square or Fisher’s exact test. All statistical tests were two-sided. P values less than 0.05 were considered significant.</w:t>
      </w:r>
    </w:p>
    <w:p w14:paraId="1DE8A594" w14:textId="7694BA48" w:rsidR="008D6576" w:rsidRPr="00A33CFB" w:rsidRDefault="008D6576" w:rsidP="00BA2081">
      <w:pPr>
        <w:pStyle w:val="H0"/>
      </w:pPr>
      <w:r w:rsidRPr="00A33CFB">
        <w:t>Results</w:t>
      </w:r>
    </w:p>
    <w:p w14:paraId="34C0F72F" w14:textId="437E7228" w:rsidR="00106A41" w:rsidRPr="003B3511" w:rsidRDefault="00A33CFB" w:rsidP="0050133B">
      <w:pPr>
        <w:pStyle w:val="P"/>
        <w:rPr>
          <w:highlight w:val="green"/>
        </w:rPr>
      </w:pPr>
      <w:bookmarkStart w:id="0" w:name="_Ref165215535"/>
      <w:bookmarkStart w:id="1" w:name="_Toc166365218"/>
      <w:r>
        <w:t xml:space="preserve">The median age at diagnosis of patients was 7 years, with a range from 7 days to 15 years, and the cohort consisted of 40% males and 60% females. Thirteen point three percent of patients had associated congenital anomalies, with the primary surgical causes being Hirschsprung disease (60%), aganglionosis (60%), anorectal malformation (26.7%), and </w:t>
      </w:r>
      <w:r w:rsidR="0050133B" w:rsidRPr="00B977E8">
        <w:t>DC</w:t>
      </w:r>
      <w:r>
        <w:t xml:space="preserve"> (13.3%). The mean stenosis length was 3 cm (SD 1 cm). Symptom frequency revealed 45.5% experienced symptoms every two weeks, 36.4% every three weeks, and 18.2% weekly, with abdominal distension being the most common symptom (73.3%), followed by abdominal pain (40%) and vomiting (20%). Prior treatments were documented in 46.7% of patients. Surgical interventions included anoplasty (26.7%), sigmoidectomy (13.3%), Soave procedure (20%), and Swenson procedure (40%), with 86.7% undergoing open surgery and 13.3% laparoscopic. </w:t>
      </w:r>
      <w:r w:rsidRPr="00A33CFB">
        <w:t>The</w:t>
      </w:r>
      <w:r>
        <w:t xml:space="preserve"> mean operative time was 3 hours (SD 1 hour), and intraoperative complications included bleeding (13.3%) and soiling (20%), while 66.7% had no complications. The mean length of stay was 9 days (SD 4), with a 20% readmission rate. Postoperative complications included anastomosis dehiscence (20%) and infection (13.3%), but 66.7% had no complications. The mean time to the first bowel movement was 45 hours (SD 17). Regarding stool consistency, 26.7% had liquid stools, 20% semi-solid, and 53.3% well-formed stools. Stool frequency </w:t>
      </w:r>
      <w:r>
        <w:lastRenderedPageBreak/>
        <w:t xml:space="preserve">varied, with 40% having daily bowel movements and 13.3% twice daily. Bowel incontinence was reported in 13.3%, and 20% required additional interventions. Long-term outcomes showed 33.3% of patients needed laxatives and 6.7% required enemas, with a recurrence rate of 13.3%. </w:t>
      </w:r>
      <w:r w:rsidRPr="00A33CFB">
        <w:rPr>
          <w:b/>
          <w:bCs/>
        </w:rPr>
        <w:t>Table 1</w:t>
      </w:r>
    </w:p>
    <w:p w14:paraId="660AC7BA" w14:textId="0E25C778" w:rsidR="00D53908" w:rsidRPr="00D53908" w:rsidRDefault="00D53908" w:rsidP="00D53908">
      <w:pPr>
        <w:pStyle w:val="P"/>
        <w:rPr>
          <w:b/>
          <w:bCs/>
        </w:rPr>
      </w:pPr>
      <w:r w:rsidRPr="00D53908">
        <w:t>Patients requiring further intervention had a higher median age at diagnosis (13 years) compared to those who did not (6 years) (P &lt; 0.001). Surgical causes differed significantly between groups, with none of the intervention group having anorectal malformation, while 33.3% of the non-intervention group did (P = 0.007). All patients in the intervention group had Hirschsprung disease and aganglionosis, compared to 50% in the non-intervention group (P = 0.002). The mean stenosis length was greater in the intervention group (4 cm vs. 3 cm) (P &lt; 0.001). Patients in the intervention group experienced more frequent symptoms, with 66.7% having symptoms every two weeks and 66.7% reporting abdominal pain (P = 0.008, P = 0.035), while all in this group had abdominal distension (P = 0.02). Surgical type was associated with the need for intervention, with none of the intervention group undergoing anoplasty, and most patients underwent open surgery (P &lt; 0.001). The mean operative time was longer for the intervention group (4 hours vs. 3 hours) (P = 0.044), and intraoperative complications, such as soiling, were more frequent (66.7% vs. 8.3%) (P &lt; 0.001). Patients requiring further intervention had a longer mean length of stay (12 days vs. 8 days) and higher readmission rates (66.7% vs. 8.3%) (P &lt; 0.001). Immediate postoperative complications were more severe in the intervention group, with 100% experiencing anastomosis dehiscence (P &lt; 0.001). Additionally, the time to the first bowel movement was significantly longer for the intervention group (64 hours vs. 40 hours) (P &lt; 0.001).</w:t>
      </w:r>
      <w:r>
        <w:t xml:space="preserve"> </w:t>
      </w:r>
      <w:r w:rsidRPr="00D53908">
        <w:rPr>
          <w:b/>
          <w:bCs/>
        </w:rPr>
        <w:t>Table 2</w:t>
      </w:r>
    </w:p>
    <w:p w14:paraId="594BC2E6" w14:textId="0E2BCAC8" w:rsidR="00D53908" w:rsidRPr="00D53908" w:rsidRDefault="00D53908" w:rsidP="0050133B">
      <w:pPr>
        <w:pStyle w:val="P"/>
      </w:pPr>
      <w:r w:rsidRPr="00D53908">
        <w:t xml:space="preserve">The surgical cause of anorectal malformation was significantly associated with recurrence (P = 0.005), with 50% of the recurrence group having </w:t>
      </w:r>
      <w:r w:rsidR="0050133B" w:rsidRPr="00B977E8">
        <w:t>DC</w:t>
      </w:r>
      <w:r w:rsidRPr="00D53908">
        <w:t xml:space="preserve"> compared to 7.7% in the non-recurrence group. The mean stenosis length was also significantly greater in the recurrence group (5 cm vs. 3 cm) (P &lt; 0.001). Bowel frequency was higher in the recurrence group, with 100% experiencing symptoms every two weeks compared to 33.3% in the non-recurrence group (P = 0.002). Additionally, abdominal pain, vomiting, and previous treatment were significantly more common in the recurrence group (P &lt; 0.001, P = 0.024, P = 0.001). The type of surgery and surgical approach were significantly associated with recurrence, with 50% of recurrence patients undergoing sigmoidectomy and Soave procedure, and 50% receiving laparoscopic surgery (P &lt; 0.001, P = 0.001). Operative time was longer in the recurrence group (5 hours vs. 3 hours) (P &lt; 0.001). Intraoperative complications were borderline significantly associated with recurrence (P = 0.056), and anastomosis dehiscence was more common in the recurrence group (50% vs. 15.4%) (P = 0.056). The length of stay and time to the first bowel movement were similar between groups (P = 0.765 and 0.703, respectively).</w:t>
      </w:r>
      <w:r>
        <w:t xml:space="preserve"> </w:t>
      </w:r>
      <w:r w:rsidRPr="00D53908">
        <w:rPr>
          <w:b/>
          <w:bCs/>
        </w:rPr>
        <w:t>Table 3</w:t>
      </w:r>
    </w:p>
    <w:p w14:paraId="0E7D4CCD" w14:textId="0B4883CF" w:rsidR="00D53908" w:rsidRPr="00D53908" w:rsidRDefault="00502E7D" w:rsidP="00502E7D">
      <w:pPr>
        <w:pStyle w:val="H0"/>
      </w:pPr>
      <w:r>
        <w:t>Case presentation</w:t>
      </w:r>
    </w:p>
    <w:p w14:paraId="7104E1AF" w14:textId="57AE5D40" w:rsidR="00906F97" w:rsidRDefault="00EF7CF5" w:rsidP="00EF7CF5">
      <w:pPr>
        <w:pStyle w:val="P"/>
        <w:rPr>
          <w:b/>
          <w:bCs/>
        </w:rPr>
      </w:pPr>
      <w:r w:rsidRPr="00EF7CF5">
        <w:t xml:space="preserve">Case 1 represents a </w:t>
      </w:r>
      <w:r>
        <w:t xml:space="preserve">13 years old </w:t>
      </w:r>
      <w:r w:rsidRPr="00EF7CF5">
        <w:t>female patient presented with progressive constipation and history of delayed passage of meconium since birth. Investigations were done and diagnosed with Hirschsprung disease and prepared for surgery.</w:t>
      </w:r>
      <w:r>
        <w:t xml:space="preserve"> </w:t>
      </w:r>
      <w:r w:rsidRPr="00EF7CF5">
        <w:rPr>
          <w:b/>
          <w:bCs/>
        </w:rPr>
        <w:t>Figure 1</w:t>
      </w:r>
    </w:p>
    <w:p w14:paraId="573C396A" w14:textId="0E0B6F4D" w:rsidR="00EF422E" w:rsidRDefault="00EF7CF5" w:rsidP="0050133B">
      <w:pPr>
        <w:pStyle w:val="P"/>
        <w:rPr>
          <w:b/>
          <w:bCs/>
        </w:rPr>
      </w:pPr>
      <w:r w:rsidRPr="00EF7CF5">
        <w:lastRenderedPageBreak/>
        <w:t xml:space="preserve">Case 2 represents a 12 years old </w:t>
      </w:r>
      <w:r>
        <w:t>m</w:t>
      </w:r>
      <w:r w:rsidRPr="00EF7CF5">
        <w:t xml:space="preserve">ale patient presented with progressive constipation and abdominal distention. Investigations were done and diagnosed with </w:t>
      </w:r>
      <w:r w:rsidR="0050133B" w:rsidRPr="00B977E8">
        <w:t>DC</w:t>
      </w:r>
      <w:r w:rsidRPr="00EF7CF5">
        <w:t xml:space="preserve"> and prepared for surgery.</w:t>
      </w:r>
      <w:r>
        <w:t xml:space="preserve"> </w:t>
      </w:r>
      <w:r w:rsidRPr="00EF7CF5">
        <w:rPr>
          <w:b/>
          <w:bCs/>
        </w:rPr>
        <w:t>Figure 2</w:t>
      </w:r>
      <w:r w:rsidR="00901A6D">
        <w:rPr>
          <w:b/>
          <w:bCs/>
        </w:rPr>
        <w:t>, Figure 3</w:t>
      </w:r>
    </w:p>
    <w:bookmarkEnd w:id="0"/>
    <w:bookmarkEnd w:id="1"/>
    <w:p w14:paraId="7F1BDE7C" w14:textId="417277EA" w:rsidR="008D6576" w:rsidRPr="00DF0286" w:rsidRDefault="008D6576" w:rsidP="00F514C8">
      <w:pPr>
        <w:bidi w:val="0"/>
        <w:spacing w:line="480" w:lineRule="auto"/>
        <w:jc w:val="lowKashida"/>
        <w:rPr>
          <w:rFonts w:asciiTheme="majorBidi" w:hAnsiTheme="majorBidi" w:cstheme="majorBidi"/>
          <w:b/>
          <w:bCs/>
        </w:rPr>
      </w:pPr>
      <w:r w:rsidRPr="00DF0286">
        <w:rPr>
          <w:rFonts w:asciiTheme="majorBidi" w:hAnsiTheme="majorBidi" w:cstheme="majorBidi"/>
          <w:b/>
          <w:bCs/>
        </w:rPr>
        <w:t>Discussion</w:t>
      </w:r>
    </w:p>
    <w:p w14:paraId="7B6B71DD" w14:textId="33CA140A" w:rsidR="00DF0286" w:rsidRPr="00DF0286" w:rsidRDefault="00DF0286" w:rsidP="00DF0286">
      <w:pPr>
        <w:pStyle w:val="P"/>
      </w:pPr>
      <w:r w:rsidRPr="00DF0286">
        <w:t xml:space="preserve">Constipation affects up to 30% of children, contributing significantly to pediatric outpatient and surgical referrals </w:t>
      </w:r>
      <w:r w:rsidRPr="00DF0286">
        <w:rPr>
          <w:rFonts w:eastAsia="Calibri"/>
        </w:rPr>
        <w:fldChar w:fldCharType="begin"/>
      </w:r>
      <w:r w:rsidRPr="00DF0286">
        <w:rPr>
          <w:rFonts w:eastAsia="Calibri"/>
        </w:rPr>
        <w:instrText xml:space="preserve"> ADDIN EN.CITE &lt;EndNote&gt;&lt;Cite&gt;&lt;Author&gt;Rinebold&lt;/Author&gt;&lt;Year&gt;2022&lt;/Year&gt;&lt;RecNum&gt;1&lt;/RecNum&gt;&lt;DisplayText&gt;(1)&lt;/DisplayText&gt;&lt;record&gt;&lt;rec-number&gt;1&lt;/rec-number&gt;&lt;foreign-keys&gt;&lt;key app="EN" db-id="ts5zerpwwxttxcerpz9vprr555zs9a95wder" timestamp="1733915857"&gt;1&lt;/key&gt;&lt;/foreign-keys&gt;&lt;ref-type name="Journal Article"&gt;17&lt;/ref-type&gt;&lt;contributors&gt;&lt;authors&gt;&lt;author&gt;Rinebold, Emily A&lt;/author&gt;&lt;author&gt;Lee, Elizabeth J&lt;/author&gt;&lt;author&gt;Zaniewska, Katarzyna&lt;/author&gt;&lt;author&gt;Cunningham, Kaitlynne N&lt;/author&gt;&lt;author&gt;Velcek, Francisca&lt;/author&gt;&lt;/authors&gt;&lt;/contributors&gt;&lt;titles&gt;&lt;title&gt;A rare case of cecal volvulus in a pediatric patient with dolichocolon&lt;/title&gt;&lt;secondary-title&gt;Journal of Pediatric Surgery Case Reports&lt;/secondary-title&gt;&lt;/titles&gt;&lt;periodical&gt;&lt;full-title&gt;Journal of Pediatric Surgery Case Reports&lt;/full-title&gt;&lt;/periodical&gt;&lt;pages&gt;102340&lt;/pages&gt;&lt;volume&gt;83&lt;/volume&gt;&lt;dates&gt;&lt;year&gt;2022&lt;/year&gt;&lt;/dates&gt;&lt;isbn&gt;2213-5766&lt;/isbn&gt;&lt;urls&gt;&lt;/urls&gt;&lt;/record&gt;&lt;/Cite&gt;&lt;/EndNote&gt;</w:instrText>
      </w:r>
      <w:r w:rsidRPr="00DF0286">
        <w:rPr>
          <w:rFonts w:eastAsia="Calibri"/>
        </w:rPr>
        <w:fldChar w:fldCharType="separate"/>
      </w:r>
      <w:r w:rsidRPr="00DF0286">
        <w:rPr>
          <w:rFonts w:eastAsia="Calibri"/>
          <w:noProof/>
        </w:rPr>
        <w:t>(1)</w:t>
      </w:r>
      <w:r w:rsidRPr="00DF0286">
        <w:rPr>
          <w:rFonts w:eastAsia="Calibri"/>
        </w:rPr>
        <w:fldChar w:fldCharType="end"/>
      </w:r>
      <w:r w:rsidRPr="00DF0286">
        <w:t xml:space="preserve">. Symptoms include infrequent stool, painful defecation, and stool withholding </w:t>
      </w:r>
      <w:r w:rsidRPr="00DF0286">
        <w:rPr>
          <w:rFonts w:eastAsia="Calibri"/>
        </w:rPr>
        <w:fldChar w:fldCharType="begin"/>
      </w:r>
      <w:r w:rsidRPr="00DF0286">
        <w:rPr>
          <w:rFonts w:eastAsia="Calibri"/>
        </w:rPr>
        <w:instrText xml:space="preserve"> ADDIN EN.CITE &lt;EndNote&gt;&lt;Cite&gt;&lt;Author&gt;Raimondo&lt;/Author&gt;&lt;Year&gt;2020&lt;/Year&gt;&lt;RecNum&gt;2&lt;/RecNum&gt;&lt;DisplayText&gt;(2)&lt;/DisplayText&gt;&lt;record&gt;&lt;rec-number&gt;2&lt;/rec-number&gt;&lt;foreign-keys&gt;&lt;key app="EN" db-id="ts5zerpwwxttxcerpz9vprr555zs9a95wder" timestamp="1733915857"&gt;2&lt;/key&gt;&lt;/foreign-keys&gt;&lt;ref-type name="Journal Article"&gt;17&lt;/ref-type&gt;&lt;contributors&gt;&lt;authors&gt;&lt;author&gt;Raimondo, Diego&lt;/author&gt;&lt;author&gt;Mattioli, Giulia&lt;/author&gt;&lt;author&gt;Casadio, Paolo&lt;/author&gt;&lt;author&gt;Borghese, Giulia&lt;/author&gt;&lt;author&gt;Ambrosio, Marco&lt;/author&gt;&lt;author&gt;Arena, Alessandro&lt;/author&gt;&lt;author&gt;Paradisi, Roberto&lt;/author&gt;&lt;author&gt;Del Forno, Simona&lt;/author&gt;&lt;author&gt;Coppola, Francesca&lt;/author&gt;&lt;author&gt;Valerio, Domenico&lt;/author&gt;&lt;/authors&gt;&lt;/contributors&gt;&lt;titles&gt;&lt;title&gt;Frequency and clinical impact of Dolichocolon in women submitted to surgery for rectosigmoid endometriosis&lt;/title&gt;&lt;secondary-title&gt;Journal of Gynecology Obstetrics and Human Reproduction&lt;/secondary-title&gt;&lt;/titles&gt;&lt;periodical&gt;&lt;full-title&gt;Journal of Gynecology Obstetrics and Human Reproduction&lt;/full-title&gt;&lt;/periodical&gt;&lt;pages&gt;101697&lt;/pages&gt;&lt;volume&gt;49&lt;/volume&gt;&lt;number&gt;4&lt;/number&gt;&lt;dates&gt;&lt;year&gt;2020&lt;/year&gt;&lt;/dates&gt;&lt;isbn&gt;2468-7847&lt;/isbn&gt;&lt;urls&gt;&lt;/urls&gt;&lt;/record&gt;&lt;/Cite&gt;&lt;/EndNote&gt;</w:instrText>
      </w:r>
      <w:r w:rsidRPr="00DF0286">
        <w:rPr>
          <w:rFonts w:eastAsia="Calibri"/>
        </w:rPr>
        <w:fldChar w:fldCharType="separate"/>
      </w:r>
      <w:r w:rsidRPr="00DF0286">
        <w:rPr>
          <w:rFonts w:eastAsia="Calibri"/>
          <w:noProof/>
        </w:rPr>
        <w:t>(2)</w:t>
      </w:r>
      <w:r w:rsidRPr="00DF0286">
        <w:rPr>
          <w:rFonts w:eastAsia="Calibri"/>
        </w:rPr>
        <w:fldChar w:fldCharType="end"/>
      </w:r>
      <w:r w:rsidRPr="00DF0286">
        <w:t xml:space="preserve">. Functional constipation often follows painful stooling, leading to fecal retention and rectal dilation, while organic causes include anatomical or neuromuscular abnormalities like Hirschsprung's disease </w:t>
      </w:r>
      <w:r w:rsidRPr="00DF0286">
        <w:rPr>
          <w:rFonts w:eastAsia="Calibri"/>
        </w:rPr>
        <w:fldChar w:fldCharType="begin"/>
      </w:r>
      <w:r w:rsidRPr="00DF0286">
        <w:rPr>
          <w:rFonts w:eastAsia="Calibri"/>
        </w:rPr>
        <w:instrText xml:space="preserve"> ADDIN EN.CITE &lt;EndNote&gt;&lt;Cite&gt;&lt;Author&gt;Gielen&lt;/Author&gt;&lt;Year&gt;2021&lt;/Year&gt;&lt;RecNum&gt;3&lt;/RecNum&gt;&lt;DisplayText&gt;(3)&lt;/DisplayText&gt;&lt;record&gt;&lt;rec-number&gt;3&lt;/rec-number&gt;&lt;foreign-keys&gt;&lt;key app="EN" db-id="ts5zerpwwxttxcerpz9vprr555zs9a95wder" timestamp="1733915857"&gt;3&lt;/key&gt;&lt;/foreign-keys&gt;&lt;ref-type name="Journal Article"&gt;17&lt;/ref-type&gt;&lt;contributors&gt;&lt;authors&gt;&lt;author&gt;Gielen, Laura&lt;/author&gt;&lt;author&gt;Raaijmakers, Anke&lt;/author&gt;&lt;author&gt;De Groote, Bert&lt;/author&gt;&lt;author&gt;Ter Haar, Eva&lt;/author&gt;&lt;/authors&gt;&lt;/contributors&gt;&lt;titles&gt;&lt;title&gt;Dolichocolon presenting with bilateral hydronephrosis in a neonate&lt;/title&gt;&lt;secondary-title&gt;Case Reports in Pediatrics&lt;/secondary-title&gt;&lt;/titles&gt;&lt;periodical&gt;&lt;full-title&gt;Case Reports in Pediatrics&lt;/full-title&gt;&lt;/periodical&gt;&lt;pages&gt;6658525&lt;/pages&gt;&lt;volume&gt;2021&lt;/volume&gt;&lt;number&gt;1&lt;/number&gt;&lt;dates&gt;&lt;year&gt;2021&lt;/year&gt;&lt;/dates&gt;&lt;isbn&gt;2090-6811&lt;/isbn&gt;&lt;urls&gt;&lt;/urls&gt;&lt;/record&gt;&lt;/Cite&gt;&lt;/EndNote&gt;</w:instrText>
      </w:r>
      <w:r w:rsidRPr="00DF0286">
        <w:rPr>
          <w:rFonts w:eastAsia="Calibri"/>
        </w:rPr>
        <w:fldChar w:fldCharType="separate"/>
      </w:r>
      <w:r w:rsidRPr="00DF0286">
        <w:rPr>
          <w:rFonts w:eastAsia="Calibri"/>
          <w:noProof/>
        </w:rPr>
        <w:t>(3)</w:t>
      </w:r>
      <w:r w:rsidRPr="00DF0286">
        <w:rPr>
          <w:rFonts w:eastAsia="Calibri"/>
        </w:rPr>
        <w:fldChar w:fldCharType="end"/>
      </w:r>
      <w:r w:rsidRPr="00DF0286">
        <w:t xml:space="preserve">. Diagnosis involves history-taking and physical exams, focusing on "red flags" like delayed meconium passage or failure to thrive </w:t>
      </w:r>
      <w:r w:rsidRPr="00DF0286">
        <w:rPr>
          <w:rFonts w:eastAsia="Times New Roman"/>
        </w:rPr>
        <w:fldChar w:fldCharType="begin"/>
      </w:r>
      <w:r w:rsidRPr="00DF0286">
        <w:rPr>
          <w:rFonts w:eastAsia="Times New Roman"/>
        </w:rPr>
        <w:instrText xml:space="preserve"> ADDIN EN.CITE &lt;EndNote&gt;&lt;Cite&gt;&lt;Author&gt;Raahave&lt;/Author&gt;&lt;Year&gt;2018&lt;/Year&gt;&lt;RecNum&gt;4&lt;/RecNum&gt;&lt;DisplayText&gt;(4)&lt;/DisplayText&gt;&lt;record&gt;&lt;rec-number&gt;4&lt;/rec-number&gt;&lt;foreign-keys&gt;&lt;key app="EN" db-id="ts5zerpwwxttxcerpz9vprr555zs9a95wder" timestamp="1733915857"&gt;4&lt;/key&gt;&lt;/foreign-keys&gt;&lt;ref-type name="Journal Article"&gt;17&lt;/ref-type&gt;&lt;contributors&gt;&lt;authors&gt;&lt;author&gt;Raahave, D.&lt;/author&gt;&lt;/authors&gt;&lt;/contributors&gt;&lt;auth-address&gt;Dennis Raahave, Department of Surgery, Copenhagen University North Sealand Hospital, Hilleroed 3400, Denmark. dr.dr@dadlnet.dk.&lt;/auth-address&gt;&lt;titles&gt;&lt;title&gt;Dolichocolon revisited: An inborn anatomic variant with redundancies causing constipation and volvulus&lt;/title&gt;&lt;secondary-title&gt;World J Gastrointest Surg&lt;/secondary-title&gt;&lt;/titles&gt;&lt;periodical&gt;&lt;full-title&gt;World J Gastrointest Surg&lt;/full-title&gt;&lt;/periodical&gt;&lt;pages&gt;6-12&lt;/pages&gt;&lt;volume&gt;10&lt;/volume&gt;&lt;number&gt;2&lt;/number&gt;&lt;keywords&gt;&lt;keyword&gt;Colon elongatum&lt;/keyword&gt;&lt;keyword&gt;Constipation&lt;/keyword&gt;&lt;keyword&gt;Dolichocolon&lt;/keyword&gt;&lt;keyword&gt;Functional gastrointestinal disorders&lt;/keyword&gt;&lt;keyword&gt;Volvulus&lt;/keyword&gt;&lt;/keywords&gt;&lt;dates&gt;&lt;year&gt;2018&lt;/year&gt;&lt;pub-dates&gt;&lt;date&gt;Feb 27&lt;/date&gt;&lt;/pub-dates&gt;&lt;/dates&gt;&lt;isbn&gt;1948-9366 (Print)&lt;/isbn&gt;&lt;accession-num&gt;29492185&lt;/accession-num&gt;&lt;urls&gt;&lt;/urls&gt;&lt;custom1&gt;Conflict-of-interest statement: The author declares no conflict of interest.&lt;/custom1&gt;&lt;custom2&gt;PMC5827035&lt;/custom2&gt;&lt;electronic-resource-num&gt;10.4240/wjgs.v10.i2.6&lt;/electronic-resource-num&gt;&lt;remote-database-provider&gt;NLM&lt;/remote-database-provider&gt;&lt;language&gt;eng&lt;/language&gt;&lt;/record&gt;&lt;/Cite&gt;&lt;/EndNote&gt;</w:instrText>
      </w:r>
      <w:r w:rsidRPr="00DF0286">
        <w:rPr>
          <w:rFonts w:eastAsia="Times New Roman"/>
        </w:rPr>
        <w:fldChar w:fldCharType="separate"/>
      </w:r>
      <w:r w:rsidRPr="00DF0286">
        <w:rPr>
          <w:rFonts w:eastAsia="Times New Roman"/>
          <w:noProof/>
        </w:rPr>
        <w:t>(4)</w:t>
      </w:r>
      <w:r w:rsidRPr="00DF0286">
        <w:rPr>
          <w:rFonts w:eastAsia="Times New Roman"/>
        </w:rPr>
        <w:fldChar w:fldCharType="end"/>
      </w:r>
      <w:r w:rsidRPr="00DF0286">
        <w:t>.</w:t>
      </w:r>
    </w:p>
    <w:p w14:paraId="0AEF3A94" w14:textId="5A1D4A2F" w:rsidR="00DF0286" w:rsidRPr="00DF0286" w:rsidRDefault="00DF0286" w:rsidP="0050133B">
      <w:pPr>
        <w:pStyle w:val="P"/>
      </w:pPr>
      <w:r w:rsidRPr="00DF0286">
        <w:t xml:space="preserve">Surgical causes such as </w:t>
      </w:r>
      <w:r w:rsidR="0050133B" w:rsidRPr="00B977E8">
        <w:t>DC</w:t>
      </w:r>
      <w:r w:rsidRPr="00DF0286">
        <w:t xml:space="preserve"> and Hirschsprung's disease require imaging, manometry, and pathological evaluation. Treatments vary, from anorectoplasty for anatomical issues to resection for Hirschsprung’s, with modern techniques like transanal pull-through reducing invasiveness </w:t>
      </w:r>
      <w:r w:rsidRPr="00DF0286">
        <w:rPr>
          <w:rFonts w:eastAsia="Times New Roman"/>
        </w:rPr>
        <w:fldChar w:fldCharType="begin"/>
      </w:r>
      <w:r w:rsidRPr="00DF0286">
        <w:rPr>
          <w:rFonts w:eastAsia="Times New Roman"/>
        </w:rPr>
        <w:instrText xml:space="preserve"> ADDIN EN.CITE &lt;EndNote&gt;&lt;Cite&gt;&lt;Author&gt;Gomes&lt;/Author&gt;&lt;Year&gt;2020&lt;/Year&gt;&lt;RecNum&gt;6&lt;/RecNum&gt;&lt;DisplayText&gt;(6)&lt;/DisplayText&gt;&lt;record&gt;&lt;rec-number&gt;6&lt;/rec-number&gt;&lt;foreign-keys&gt;&lt;key app="EN" db-id="ts5zerpwwxttxcerpz9vprr555zs9a95wder" timestamp="1733915857"&gt;6&lt;/key&gt;&lt;/foreign-keys&gt;&lt;ref-type name="Journal Article"&gt;17&lt;/ref-type&gt;&lt;contributors&gt;&lt;authors&gt;&lt;author&gt;Gomes, Dovs&lt;/author&gt;&lt;author&gt;Morais, M. B.&lt;/author&gt;&lt;/authors&gt;&lt;/contributors&gt;&lt;auth-address&gt;Universidade Federal de São Paulo, São Paulo, SP, Brazil.&lt;/auth-address&gt;&lt;titles&gt;&lt;title&gt;GUT MICROBIOTA AND THE USE OF PROBIOTICS IN CONSTIPATION IN CHILDREN AND ADOLESCENTS: SYSTEMATIC REVIEW&lt;/title&gt;&lt;secondary-title&gt;Rev Paul Pediatr&lt;/secondary-title&gt;&lt;/titles&gt;&lt;periodical&gt;&lt;full-title&gt;Rev Paul Pediatr&lt;/full-title&gt;&lt;/periodical&gt;&lt;pages&gt;e2018123&lt;/pages&gt;&lt;volume&gt;38&lt;/volume&gt;&lt;edition&gt;20191125&lt;/edition&gt;&lt;keywords&gt;&lt;keyword&gt;Abdominal Pain/chemically induced/epidemiology&lt;/keyword&gt;&lt;keyword&gt;Adolescent&lt;/keyword&gt;&lt;keyword&gt;Child&lt;/keyword&gt;&lt;keyword&gt;Child, Preschool&lt;/keyword&gt;&lt;keyword&gt;Clinical Trials as Topic&lt;/keyword&gt;&lt;keyword&gt;Constipation/microbiology/*therapy&lt;/keyword&gt;&lt;keyword&gt;Dietary Supplements/*adverse effects&lt;/keyword&gt;&lt;keyword&gt;Feces/microbiology&lt;/keyword&gt;&lt;keyword&gt;Flatulence/chemically induced/epidemiology&lt;/keyword&gt;&lt;keyword&gt;Gastrointestinal Microbiome/*drug effects&lt;/keyword&gt;&lt;keyword&gt;Humans&lt;/keyword&gt;&lt;keyword&gt;Infant&lt;/keyword&gt;&lt;keyword&gt;Probiotics/administration &amp;amp; dosage/*adverse effects/therapeutic use&lt;/keyword&gt;&lt;/keywords&gt;&lt;dates&gt;&lt;year&gt;2020&lt;/year&gt;&lt;/dates&gt;&lt;isbn&gt;0103-0582 (Print)&amp;#xD;0103-0582&lt;/isbn&gt;&lt;accession-num&gt;31778407&lt;/accession-num&gt;&lt;urls&gt;&lt;/urls&gt;&lt;custom1&gt;The authors declare no conflict of interests.&lt;/custom1&gt;&lt;custom2&gt;PMC6909257&lt;/custom2&gt;&lt;electronic-resource-num&gt;10.1590/1984-0462/2020/38/2018123&lt;/electronic-resource-num&gt;&lt;remote-database-provider&gt;NLM&lt;/remote-database-provider&gt;&lt;language&gt;eng&amp;#xD;por&lt;/language&gt;&lt;/record&gt;&lt;/Cite&gt;&lt;/EndNote&gt;</w:instrText>
      </w:r>
      <w:r w:rsidRPr="00DF0286">
        <w:rPr>
          <w:rFonts w:eastAsia="Times New Roman"/>
        </w:rPr>
        <w:fldChar w:fldCharType="separate"/>
      </w:r>
      <w:r w:rsidRPr="00DF0286">
        <w:rPr>
          <w:rFonts w:eastAsia="Times New Roman"/>
          <w:noProof/>
        </w:rPr>
        <w:t>(6)</w:t>
      </w:r>
      <w:r w:rsidRPr="00DF0286">
        <w:rPr>
          <w:rFonts w:eastAsia="Times New Roman"/>
        </w:rPr>
        <w:fldChar w:fldCharType="end"/>
      </w:r>
      <w:r w:rsidRPr="00DF0286">
        <w:t>. This study explores the diagnosis and management of surgical constipation in children.</w:t>
      </w:r>
    </w:p>
    <w:p w14:paraId="1268F12C" w14:textId="71BBB03C" w:rsidR="00DF0286" w:rsidRPr="00DF0286" w:rsidRDefault="00DF0286" w:rsidP="0050133B">
      <w:pPr>
        <w:pStyle w:val="P"/>
      </w:pPr>
      <w:r w:rsidRPr="00DF0286">
        <w:t xml:space="preserve">This study found a median diagnosis age of 7 years, with a higher prevalence among females and primary surgical causes including Hirschsprung's disease, aganglionosis, anorectal malformations, and </w:t>
      </w:r>
      <w:r w:rsidR="0050133B" w:rsidRPr="00B977E8">
        <w:t>DC</w:t>
      </w:r>
      <w:r w:rsidRPr="00DF0286">
        <w:t xml:space="preserve">. In comparison, </w:t>
      </w:r>
      <w:r>
        <w:t xml:space="preserve">a study </w:t>
      </w:r>
      <w:r w:rsidRPr="00DF0286">
        <w:t xml:space="preserve">identified risk factors for postoperative complications in Hirschsprung's disease, observing a male predominance and surgeries performed predominantly after three months of age </w:t>
      </w:r>
      <w:r>
        <w:fldChar w:fldCharType="begin"/>
      </w:r>
      <w:r>
        <w:instrText xml:space="preserve"> ADDIN EN.CITE &lt;EndNote&gt;&lt;Cite&gt;&lt;Author&gt;Gao&lt;/Author&gt;&lt;Year&gt;2022&lt;/Year&gt;&lt;RecNum&gt;120&lt;/RecNum&gt;&lt;DisplayText&gt;(13)&lt;/DisplayText&gt;&lt;record&gt;&lt;rec-number&gt;120&lt;/rec-number&gt;&lt;foreign-keys&gt;&lt;key app="EN" db-id="ts5zerpwwxttxcerpz9vprr555zs9a95wder" timestamp="1733915858"&gt;120&lt;/key&gt;&lt;/foreign-keys&gt;&lt;ref-type name="Journal Article"&gt;17&lt;/ref-type&gt;&lt;contributors&gt;&lt;authors&gt;&lt;author&gt;Gao, T.&lt;/author&gt;&lt;author&gt;Xu, W.&lt;/author&gt;&lt;author&gt;Sheng, Q.&lt;/author&gt;&lt;author&gt;Xu, T.&lt;/author&gt;&lt;author&gt;Wu, W.&lt;/author&gt;&lt;author&gt;Lv, Z.&lt;/author&gt;&lt;/authors&gt;&lt;/contributors&gt;&lt;auth-address&gt;Department of General Surgery, Shanghai Children&amp;apos;s Hospital, School of Medicine, Shanghai Jiao Tong University Shanghai 200000, China.&lt;/auth-address&gt;&lt;titles&gt;&lt;title&gt;Clinical outcomes and risk factors for postoperative complications in children with Hirschsprung&amp;apos;s disease&lt;/title&gt;&lt;secondary-title&gt;Am J Transl Res&lt;/secondary-title&gt;&lt;/titles&gt;&lt;periodical&gt;&lt;full-title&gt;Am J Transl Res&lt;/full-title&gt;&lt;/periodical&gt;&lt;pages&gt;4830-4837&lt;/pages&gt;&lt;volume&gt;14&lt;/volume&gt;&lt;number&gt;7&lt;/number&gt;&lt;edition&gt;2022/08/13&lt;/edition&gt;&lt;keywords&gt;&lt;keyword&gt;Hirschsprung’s disease&lt;/keyword&gt;&lt;keyword&gt;Hirschsprung’s-associated enterocolitis&lt;/keyword&gt;&lt;keyword&gt;complications&lt;/keyword&gt;&lt;keyword&gt;risk factors&lt;/keyword&gt;&lt;keyword&gt;surgery&lt;/keyword&gt;&lt;/keywords&gt;&lt;dates&gt;&lt;year&gt;2022&lt;/year&gt;&lt;/dates&gt;&lt;isbn&gt;1943-8141 (Print)&amp;#xD;1943-8141&lt;/isbn&gt;&lt;accession-num&gt;35958473&lt;/accession-num&gt;&lt;urls&gt;&lt;/urls&gt;&lt;custom2&gt;PMC9360846&lt;/custom2&gt;&lt;remote-database-provider&gt;NLM&lt;/remote-database-provider&gt;&lt;language&gt;eng&lt;/language&gt;&lt;/record&gt;&lt;/Cite&gt;&lt;/EndNote&gt;</w:instrText>
      </w:r>
      <w:r>
        <w:fldChar w:fldCharType="separate"/>
      </w:r>
      <w:r>
        <w:rPr>
          <w:noProof/>
        </w:rPr>
        <w:t>(13)</w:t>
      </w:r>
      <w:r>
        <w:fldChar w:fldCharType="end"/>
      </w:r>
      <w:r w:rsidRPr="00DF0286">
        <w:t xml:space="preserve">. Additionally, </w:t>
      </w:r>
      <w:r>
        <w:t xml:space="preserve">some authors </w:t>
      </w:r>
      <w:r w:rsidRPr="00DF0286">
        <w:t xml:space="preserve">reported a median age of 8 years among older children with constipation, with a larger proportion of male participants </w:t>
      </w:r>
      <w:r>
        <w:fldChar w:fldCharType="begin"/>
      </w:r>
      <w:r>
        <w:instrText xml:space="preserve"> ADDIN EN.CITE &lt;EndNote&gt;&lt;Cite&gt;&lt;Author&gt;van Ginkel&lt;/Author&gt;&lt;Year&gt;2003&lt;/Year&gt;&lt;RecNum&gt;122&lt;/RecNum&gt;&lt;DisplayText&gt;(14)&lt;/DisplayText&gt;&lt;record&gt;&lt;rec-number&gt;122&lt;/rec-number&gt;&lt;foreign-keys&gt;&lt;key app="EN" db-id="ts5zerpwwxttxcerpz9vprr555zs9a95wder" timestamp="1733915858"&gt;122&lt;/key&gt;&lt;/foreign-keys&gt;&lt;ref-type name="Journal Article"&gt;17&lt;/ref-type&gt;&lt;contributors&gt;&lt;authors&gt;&lt;author&gt;van Ginkel, R.&lt;/author&gt;&lt;author&gt;Reitsma, J. B.&lt;/author&gt;&lt;author&gt;Büller, H. A.&lt;/author&gt;&lt;author&gt;van Wijk, M. P.&lt;/author&gt;&lt;author&gt;Taminiau, J. A.&lt;/author&gt;&lt;author&gt;Benninga, M. A.&lt;/author&gt;&lt;/authors&gt;&lt;/contributors&gt;&lt;auth-address&gt;Department of Pediatric Gastroenterology and Nutrition, Emma Children&amp;apos;s Hospital/Academic Medical Center, Amsterdam, The Netherlands.&lt;/auth-address&gt;&lt;titles&gt;&lt;title&gt;Childhood constipation: longitudinal follow-up beyond puberty&lt;/title&gt;&lt;secondary-title&gt;Gastroenterology&lt;/secondary-title&gt;&lt;/titles&gt;&lt;periodical&gt;&lt;full-title&gt;Gastroenterology&lt;/full-title&gt;&lt;/periodical&gt;&lt;pages&gt;357-63&lt;/pages&gt;&lt;volume&gt;125&lt;/volume&gt;&lt;number&gt;2&lt;/number&gt;&lt;edition&gt;2003/08/02&lt;/edition&gt;&lt;keywords&gt;&lt;keyword&gt;Age Factors&lt;/keyword&gt;&lt;keyword&gt;Child&lt;/keyword&gt;&lt;keyword&gt;Chronic Disease&lt;/keyword&gt;&lt;keyword&gt;Constipation/epidemiology/*therapy&lt;/keyword&gt;&lt;keyword&gt;Female&lt;/keyword&gt;&lt;keyword&gt;Follow-Up Studies&lt;/keyword&gt;&lt;keyword&gt;Humans&lt;/keyword&gt;&lt;keyword&gt;Longitudinal Studies&lt;/keyword&gt;&lt;keyword&gt;Male&lt;/keyword&gt;&lt;keyword&gt;Prognosis&lt;/keyword&gt;&lt;keyword&gt;Recurrence&lt;/keyword&gt;&lt;keyword&gt;Sex Factors&lt;/keyword&gt;&lt;/keywords&gt;&lt;dates&gt;&lt;year&gt;2003&lt;/year&gt;&lt;pub-dates&gt;&lt;date&gt;Aug&lt;/date&gt;&lt;/pub-dates&gt;&lt;/dates&gt;&lt;isbn&gt;0016-5085 (Print)&amp;#xD;0016-5085&lt;/isbn&gt;&lt;accession-num&gt;12891536&lt;/accession-num&gt;&lt;urls&gt;&lt;/urls&gt;&lt;electronic-resource-num&gt;10.1016/s0016-5085(03)00888-6&lt;/electronic-resource-num&gt;&lt;remote-database-provider&gt;NLM&lt;/remote-database-provider&gt;&lt;language&gt;eng&lt;/language&gt;&lt;/record&gt;&lt;/Cite&gt;&lt;/EndNote&gt;</w:instrText>
      </w:r>
      <w:r>
        <w:fldChar w:fldCharType="separate"/>
      </w:r>
      <w:r>
        <w:rPr>
          <w:noProof/>
        </w:rPr>
        <w:t>(14)</w:t>
      </w:r>
      <w:r>
        <w:fldChar w:fldCharType="end"/>
      </w:r>
      <w:r w:rsidRPr="00DF0286">
        <w:t>.</w:t>
      </w:r>
    </w:p>
    <w:p w14:paraId="25C18E33" w14:textId="02FC0133" w:rsidR="00DF0286" w:rsidRPr="00DF0286" w:rsidRDefault="00DF0286" w:rsidP="00DF0286">
      <w:pPr>
        <w:pStyle w:val="P"/>
      </w:pPr>
      <w:r w:rsidRPr="00DF0286">
        <w:t xml:space="preserve">This study reported varied symptom frequency, with abdominal distension as the most common symptom, followed by abdominal pain and vomiting. Nearly half of the patients had received prior treatment. Similarly, </w:t>
      </w:r>
      <w:r>
        <w:t>certain investigators</w:t>
      </w:r>
      <w:r w:rsidRPr="00DF0286">
        <w:t xml:space="preserve"> noted low defecation frequency, common encopresis, and symptoms such as large stools, abdominal pain, and painful defecation. They also highlighted a potential genetic link with a positive family history in some cases </w:t>
      </w:r>
      <w:r>
        <w:fldChar w:fldCharType="begin"/>
      </w:r>
      <w:r>
        <w:instrText xml:space="preserve"> ADDIN EN.CITE &lt;EndNote&gt;&lt;Cite&gt;&lt;Author&gt;van Ginkel&lt;/Author&gt;&lt;Year&gt;2003&lt;/Year&gt;&lt;RecNum&gt;122&lt;/RecNum&gt;&lt;DisplayText&gt;(14)&lt;/DisplayText&gt;&lt;record&gt;&lt;rec-number&gt;122&lt;/rec-number&gt;&lt;foreign-keys&gt;&lt;key app="EN" db-id="ts5zerpwwxttxcerpz9vprr555zs9a95wder" timestamp="1733915858"&gt;122&lt;/key&gt;&lt;/foreign-keys&gt;&lt;ref-type name="Journal Article"&gt;17&lt;/ref-type&gt;&lt;contributors&gt;&lt;authors&gt;&lt;author&gt;van Ginkel, R.&lt;/author&gt;&lt;author&gt;Reitsma, J. B.&lt;/author&gt;&lt;author&gt;Büller, H. A.&lt;/author&gt;&lt;author&gt;van Wijk, M. P.&lt;/author&gt;&lt;author&gt;Taminiau, J. A.&lt;/author&gt;&lt;author&gt;Benninga, M. A.&lt;/author&gt;&lt;/authors&gt;&lt;/contributors&gt;&lt;auth-address&gt;Department of Pediatric Gastroenterology and Nutrition, Emma Children&amp;apos;s Hospital/Academic Medical Center, Amsterdam, The Netherlands.&lt;/auth-address&gt;&lt;titles&gt;&lt;title&gt;Childhood constipation: longitudinal follow-up beyond puberty&lt;/title&gt;&lt;secondary-title&gt;Gastroenterology&lt;/secondary-title&gt;&lt;/titles&gt;&lt;periodical&gt;&lt;full-title&gt;Gastroenterology&lt;/full-title&gt;&lt;/periodical&gt;&lt;pages&gt;357-63&lt;/pages&gt;&lt;volume&gt;125&lt;/volume&gt;&lt;number&gt;2&lt;/number&gt;&lt;edition&gt;2003/08/02&lt;/edition&gt;&lt;keywords&gt;&lt;keyword&gt;Age Factors&lt;/keyword&gt;&lt;keyword&gt;Child&lt;/keyword&gt;&lt;keyword&gt;Chronic Disease&lt;/keyword&gt;&lt;keyword&gt;Constipation/epidemiology/*therapy&lt;/keyword&gt;&lt;keyword&gt;Female&lt;/keyword&gt;&lt;keyword&gt;Follow-Up Studies&lt;/keyword&gt;&lt;keyword&gt;Humans&lt;/keyword&gt;&lt;keyword&gt;Longitudinal Studies&lt;/keyword&gt;&lt;keyword&gt;Male&lt;/keyword&gt;&lt;keyword&gt;Prognosis&lt;/keyword&gt;&lt;keyword&gt;Recurrence&lt;/keyword&gt;&lt;keyword&gt;Sex Factors&lt;/keyword&gt;&lt;/keywords&gt;&lt;dates&gt;&lt;year&gt;2003&lt;/year&gt;&lt;pub-dates&gt;&lt;date&gt;Aug&lt;/date&gt;&lt;/pub-dates&gt;&lt;/dates&gt;&lt;isbn&gt;0016-5085 (Print)&amp;#xD;0016-5085&lt;/isbn&gt;&lt;accession-num&gt;12891536&lt;/accession-num&gt;&lt;urls&gt;&lt;/urls&gt;&lt;electronic-resource-num&gt;10.1016/s0016-5085(03)00888-6&lt;/electronic-resource-num&gt;&lt;remote-database-provider&gt;NLM&lt;/remote-database-provider&gt;&lt;language&gt;eng&lt;/language&gt;&lt;/record&gt;&lt;/Cite&gt;&lt;/EndNote&gt;</w:instrText>
      </w:r>
      <w:r>
        <w:fldChar w:fldCharType="separate"/>
      </w:r>
      <w:r>
        <w:rPr>
          <w:noProof/>
        </w:rPr>
        <w:t>(14)</w:t>
      </w:r>
      <w:r>
        <w:fldChar w:fldCharType="end"/>
      </w:r>
      <w:r w:rsidRPr="00DF0286">
        <w:t>.</w:t>
      </w:r>
    </w:p>
    <w:p w14:paraId="17985423" w14:textId="2E770A01" w:rsidR="00DF0286" w:rsidRPr="00DF0286" w:rsidRDefault="00DF0286" w:rsidP="00DF0286">
      <w:pPr>
        <w:pStyle w:val="P"/>
      </w:pPr>
      <w:r w:rsidRPr="00DF0286">
        <w:t xml:space="preserve">Constipation in children is commonly linked to dietary and lifestyle changes, such as transitioning to solid foods, toilet training, or changes in routine, but chronic cases may suggest underlying conditions like medication effects, low fiber intake, or irritable bowel syndrome. Symptoms include infrequent bowel movements, stool leakage, withholding behaviors, painful defecation, hard stools, bloating, and intermittent abdominal pain relieved by bowel movements </w:t>
      </w:r>
      <w:r>
        <w:fldChar w:fldCharType="begin"/>
      </w:r>
      <w:r>
        <w:instrText xml:space="preserve"> ADDIN EN.CITE &lt;EndNote&gt;&lt;Cite&gt;&lt;Author&gt;Mulhem&lt;/Author&gt;&lt;Year&gt;2022&lt;/Year&gt;&lt;RecNum&gt;64&lt;/RecNum&gt;&lt;DisplayText&gt;(15)&lt;/DisplayText&gt;&lt;record&gt;&lt;rec-number&gt;64&lt;/rec-number&gt;&lt;foreign-keys&gt;&lt;key app="EN" db-id="ts5zerpwwxttxcerpz9vprr555zs9a95wder" timestamp="1733915857"&gt;64&lt;/key&gt;&lt;/foreign-keys&gt;&lt;ref-type name="Journal Article"&gt;17&lt;/ref-type&gt;&lt;contributors&gt;&lt;authors&gt;&lt;author&gt;Mulhem, Elie&lt;/author&gt;&lt;author&gt;Khondoker, Faiza&lt;/author&gt;&lt;author&gt;Kandiah, Sanjiv&lt;/author&gt;&lt;/authors&gt;&lt;/contributors&gt;&lt;titles&gt;&lt;title&gt;Constipation in children and adolescents: evaluation and treatment&lt;/title&gt;&lt;secondary-title&gt;American family physician&lt;/secondary-title&gt;&lt;/titles&gt;&lt;periodical&gt;&lt;full-title&gt;American family physician&lt;/full-title&gt;&lt;/periodical&gt;&lt;pages&gt;469-478&lt;/pages&gt;&lt;volume&gt;105&lt;/volume&gt;&lt;number&gt;5&lt;/number&gt;&lt;dates&gt;&lt;year&gt;2022&lt;/year&gt;&lt;/dates&gt;&lt;isbn&gt;1532-0650&lt;/isbn&gt;&lt;urls&gt;&lt;/urls&gt;&lt;/record&gt;&lt;/Cite&gt;&lt;/EndNote&gt;</w:instrText>
      </w:r>
      <w:r>
        <w:fldChar w:fldCharType="separate"/>
      </w:r>
      <w:r>
        <w:rPr>
          <w:noProof/>
        </w:rPr>
        <w:t>(15)</w:t>
      </w:r>
      <w:r>
        <w:fldChar w:fldCharType="end"/>
      </w:r>
      <w:r w:rsidRPr="00DF0286">
        <w:t>.</w:t>
      </w:r>
    </w:p>
    <w:p w14:paraId="2ACD571D" w14:textId="2AAD8541" w:rsidR="00DF0286" w:rsidRPr="00DF0286" w:rsidRDefault="00DF0286" w:rsidP="00DF0286">
      <w:pPr>
        <w:pStyle w:val="P"/>
      </w:pPr>
      <w:r w:rsidRPr="00DF0286">
        <w:t xml:space="preserve">This study evaluated various surgical procedures for treating pediatric constipation, including anoplasty, sigmoidectomy, Soave, and Swenson procedures, with most performed openly and a minority laparoscopically. Outcomes indicated postoperative improvement, with most patients experiencing no complications or requiring additional interventions. Surgical </w:t>
      </w:r>
      <w:r w:rsidRPr="00DF0286">
        <w:lastRenderedPageBreak/>
        <w:t xml:space="preserve">approaches depend on preoperative assessments, coexisting conditions, and surgical team expertise </w:t>
      </w:r>
      <w:r>
        <w:fldChar w:fldCharType="begin">
          <w:fldData xml:space="preserve">PEVuZE5vdGU+PENpdGU+PEF1dGhvcj5DaGVuZzwvQXV0aG9yPjxZZWFyPjIwMTg8L1llYXI+PFJl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DaGVuZzwvQXV0aG9yPjxZZWFyPjIwMTg8L1llYXI+PFJl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16, 17)</w:t>
      </w:r>
      <w:r>
        <w:fldChar w:fldCharType="end"/>
      </w:r>
      <w:r w:rsidRPr="00DF0286">
        <w:t xml:space="preserve">. Minimally invasive techniques like laparoscopic and robotic-assisted surgeries have gained favor for reducing pain, hospital stays, and complications </w:t>
      </w:r>
      <w:r>
        <w:fldChar w:fldCharType="begin">
          <w:fldData xml:space="preserve">PEVuZE5vdGU+PENpdGU+PEF1dGhvcj5NZW5vbjwvQXV0aG9yPjxZZWFyPjIwMjI8L1llYXI+PFJl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NZW5vbjwvQXV0aG9yPjxZZWFyPjIwMjI8L1llYXI+PFJl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18-20)</w:t>
      </w:r>
      <w:r>
        <w:fldChar w:fldCharType="end"/>
      </w:r>
      <w:r w:rsidRPr="00DF0286">
        <w:t xml:space="preserve">. Advances in surgical techniques have further improved outcomes by reducing operation time, blood loss, and hospital stays while minimizing complications </w:t>
      </w:r>
      <w:r>
        <w:fldChar w:fldCharType="begin">
          <w:fldData xml:space="preserve">PEVuZE5vdGU+PENpdGU+PEF1dGhvcj5EZW5nPC9BdXRob3I+PFllYXI+MjAxNTwvWWVhcj48UmVj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</w:fldData>
        </w:fldChar>
      </w:r>
      <w:r>
        <w:instrText xml:space="preserve"> ADDIN EN.CITE </w:instrText>
      </w:r>
      <w:r>
        <w:fldChar w:fldCharType="begin">
          <w:fldData xml:space="preserve">PEVuZE5vdGU+PENpdGU+PEF1dGhvcj5EZW5nPC9BdXRob3I+PFllYXI+MjAxNTwvWWVhcj48UmVj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</w:fldData>
        </w:fldChar>
      </w:r>
      <w:r>
        <w:instrText xml:space="preserve"> ADDIN EN.CITE.DATA </w:instrText>
      </w:r>
      <w:r>
        <w:fldChar w:fldCharType="end"/>
      </w:r>
      <w:r>
        <w:fldChar w:fldCharType="separate"/>
      </w:r>
      <w:r>
        <w:rPr>
          <w:noProof/>
        </w:rPr>
        <w:t>(21, 22)</w:t>
      </w:r>
      <w:r>
        <w:fldChar w:fldCharType="end"/>
      </w:r>
      <w:r w:rsidRPr="00DF0286">
        <w:t>.</w:t>
      </w:r>
    </w:p>
    <w:p w14:paraId="0FFA9BFC" w14:textId="170273BD" w:rsidR="00DF0286" w:rsidRPr="00DF0286" w:rsidRDefault="00DF0286" w:rsidP="00D612A1">
      <w:pPr>
        <w:pStyle w:val="P"/>
      </w:pPr>
      <w:r w:rsidRPr="00DF0286">
        <w:t xml:space="preserve">In this study, postoperative management included laxative use in a third of patients and enemas in a small proportion, with a symptom recurrence rate of 13.3%. </w:t>
      </w:r>
      <w:r w:rsidR="00D612A1">
        <w:t xml:space="preserve">A few experts </w:t>
      </w:r>
      <w:r w:rsidRPr="00DF0286">
        <w:t xml:space="preserve">reported long-term improvements in children with functional constipation, with clinical success rates increasing over time, reaching stability after 10 years, and only a small percentage continuing laxative treatment </w:t>
      </w:r>
      <w:r w:rsidR="00D612A1">
        <w:fldChar w:fldCharType="begin"/>
      </w:r>
      <w:r w:rsidR="00D612A1">
        <w:instrText xml:space="preserve"> ADDIN EN.CITE &lt;EndNote&gt;&lt;Cite&gt;&lt;Author&gt;Bongers&lt;/Author&gt;&lt;Year&gt;2010&lt;/Year&gt;&lt;RecNum&gt;121&lt;/RecNum&gt;&lt;DisplayText&gt;(23)&lt;/DisplayText&gt;&lt;record&gt;&lt;rec-number&gt;121&lt;/rec-number&gt;&lt;foreign-keys&gt;&lt;key app="EN" db-id="ts5zerpwwxttxcerpz9vprr555zs9a95wder" timestamp="1733915858"&gt;121&lt;/key&gt;&lt;/foreign-keys&gt;&lt;ref-type name="Journal Article"&gt;17&lt;/ref-type&gt;&lt;contributors&gt;&lt;authors&gt;&lt;author&gt;Bongers, Marloes EJ&lt;/author&gt;&lt;author&gt;van Wijk, Michiel P&lt;/author&gt;&lt;author&gt;Reitsma, Johannes B&lt;/author&gt;&lt;author&gt;Benninga, Marc A&lt;/author&gt;&lt;/authors&gt;&lt;/contributors&gt;&lt;titles&gt;&lt;title&gt;Long-term prognosis for childhood constipation: clinical outcomes in adulthood&lt;/title&gt;&lt;secondary-title&gt;Pediatrics&lt;/secondary-title&gt;&lt;/titles&gt;&lt;periodical&gt;&lt;full-title&gt;Pediatrics&lt;/full-title&gt;&lt;/periodical&gt;&lt;pages&gt;e156-e162&lt;/pages&gt;&lt;volume&gt;126&lt;/volume&gt;&lt;number&gt;1&lt;/number&gt;&lt;dates&gt;&lt;year&gt;2010&lt;/year&gt;&lt;/dates&gt;&lt;isbn&gt;0031-4005&lt;/isbn&gt;&lt;urls&gt;&lt;/urls&gt;&lt;/record&gt;&lt;/Cite&gt;&lt;/EndNote&gt;</w:instrText>
      </w:r>
      <w:r w:rsidR="00D612A1">
        <w:fldChar w:fldCharType="separate"/>
      </w:r>
      <w:r w:rsidR="00D612A1">
        <w:rPr>
          <w:noProof/>
        </w:rPr>
        <w:t>(23)</w:t>
      </w:r>
      <w:r w:rsidR="00D612A1">
        <w:fldChar w:fldCharType="end"/>
      </w:r>
      <w:r w:rsidRPr="00DF0286">
        <w:t>.</w:t>
      </w:r>
    </w:p>
    <w:p w14:paraId="5A3BDAF5" w14:textId="56D06D9E" w:rsidR="00E074CE" w:rsidRPr="00E074CE" w:rsidRDefault="00E074CE" w:rsidP="00E074CE">
      <w:pPr>
        <w:pStyle w:val="P"/>
      </w:pPr>
      <w:r w:rsidRPr="00E074CE">
        <w:t xml:space="preserve">In this study, patients requiring further intervention were older and had greater stenosis lengths compared to those who did not, with none having anorectal malformations. Delayed diagnosis of constipation in younger children, often due to misattributed symptoms, can lead to complications necessitating surgery as awareness grows with age. Conditions such as Hirschsprung disease, characterized by the congenital absence of nerve cells in the intestines, and anal stenosis, marked by an improperly functioning anal opening, often require surgical correction to address severe symptoms and functional impairments </w:t>
      </w:r>
      <w:r>
        <w:fldChar w:fldCharType="begin">
          <w:fldData xml:space="preserve">PEVuZE5vdGU+PENpdGU+PEF1dGhvcj5BbGxlbjwvQXV0aG9yPjxZZWFyPjIwMjQ8L1llYXI+PFJl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</w:fldData>
        </w:fldChar>
      </w:r>
      <w:r>
        <w:instrText xml:space="preserve"> ADDIN EN.CITE </w:instrText>
      </w:r>
      <w:r>
        <w:fldChar w:fldCharType="begin">
          <w:fldData xml:space="preserve">PEVuZE5vdGU+PENpdGU+PEF1dGhvcj5BbGxlbjwvQXV0aG9yPjxZZWFyPjIwMjQ8L1llYXI+PFJl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</w:fldData>
        </w:fldChar>
      </w:r>
      <w:r>
        <w:instrText xml:space="preserve"> ADDIN EN.CITE.DATA </w:instrText>
      </w:r>
      <w:r>
        <w:fldChar w:fldCharType="end"/>
      </w:r>
      <w:r>
        <w:fldChar w:fldCharType="separate"/>
      </w:r>
      <w:r>
        <w:rPr>
          <w:noProof/>
        </w:rPr>
        <w:t>(24-26)</w:t>
      </w:r>
      <w:r>
        <w:fldChar w:fldCharType="end"/>
      </w:r>
      <w:r w:rsidRPr="00E074CE">
        <w:t>.</w:t>
      </w:r>
    </w:p>
    <w:p w14:paraId="7EB477AC" w14:textId="25B2355D" w:rsidR="00E074CE" w:rsidRPr="00E074CE" w:rsidRDefault="00E074CE" w:rsidP="00E074CE">
      <w:pPr>
        <w:pStyle w:val="P"/>
      </w:pPr>
      <w:r w:rsidRPr="00E074CE">
        <w:t xml:space="preserve">In this study, the intervention group exhibited higher symptom frequency, with more reports of abdominal pain and distension compared to the non-intervention group, suggesting more severe or chronic conditions contributing to constipation. These symptoms, including abdominal pain and distension, are often linked to underlying gastrointestinal issues such as Hirschsprung disease or severe constipation, which may require surgical intervention. Abdominal distension, commonly associated with stool impaction or anatomical abnormalities like stenosis, further indicates the severity of the condition, leading to greater discomfort and potential complications </w:t>
      </w:r>
      <w:r>
        <w:fldChar w:fldCharType="begin">
          <w:fldData xml:space="preserve">PEVuZE5vdGU+PENpdGU+PEF1dGhvcj5SYW88L0F1dGhvcj48WWVhcj4yMDIyPC9ZZWFyPjxSZWNO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SYW88L0F1dGhvcj48WWVhcj4yMDIyPC9ZZWFyPjxSZWNO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27-29)</w:t>
      </w:r>
      <w:r>
        <w:fldChar w:fldCharType="end"/>
      </w:r>
      <w:r w:rsidRPr="00E074CE">
        <w:t>.</w:t>
      </w:r>
    </w:p>
    <w:p w14:paraId="3C4368A6" w14:textId="307DCE73" w:rsidR="00E074CE" w:rsidRPr="00E074CE" w:rsidRDefault="00E074CE" w:rsidP="00E074CE">
      <w:pPr>
        <w:pStyle w:val="P"/>
      </w:pPr>
      <w:r w:rsidRPr="00E074CE">
        <w:t xml:space="preserve">In this study, the type of surgery was a significant factor in determining the need for further intervention, with patients who underwent Soave procedures requiring more follow-up. Anoplasty, which is used to correct anorectal malformations and restore normal bowel function, was absent in the intervention group, highlighting its potential to reduce the need for further interventions in less severe cases </w:t>
      </w:r>
      <w:r>
        <w:fldChar w:fldCharType="begin">
          <w:fldData xml:space="preserve">PEVuZE5vdGU+PENpdGU+PEF1dGhvcj5HYWxsbzwvQXV0aG9yPjxZZWFyPjIwMjI8L1llYXI+PFJl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HYWxsbzwvQXV0aG9yPjxZZWFyPjIwMjI8L1llYXI+PFJl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Pr>
          <w:noProof/>
        </w:rPr>
        <w:t>(30)</w:t>
      </w:r>
      <w:r>
        <w:fldChar w:fldCharType="end"/>
      </w:r>
      <w:r w:rsidRPr="00E074CE">
        <w:t xml:space="preserve">. The Soave procedure, used for Hirschsprung disease, resects the aganglionic segment and has shown benefits in alleviating constipation and improving bowel motility, though some patients may need additional interventions </w:t>
      </w:r>
      <w:r>
        <w:fldChar w:fldCharType="begin"/>
      </w:r>
      <w:r>
        <w:instrText xml:space="preserve"> ADDIN EN.CITE &lt;EndNote&gt;&lt;Cite&gt;&lt;Author&gt;Quynh&lt;/Author&gt;&lt;Year&gt;2022&lt;/Year&gt;&lt;RecNum&gt;138&lt;/RecNum&gt;&lt;DisplayText&gt;(31)&lt;/DisplayText&gt;&lt;record&gt;&lt;rec-number&gt;138&lt;/rec-number&gt;&lt;foreign-keys&gt;&lt;key app="EN" db-id="ts5zerpwwxttxcerpz9vprr555zs9a95wder" timestamp="1733915858"&gt;138&lt;/key&gt;&lt;/foreign-keys&gt;&lt;ref-type name="Journal Article"&gt;17&lt;/ref-type&gt;&lt;contributors&gt;&lt;authors&gt;&lt;author&gt;Quynh, T. A.&lt;/author&gt;&lt;author&gt;Hien, P. D.&lt;/author&gt;&lt;author&gt;Du, L. Q.&lt;/author&gt;&lt;author&gt;Long, L. H.&lt;/author&gt;&lt;author&gt;Tran, N. T. N.&lt;/author&gt;&lt;author&gt;Hung, T.&lt;/author&gt;&lt;/authors&gt;&lt;/contributors&gt;&lt;auth-address&gt;Vietnam National Children&amp;apos;s Hospital, No 18, Alley 879, La Thanh, Dong Da, Hanoi, Vietnam. tranquynh.nhp@gmail.com.&amp;#xD;Vietnam National Children&amp;apos;s Hospital, No 18, Alley 879, La Thanh, Dong Da, Hanoi, Vietnam.&lt;/auth-address&gt;&lt;titles&gt;&lt;title&gt;The follow-up of the robotic-assisted Soave procedure for Hirschsprung&amp;apos;s disease in children&lt;/title&gt;&lt;secondary-title&gt;J Robot Surg&lt;/secondary-title&gt;&lt;/titles&gt;&lt;periodical&gt;&lt;full-title&gt;J Robot Surg&lt;/full-title&gt;&lt;/periodical&gt;&lt;pages&gt;301-305&lt;/pages&gt;&lt;volume&gt;16&lt;/volume&gt;&lt;number&gt;2&lt;/number&gt;&lt;edition&gt;2021/04/13&lt;/edition&gt;&lt;keywords&gt;&lt;keyword&gt;Child&lt;/keyword&gt;&lt;keyword&gt;Follow-Up Studies&lt;/keyword&gt;&lt;keyword&gt;*Hirschsprung Disease/surgery&lt;/keyword&gt;&lt;keyword&gt;Humans&lt;/keyword&gt;&lt;keyword&gt;Infant&lt;/keyword&gt;&lt;keyword&gt;Postoperative Complications&lt;/keyword&gt;&lt;keyword&gt;*Robotic Surgical Procedures/methods&lt;/keyword&gt;&lt;keyword&gt;Treatment Outcome&lt;/keyword&gt;&lt;keyword&gt;Hirschsprung’s disease&lt;/keyword&gt;&lt;keyword&gt;Robotic-assisted colon pull-through&lt;/keyword&gt;&lt;keyword&gt;Short rectal seromuscular sleeve&lt;/keyword&gt;&lt;/keywords&gt;&lt;dates&gt;&lt;year&gt;2022&lt;/year&gt;&lt;pub-dates&gt;&lt;date&gt;Apr&lt;/date&gt;&lt;/pub-dates&gt;&lt;/dates&gt;&lt;isbn&gt;1863-2483 (Print)&amp;#xD;1863-2483&lt;/isbn&gt;&lt;accession-num&gt;33843006&lt;/accession-num&gt;&lt;urls&gt;&lt;/urls&gt;&lt;custom2&gt;PMC8960593&lt;/custom2&gt;&lt;electronic-resource-num&gt;10.1007/s11701-021-01238-z&lt;/electronic-resource-num&gt;&lt;remote-database-provider&gt;NLM&lt;/remote-database-provider&gt;&lt;language&gt;eng&lt;/language&gt;&lt;/record&gt;&lt;/Cite&gt;&lt;/EndNote&gt;</w:instrText>
      </w:r>
      <w:r>
        <w:fldChar w:fldCharType="separate"/>
      </w:r>
      <w:r>
        <w:rPr>
          <w:noProof/>
        </w:rPr>
        <w:t>(31)</w:t>
      </w:r>
      <w:r>
        <w:fldChar w:fldCharType="end"/>
      </w:r>
      <w:r w:rsidRPr="00E074CE">
        <w:t xml:space="preserve">. Similarly, the Swenson procedure, another option for Hirschsprung disease, effectively restores bowel function but may require follow-up care due to potential complications postoperatively </w:t>
      </w:r>
      <w:r>
        <w:fldChar w:fldCharType="begin"/>
      </w:r>
      <w:r>
        <w:instrText xml:space="preserve"> ADDIN EN.CITE &lt;EndNote&gt;&lt;Cite&gt;&lt;Author&gt;Demehri&lt;/Author&gt;&lt;Year&gt;2021&lt;/Year&gt;&lt;RecNum&gt;139&lt;/RecNum&gt;&lt;DisplayText&gt;(32)&lt;/DisplayText&gt;&lt;record&gt;&lt;rec-number&gt;139&lt;/rec-number&gt;&lt;foreign-keys&gt;&lt;key app="EN" db-id="ts5zerpwwxttxcerpz9vprr555zs9a95wder" timestamp="1733915858"&gt;139&lt;/key&gt;&lt;/foreign-keys&gt;&lt;ref-type name="Journal Article"&gt;17&lt;/ref-type&gt;&lt;contributors&gt;&lt;authors&gt;&lt;author&gt;Demehri, F. R.&lt;/author&gt;&lt;author&gt;Dickie, B. H.&lt;/author&gt;&lt;/authors&gt;&lt;/contributors&gt;&lt;auth-address&gt;Department of Surgery, Boston Children&amp;apos;s Hospital, Boston, MA, USA.&lt;/auth-address&gt;&lt;titles&gt;&lt;title&gt;Reoperative techniques and management in Hirschsprung disease: a narrative review&lt;/title&gt;&lt;secondary-title&gt;Transl Gastroenterol Hepatol&lt;/secondary-title&gt;&lt;/titles&gt;&lt;periodical&gt;&lt;full-title&gt;Transl Gastroenterol Hepatol&lt;/full-title&gt;&lt;/periodical&gt;&lt;pages&gt;42&lt;/pages&gt;&lt;volume&gt;6&lt;/volume&gt;&lt;edition&gt;2021/08/24&lt;/edition&gt;&lt;keywords&gt;&lt;keyword&gt;Hirschsprung disease&lt;/keyword&gt;&lt;keyword&gt;aganglionosis&lt;/keyword&gt;&lt;keyword&gt;pull-through&lt;/keyword&gt;&lt;keyword&gt;reoperation&lt;/keyword&gt;&lt;keyword&gt;form (available at http://dx.doi.org/10.21037/tgh-20-224). The series “Current&lt;/keyword&gt;&lt;keyword&gt;Topics in Pediatric General Surgery” was commissioned by the editorial office&lt;/keyword&gt;&lt;keyword&gt;without any funding or sponsorship. The authors have no other conflicts of&lt;/keyword&gt;&lt;keyword&gt;interest to declare.&lt;/keyword&gt;&lt;/keywords&gt;&lt;dates&gt;&lt;year&gt;2021&lt;/year&gt;&lt;/dates&gt;&lt;isbn&gt;2415-1289&lt;/isbn&gt;&lt;accession-num&gt;34423163&lt;/accession-num&gt;&lt;urls&gt;&lt;/urls&gt;&lt;custom2&gt;PMC8343417&lt;/custom2&gt;&lt;electronic-resource-num&gt;10.21037/tgh-20-224&lt;/electronic-resource-num&gt;&lt;remote-database-provider&gt;NLM&lt;/remote-database-provider&gt;&lt;language&gt;eng&lt;/language&gt;&lt;/record&gt;&lt;/Cite&gt;&lt;/EndNote&gt;</w:instrText>
      </w:r>
      <w:r>
        <w:fldChar w:fldCharType="separate"/>
      </w:r>
      <w:r>
        <w:rPr>
          <w:noProof/>
        </w:rPr>
        <w:t>(32)</w:t>
      </w:r>
      <w:r>
        <w:fldChar w:fldCharType="end"/>
      </w:r>
      <w:r w:rsidRPr="00E074CE">
        <w:t>.</w:t>
      </w:r>
    </w:p>
    <w:p w14:paraId="16EB52CB" w14:textId="129D8667" w:rsidR="004E0721" w:rsidRPr="004E0721" w:rsidRDefault="004E0721" w:rsidP="004E0721">
      <w:pPr>
        <w:pStyle w:val="P"/>
      </w:pPr>
      <w:r w:rsidRPr="004E0721">
        <w:t xml:space="preserve">Patients requiring further intervention experienced longer hospital stays and higher readmission rates, along with more severe immediate complications, including anastomosis dehiscence, which was absent in the non-intervention group. Delays in the first bowel movement were also observed in the intervention group. The increased complexity of constipation and related conditions often results in longer operative times, more postoperative </w:t>
      </w:r>
      <w:r w:rsidRPr="004E0721">
        <w:lastRenderedPageBreak/>
        <w:t xml:space="preserve">complications, and a need for more intensive care, contributing to extended recovery periods </w:t>
      </w:r>
      <w:r>
        <w:fldChar w:fldCharType="begin">
          <w:fldData xml:space="preserve">PEVuZE5vdGU+PENpdGU+PEF1dGhvcj5ZdWU8L0F1dGhvcj48WWVhcj4yMDIzPC9ZZWFyPjxSZWNO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ZdWU8L0F1dGhvcj48WWVhcj4yMDIzPC9ZZWFyPjxSZWNO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Pr>
          <w:noProof/>
        </w:rPr>
        <w:t>(33)</w:t>
      </w:r>
      <w:r>
        <w:fldChar w:fldCharType="end"/>
      </w:r>
      <w:r w:rsidRPr="004E0721">
        <w:t xml:space="preserve">. Anastomosis dehiscence, caused by factors like surgical tension or inadequate blood supply, was more common in the intervention group, indicating a higher risk of complications </w:t>
      </w:r>
      <w:r>
        <w:fldChar w:fldCharType="begin"/>
      </w:r>
      <w:r>
        <w:instrText xml:space="preserve"> ADDIN EN.CITE &lt;EndNote&gt;&lt;Cite&gt;&lt;Author&gt;Alverdy&lt;/Author&gt;&lt;Year&gt;2021&lt;/Year&gt;&lt;RecNum&gt;141&lt;/RecNum&gt;&lt;DisplayText&gt;(34)&lt;/DisplayText&gt;&lt;record&gt;&lt;rec-number&gt;141&lt;/rec-number&gt;&lt;foreign-keys&gt;&lt;key app="EN" db-id="ts5zerpwwxttxcerpz9vprr555zs9a95wder" timestamp="1733915858"&gt;141&lt;/key&gt;&lt;/foreign-keys&gt;&lt;ref-type name="Journal Article"&gt;17&lt;/ref-type&gt;&lt;contributors&gt;&lt;authors&gt;&lt;author&gt;Alverdy, J. C.&lt;/author&gt;&lt;author&gt;Schardey, H. M.&lt;/author&gt;&lt;/authors&gt;&lt;/contributors&gt;&lt;auth-address&gt;Department of Surgery, University of Chicago, Pritzker School of Medicine, 5841 S. Maryland, Chicago, IL, 60637, USA. jalverdy@surgery.bsd.uchicago.edu.&amp;#xD;Department of General, Visceral, and Transplantation Surgery, Ludwig-Maximilians-University Munich, Marchioninistr. 15, 81377, Munich, Germany.&amp;#xD;Department of General, Visceral and Vascular Surgery, Agatharied Hospital, Norbert-Kerkel-Platz, 83734, Hausham, Germany.&lt;/auth-address&gt;&lt;titles&gt;&lt;title&gt;Anastomotic Leak: Toward an Understanding of Its Root Causes&lt;/title&gt;&lt;secondary-title&gt;J Gastrointest Surg&lt;/secondary-title&gt;&lt;/titles&gt;&lt;periodical&gt;&lt;full-title&gt;J Gastrointest Surg&lt;/full-title&gt;&lt;/periodical&gt;&lt;pages&gt;2966-2975&lt;/pages&gt;&lt;volume&gt;25&lt;/volume&gt;&lt;number&gt;11&lt;/number&gt;&lt;edition&gt;2021/06/09&lt;/edition&gt;&lt;keywords&gt;&lt;keyword&gt;Anastomosis, Surgical/adverse effects&lt;/keyword&gt;&lt;keyword&gt;*Anastomotic Leak/etiology&lt;/keyword&gt;&lt;keyword&gt;Humans&lt;/keyword&gt;&lt;keyword&gt;Risk Factors&lt;/keyword&gt;&lt;keyword&gt;Anastomotic leak&lt;/keyword&gt;&lt;keyword&gt;Dogma&lt;/keyword&gt;&lt;keyword&gt;Ischemia&lt;/keyword&gt;&lt;keyword&gt;Root causes&lt;/keyword&gt;&lt;/keywords&gt;&lt;dates&gt;&lt;year&gt;2021&lt;/year&gt;&lt;pub-dates&gt;&lt;date&gt;Nov&lt;/date&gt;&lt;/pub-dates&gt;&lt;/dates&gt;&lt;isbn&gt;1091-255X (Print)&amp;#xD;1091-255x&lt;/isbn&gt;&lt;accession-num&gt;34100248&lt;/accession-num&gt;&lt;urls&gt;&lt;/urls&gt;&lt;custom2&gt;PMC8815793&lt;/custom2&gt;&lt;custom6&gt;NIHMS1772239&lt;/custom6&gt;&lt;electronic-resource-num&gt;10.1007/s11605-021-05048-4&lt;/electronic-resource-num&gt;&lt;remote-database-provider&gt;NLM&lt;/remote-database-provider&gt;&lt;language&gt;eng&lt;/language&gt;&lt;/record&gt;&lt;/Cite&gt;&lt;/EndNote&gt;</w:instrText>
      </w:r>
      <w:r>
        <w:fldChar w:fldCharType="separate"/>
      </w:r>
      <w:r>
        <w:rPr>
          <w:noProof/>
        </w:rPr>
        <w:t>(34)</w:t>
      </w:r>
      <w:r>
        <w:fldChar w:fldCharType="end"/>
      </w:r>
      <w:r w:rsidRPr="004E0721">
        <w:t xml:space="preserve">. Additionally, surgical trauma and postoperative ileus can delay bowel function recovery, requiring careful monitoring </w:t>
      </w:r>
      <w:r>
        <w:fldChar w:fldCharType="begin"/>
      </w:r>
      <w:r>
        <w:instrText xml:space="preserve"> ADDIN EN.CITE &lt;EndNote&gt;&lt;Cite&gt;&lt;Author&gt;Behm&lt;/Author&gt;&lt;Year&gt;2003&lt;/Year&gt;&lt;RecNum&gt;142&lt;/RecNum&gt;&lt;DisplayText&gt;(35)&lt;/DisplayText&gt;&lt;record&gt;&lt;rec-number&gt;142&lt;/rec-number&gt;&lt;foreign-keys&gt;&lt;key app="EN" db-id="ts5zerpwwxttxcerpz9vprr555zs9a95wder" timestamp="1733915858"&gt;142&lt;/key&gt;&lt;/foreign-keys&gt;&lt;ref-type name="Journal Article"&gt;17&lt;/ref-type&gt;&lt;contributors&gt;&lt;authors&gt;&lt;author&gt;Behm, Brian&lt;/author&gt;&lt;author&gt;Stollman, Neil&lt;/author&gt;&lt;/authors&gt;&lt;/contributors&gt;&lt;titles&gt;&lt;title&gt;Postoperative ileus: etiologies and interventions&lt;/title&gt;&lt;secondary-title&gt;Clinical gastroenterology and hepatology&lt;/secondary-title&gt;&lt;/titles&gt;&lt;periodical&gt;&lt;full-title&gt;Clinical gastroenterology and hepatology&lt;/full-title&gt;&lt;/periodical&gt;&lt;pages&gt;71-80&lt;/pages&gt;&lt;volume&gt;1&lt;/volume&gt;&lt;number&gt;2&lt;/number&gt;&lt;dates&gt;&lt;year&gt;2003&lt;/year&gt;&lt;/dates&gt;&lt;isbn&gt;1542-3565&lt;/isbn&gt;&lt;urls&gt;&lt;/urls&gt;&lt;/record&gt;&lt;/Cite&gt;&lt;/EndNote&gt;</w:instrText>
      </w:r>
      <w:r>
        <w:fldChar w:fldCharType="separate"/>
      </w:r>
      <w:r>
        <w:rPr>
          <w:noProof/>
        </w:rPr>
        <w:t>(35)</w:t>
      </w:r>
      <w:r>
        <w:fldChar w:fldCharType="end"/>
      </w:r>
      <w:r w:rsidRPr="004E0721">
        <w:t xml:space="preserve">. In contrast, </w:t>
      </w:r>
      <w:r>
        <w:t>some authors</w:t>
      </w:r>
      <w:r w:rsidRPr="004E0721">
        <w:t xml:space="preserve"> found no significant differences in certain factors like gender or hemoglobin levels between patients with and without postoperative complications, although differences were seen in clinical classification and surgical methods </w:t>
      </w:r>
      <w:r>
        <w:fldChar w:fldCharType="begin"/>
      </w:r>
      <w:r>
        <w:instrText xml:space="preserve"> ADDIN EN.CITE &lt;EndNote&gt;&lt;Cite&gt;&lt;Author&gt;Gao&lt;/Author&gt;&lt;Year&gt;2022&lt;/Year&gt;&lt;RecNum&gt;120&lt;/RecNum&gt;&lt;DisplayText&gt;(13)&lt;/DisplayText&gt;&lt;record&gt;&lt;rec-number&gt;120&lt;/rec-number&gt;&lt;foreign-keys&gt;&lt;key app="EN" db-id="ts5zerpwwxttxcerpz9vprr555zs9a95wder" timestamp="1733915858"&gt;120&lt;/key&gt;&lt;/foreign-keys&gt;&lt;ref-type name="Journal Article"&gt;17&lt;/ref-type&gt;&lt;contributors&gt;&lt;authors&gt;&lt;author&gt;Gao, T.&lt;/author&gt;&lt;author&gt;Xu, W.&lt;/author&gt;&lt;author&gt;Sheng, Q.&lt;/author&gt;&lt;author&gt;Xu, T.&lt;/author&gt;&lt;author&gt;Wu, W.&lt;/author&gt;&lt;author&gt;Lv, Z.&lt;/author&gt;&lt;/authors&gt;&lt;/contributors&gt;&lt;auth-address&gt;Department of General Surgery, Shanghai Children&amp;apos;s Hospital, School of Medicine, Shanghai Jiao Tong University Shanghai 200000, China.&lt;/auth-address&gt;&lt;titles&gt;&lt;title&gt;Clinical outcomes and risk factors for postoperative complications in children with Hirschsprung&amp;apos;s disease&lt;/title&gt;&lt;secondary-title&gt;Am J Transl Res&lt;/secondary-title&gt;&lt;/titles&gt;&lt;periodical&gt;&lt;full-title&gt;Am J Transl Res&lt;/full-title&gt;&lt;/periodical&gt;&lt;pages&gt;4830-4837&lt;/pages&gt;&lt;volume&gt;14&lt;/volume&gt;&lt;number&gt;7&lt;/number&gt;&lt;edition&gt;2022/08/13&lt;/edition&gt;&lt;keywords&gt;&lt;keyword&gt;Hirschsprung’s disease&lt;/keyword&gt;&lt;keyword&gt;Hirschsprung’s-associated enterocolitis&lt;/keyword&gt;&lt;keyword&gt;complications&lt;/keyword&gt;&lt;keyword&gt;risk factors&lt;/keyword&gt;&lt;keyword&gt;surgery&lt;/keyword&gt;&lt;/keywords&gt;&lt;dates&gt;&lt;year&gt;2022&lt;/year&gt;&lt;/dates&gt;&lt;isbn&gt;1943-8141 (Print)&amp;#xD;1943-8141&lt;/isbn&gt;&lt;accession-num&gt;35958473&lt;/accession-num&gt;&lt;urls&gt;&lt;/urls&gt;&lt;custom2&gt;PMC9360846&lt;/custom2&gt;&lt;remote-database-provider&gt;NLM&lt;/remote-database-provider&gt;&lt;language&gt;eng&lt;/language&gt;&lt;/record&gt;&lt;/Cite&gt;&lt;/EndNote&gt;</w:instrText>
      </w:r>
      <w:r>
        <w:fldChar w:fldCharType="separate"/>
      </w:r>
      <w:r>
        <w:rPr>
          <w:noProof/>
        </w:rPr>
        <w:t>(13)</w:t>
      </w:r>
      <w:r>
        <w:fldChar w:fldCharType="end"/>
      </w:r>
      <w:r w:rsidRPr="004E0721">
        <w:t>.</w:t>
      </w:r>
    </w:p>
    <w:p w14:paraId="6D1E8AAE" w14:textId="22598441" w:rsidR="004E0721" w:rsidRPr="004E0721" w:rsidRDefault="004E0721" w:rsidP="0050133B">
      <w:pPr>
        <w:pStyle w:val="P"/>
      </w:pPr>
      <w:r w:rsidRPr="004E0721">
        <w:t xml:space="preserve">In our study, recurrence was significantly associated with anorectal malformation, and </w:t>
      </w:r>
      <w:r w:rsidR="0050133B" w:rsidRPr="00B977E8">
        <w:t>DC</w:t>
      </w:r>
      <w:r w:rsidRPr="004E0721">
        <w:t xml:space="preserve"> was more common in recurrence cases, with longer stenosis lengths also observed in these patients. Recurrence was linked to higher bowel frequency, universal abdominal pain, and higher prior treatment rates compared to non-recurrence cases. </w:t>
      </w:r>
      <w:r>
        <w:t>Experts</w:t>
      </w:r>
      <w:r w:rsidRPr="004E0721">
        <w:t xml:space="preserve"> identified male sex, longer symptom duration, and higher episodes of encopresis as factors influencing relapse risk, while older age at onset was associated with better treatment success. A positive family history had minimal impact on outcomes </w:t>
      </w:r>
      <w:r>
        <w:fldChar w:fldCharType="begin"/>
      </w:r>
      <w:r>
        <w:instrText xml:space="preserve"> ADDIN EN.CITE &lt;EndNote&gt;&lt;Cite&gt;&lt;Author&gt;van Ginkel&lt;/Author&gt;&lt;Year&gt;2003&lt;/Year&gt;&lt;RecNum&gt;122&lt;/RecNum&gt;&lt;DisplayText&gt;(14)&lt;/DisplayText&gt;&lt;record&gt;&lt;rec-number&gt;122&lt;/rec-number&gt;&lt;foreign-keys&gt;&lt;key app="EN" db-id="ts5zerpwwxttxcerpz9vprr555zs9a95wder" timestamp="1733915858"&gt;122&lt;/key&gt;&lt;/foreign-keys&gt;&lt;ref-type name="Journal Article"&gt;17&lt;/ref-type&gt;&lt;contributors&gt;&lt;authors&gt;&lt;author&gt;van Ginkel, R.&lt;/author&gt;&lt;author&gt;Reitsma, J. B.&lt;/author&gt;&lt;author&gt;Büller, H. A.&lt;/author&gt;&lt;author&gt;van Wijk, M. P.&lt;/author&gt;&lt;author&gt;Taminiau, J. A.&lt;/author&gt;&lt;author&gt;Benninga, M. A.&lt;/author&gt;&lt;/authors&gt;&lt;/contributors&gt;&lt;auth-address&gt;Department of Pediatric Gastroenterology and Nutrition, Emma Children&amp;apos;s Hospital/Academic Medical Center, Amsterdam, The Netherlands.&lt;/auth-address&gt;&lt;titles&gt;&lt;title&gt;Childhood constipation: longitudinal follow-up beyond puberty&lt;/title&gt;&lt;secondary-title&gt;Gastroenterology&lt;/secondary-title&gt;&lt;/titles&gt;&lt;periodical&gt;&lt;full-title&gt;Gastroenterology&lt;/full-title&gt;&lt;/periodical&gt;&lt;pages&gt;357-63&lt;/pages&gt;&lt;volume&gt;125&lt;/volume&gt;&lt;number&gt;2&lt;/number&gt;&lt;edition&gt;2003/08/02&lt;/edition&gt;&lt;keywords&gt;&lt;keyword&gt;Age Factors&lt;/keyword&gt;&lt;keyword&gt;Child&lt;/keyword&gt;&lt;keyword&gt;Chronic Disease&lt;/keyword&gt;&lt;keyword&gt;Constipation/epidemiology/*therapy&lt;/keyword&gt;&lt;keyword&gt;Female&lt;/keyword&gt;&lt;keyword&gt;Follow-Up Studies&lt;/keyword&gt;&lt;keyword&gt;Humans&lt;/keyword&gt;&lt;keyword&gt;Longitudinal Studies&lt;/keyword&gt;&lt;keyword&gt;Male&lt;/keyword&gt;&lt;keyword&gt;Prognosis&lt;/keyword&gt;&lt;keyword&gt;Recurrence&lt;/keyword&gt;&lt;keyword&gt;Sex Factors&lt;/keyword&gt;&lt;/keywords&gt;&lt;dates&gt;&lt;year&gt;2003&lt;/year&gt;&lt;pub-dates&gt;&lt;date&gt;Aug&lt;/date&gt;&lt;/pub-dates&gt;&lt;/dates&gt;&lt;isbn&gt;0016-5085 (Print)&amp;#xD;0016-5085&lt;/isbn&gt;&lt;accession-num&gt;12891536&lt;/accession-num&gt;&lt;urls&gt;&lt;/urls&gt;&lt;electronic-resource-num&gt;10.1016/s0016-5085(03)00888-6&lt;/electronic-resource-num&gt;&lt;remote-database-provider&gt;NLM&lt;/remote-database-provider&gt;&lt;language&gt;eng&lt;/language&gt;&lt;/record&gt;&lt;/Cite&gt;&lt;/EndNote&gt;</w:instrText>
      </w:r>
      <w:r>
        <w:fldChar w:fldCharType="separate"/>
      </w:r>
      <w:r>
        <w:rPr>
          <w:noProof/>
        </w:rPr>
        <w:t>(14)</w:t>
      </w:r>
      <w:r>
        <w:fldChar w:fldCharType="end"/>
      </w:r>
      <w:r w:rsidRPr="004E0721">
        <w:t xml:space="preserve">. In line with previous studies, the recurrence of constipation in children can occur in about 50% of cases, with a 48% recovery rate at five years, and early symptom onset, family history, and prior trauma are linked to poorer prognoses </w:t>
      </w:r>
      <w:r>
        <w:fldChar w:fldCharType="begin">
          <w:fldData xml:space="preserve">PEVuZE5vdGU+PENpdGU+PEF1dGhvcj5DYXJtb25hLVPDoW5jaGV6PC9BdXRob3I+PFllYXI+MjAw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</w:fldData>
        </w:fldChar>
      </w:r>
      <w:r>
        <w:instrText xml:space="preserve"> ADDIN EN.CITE </w:instrText>
      </w:r>
      <w:r>
        <w:fldChar w:fldCharType="begin">
          <w:fldData xml:space="preserve">PEVuZE5vdGU+PENpdGU+PEF1dGhvcj5DYXJtb25hLVPDoW5jaGV6PC9BdXRob3I+PFllYXI+MjAw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36, 37)</w:t>
      </w:r>
      <w:r>
        <w:fldChar w:fldCharType="end"/>
      </w:r>
      <w:r w:rsidRPr="004E0721">
        <w:t xml:space="preserve">. Anorectal malformations and </w:t>
      </w:r>
      <w:r w:rsidR="0050133B" w:rsidRPr="00B977E8">
        <w:t>DC</w:t>
      </w:r>
      <w:r w:rsidRPr="004E0721">
        <w:t xml:space="preserve"> can complicate bowel function and surgical outcomes, while longer stenosis lengths can impair bowel function and increase recurrence risks </w:t>
      </w:r>
      <w:r>
        <w:fldChar w:fldCharType="begin"/>
      </w:r>
      <w:r>
        <w:instrText xml:space="preserve"> ADDIN EN.CITE &lt;EndNote&gt;&lt;Cite&gt;&lt;Author&gt;Levitt&lt;/Author&gt;&lt;Year&gt;2007&lt;/Year&gt;&lt;RecNum&gt;145&lt;/RecNum&gt;&lt;DisplayText&gt;(38, 39)&lt;/DisplayText&gt;&lt;record&gt;&lt;rec-number&gt;145&lt;/rec-number&gt;&lt;foreign-keys&gt;&lt;key app="EN" db-id="ts5zerpwwxttxcerpz9vprr555zs9a95wder" timestamp="1733915858"&gt;145&lt;/key&gt;&lt;/foreign-keys&gt;&lt;ref-type name="Journal Article"&gt;17&lt;/ref-type&gt;&lt;contributors&gt;&lt;authors&gt;&lt;author&gt;Levitt, Marc A&lt;/author&gt;&lt;author&gt;Peña, Alberto&lt;/author&gt;&lt;/authors&gt;&lt;/contributors&gt;&lt;titles&gt;&lt;title&gt;Anorectal malformations&lt;/title&gt;&lt;secondary-title&gt;Orphanet journal of rare diseases&lt;/secondary-title&gt;&lt;/titles&gt;&lt;periodical&gt;&lt;full-title&gt;Orphanet journal of rare diseases&lt;/full-title&gt;&lt;/periodical&gt;&lt;pages&gt;33&lt;/pages&gt;&lt;volume&gt;2&lt;/volume&gt;&lt;number&gt;1&lt;/number&gt;&lt;dates&gt;&lt;year&gt;2007&lt;/year&gt;&lt;/dates&gt;&lt;isbn&gt;1750-1172&lt;/isbn&gt;&lt;urls&gt;&lt;/urls&gt;&lt;/record&gt;&lt;/Cite&gt;&lt;Cite&gt;&lt;Author&gt;Botha&lt;/Author&gt;&lt;Year&gt;2021&lt;/Year&gt;&lt;RecNum&gt;146&lt;/RecNum&gt;&lt;record&gt;&lt;rec-number&gt;146&lt;/rec-number&gt;&lt;foreign-keys&gt;&lt;key app="EN" db-id="ts5zerpwwxttxcerpz9vprr555zs9a95wder" timestamp="1733915858"&gt;146&lt;/key&gt;&lt;/foreign-keys&gt;&lt;ref-type name="Journal Article"&gt;17&lt;/ref-type&gt;&lt;contributors&gt;&lt;authors&gt;&lt;author&gt;Botha, Abraham J&lt;/author&gt;&lt;author&gt;Di Maggio, Francesco&lt;/author&gt;&lt;/authors&gt;&lt;/contributors&gt;&lt;titles&gt;&lt;title&gt;Management of complications after paraesophageal hernia repair&lt;/title&gt;&lt;secondary-title&gt;Annals of Laparoscopic and Endoscopic Surgery&lt;/secondary-title&gt;&lt;/titles&gt;&lt;periodical&gt;&lt;full-title&gt;Annals of Laparoscopic and Endoscopic Surgery&lt;/full-title&gt;&lt;/periodical&gt;&lt;volume&gt;6&lt;/volume&gt;&lt;dates&gt;&lt;year&gt;2021&lt;/year&gt;&lt;/dates&gt;&lt;isbn&gt;2518-6973&lt;/isbn&gt;&lt;urls&gt;&lt;/urls&gt;&lt;/record&gt;&lt;/Cite&gt;&lt;/EndNote&gt;</w:instrText>
      </w:r>
      <w:r>
        <w:fldChar w:fldCharType="separate"/>
      </w:r>
      <w:r>
        <w:rPr>
          <w:noProof/>
        </w:rPr>
        <w:t>(38, 39)</w:t>
      </w:r>
      <w:r>
        <w:fldChar w:fldCharType="end"/>
      </w:r>
      <w:r w:rsidRPr="004E0721">
        <w:t>.</w:t>
      </w:r>
    </w:p>
    <w:p w14:paraId="573A92E1" w14:textId="310A5FD6" w:rsidR="00F514C8" w:rsidRPr="00F514C8" w:rsidRDefault="00F514C8" w:rsidP="00F514C8">
      <w:pPr>
        <w:pStyle w:val="P"/>
      </w:pPr>
      <w:r w:rsidRPr="00F514C8">
        <w:t xml:space="preserve">The type of surgery was significantly associated with recurrence, as a higher proportion of recurrence patients underwent sigmoidectomy and the Soave procedure, with more laparoscopic surgeries also performed in this group. Operative times were longer in recurrence cases, reflecting the complexity of the surgeries. Intraoperative complications, including anastomosis dehiscence, were borderline significantly linked to recurrence, although length of stay and time to first bowel movement did not differ significantly between groups. Longer operative times and complications, both intraoperative and postoperative, are often associated with more complex surgeries, which can increase recurrence risks </w:t>
      </w:r>
      <w:r>
        <w:fldChar w:fldCharType="begin"/>
      </w:r>
      <w:r>
        <w:instrText xml:space="preserve"> ADDIN EN.CITE &lt;EndNote&gt;&lt;Cite&gt;&lt;Author&gt;Cheng&lt;/Author&gt;&lt;Year&gt;2018&lt;/Year&gt;&lt;RecNum&gt;147&lt;/RecNum&gt;&lt;DisplayText&gt;(40)&lt;/DisplayText&gt;&lt;record&gt;&lt;rec-number&gt;147&lt;/rec-number&gt;&lt;foreign-keys&gt;&lt;key app="EN" db-id="ts5zerpwwxttxcerpz9vprr555zs9a95wder" timestamp="1733915858"&gt;147&lt;/key&gt;&lt;/foreign-keys&gt;&lt;ref-type name="Journal Article"&gt;17&lt;/ref-type&gt;&lt;contributors&gt;&lt;authors&gt;&lt;author&gt;Cheng, H.&lt;/author&gt;&lt;author&gt;Clymer, J. W.&lt;/author&gt;&lt;author&gt;Po-Han Chen, B.&lt;/author&gt;&lt;author&gt;Sadeghirad, B.&lt;/author&gt;&lt;author&gt;Ferko, N. C.&lt;/author&gt;&lt;author&gt;Cameron, C. G.&lt;/author&gt;&lt;author&gt;Hinoul, P.&lt;/author&gt;&lt;/authors&gt;&lt;/contributors&gt;&lt;auth-address&gt;Ethicon Inc, Cincinnati, Ohio. Electronic address: hcheng1@its.jnj.com.&amp;#xD;Ethicon Inc, Cincinnati, Ohio.&amp;#xD;Cornerstone Research Group, Burlington, Ontario, Canada.&lt;/auth-address&gt;&lt;titles&gt;&lt;title&gt;Prolonged operative duration is associated with complications: a systematic review and meta-analysis&lt;/title&gt;&lt;secondary-title&gt;J Surg Res&lt;/secondary-title&gt;&lt;/titles&gt;&lt;periodical&gt;&lt;full-title&gt;J Surg Res&lt;/full-title&gt;&lt;/periodical&gt;&lt;pages&gt;134-144&lt;/pages&gt;&lt;volume&gt;229&lt;/volume&gt;&lt;edition&gt;2018/06/26&lt;/edition&gt;&lt;keywords&gt;&lt;keyword&gt;Hospitals/*statistics &amp;amp; numerical data&lt;/keyword&gt;&lt;keyword&gt;Humans&lt;/keyword&gt;&lt;keyword&gt;*Operative Time&lt;/keyword&gt;&lt;keyword&gt;Postoperative Complications/*epidemiology/etiology&lt;/keyword&gt;&lt;keyword&gt;Surgical Procedures, Operative/*adverse effects/statistics &amp;amp; numerical data&lt;/keyword&gt;&lt;keyword&gt;Complications&lt;/keyword&gt;&lt;keyword&gt;Operative time&lt;/keyword&gt;&lt;keyword&gt;Surgery&lt;/keyword&gt;&lt;keyword&gt;Systematic review&lt;/keyword&gt;&lt;/keywords&gt;&lt;dates&gt;&lt;year&gt;2018&lt;/year&gt;&lt;pub-dates&gt;&lt;date&gt;Sep&lt;/date&gt;&lt;/pub-dates&gt;&lt;/dates&gt;&lt;isbn&gt;0022-4804&lt;/isbn&gt;&lt;accession-num&gt;29936980&lt;/accession-num&gt;&lt;urls&gt;&lt;/urls&gt;&lt;electronic-resource-num&gt;10.1016/j.jss.2018.03.022&lt;/electronic-resource-num&gt;&lt;remote-database-provider&gt;NLM&lt;/remote-database-provider&gt;&lt;language&gt;eng&lt;/language&gt;&lt;/record&gt;&lt;/Cite&gt;&lt;/EndNote&gt;</w:instrText>
      </w:r>
      <w:r>
        <w:fldChar w:fldCharType="separate"/>
      </w:r>
      <w:r>
        <w:rPr>
          <w:noProof/>
        </w:rPr>
        <w:t>(40)</w:t>
      </w:r>
      <w:r>
        <w:fldChar w:fldCharType="end"/>
      </w:r>
      <w:r w:rsidRPr="00F514C8">
        <w:t xml:space="preserve">. Immediate postoperative complications like fecal soiling and diarrhea are common but typically resolve over time, while long-term issues may include anastomotic stricture and residual aganglionosis </w:t>
      </w:r>
      <w:r>
        <w:fldChar w:fldCharType="begin">
          <w:fldData xml:space="preserve">PEVuZE5vdGU+PENpdGU+PEF1dGhvcj5DaHVtcGl0YXppPC9BdXRob3I+PFllYXI+MjAxMTwvWWVh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DaHVtcGl0YXppPC9BdXRob3I+PFllYXI+MjAxMTwvWWVh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41-44)</w:t>
      </w:r>
      <w:r>
        <w:fldChar w:fldCharType="end"/>
      </w:r>
      <w:r w:rsidRPr="00F514C8">
        <w:t xml:space="preserve">. The higher incidence of complications suggests that more complex surgeries and challenging anatomical conditions increase the likelihood of recurrence </w:t>
      </w:r>
      <w:r>
        <w:fldChar w:fldCharType="begin"/>
      </w:r>
      <w:r>
        <w:instrText xml:space="preserve"> ADDIN EN.CITE &lt;EndNote&gt;&lt;Cite&gt;&lt;Author&gt;Kirchhoff&lt;/Author&gt;&lt;Year&gt;2010&lt;/Year&gt;&lt;RecNum&gt;152&lt;/RecNum&gt;&lt;DisplayText&gt;(45)&lt;/DisplayText&gt;&lt;record&gt;&lt;rec-number&gt;152&lt;/rec-number&gt;&lt;foreign-keys&gt;&lt;key app="EN" db-id="ts5zerpwwxttxcerpz9vprr555zs9a95wder" timestamp="1733915858"&gt;152&lt;/key&gt;&lt;/foreign-keys&gt;&lt;ref-type name="Journal Article"&gt;17&lt;/ref-type&gt;&lt;contributors&gt;&lt;authors&gt;&lt;author&gt;Kirchhoff, Philipp&lt;/author&gt;&lt;author&gt;Clavien, Pierre-Alain&lt;/author&gt;&lt;author&gt;Hahnloser, Dieter&lt;/author&gt;&lt;/authors&gt;&lt;/contributors&gt;&lt;titles&gt;&lt;title&gt;Complications in colorectal surgery: risk factors and preventive strategies&lt;/title&gt;&lt;secondary-title&gt;Patient safety in surgery&lt;/secondary-title&gt;&lt;/titles&gt;&lt;periodical&gt;&lt;full-title&gt;Patient safety in surgery&lt;/full-title&gt;&lt;/periodical&gt;&lt;pages&gt;1-13&lt;/pages&gt;&lt;volume&gt;4&lt;/volume&gt;&lt;dates&gt;&lt;year&gt;2010&lt;/year&gt;&lt;/dates&gt;&lt;urls&gt;&lt;/urls&gt;&lt;/record&gt;&lt;/Cite&gt;&lt;/EndNote&gt;</w:instrText>
      </w:r>
      <w:r>
        <w:fldChar w:fldCharType="separate"/>
      </w:r>
      <w:r>
        <w:rPr>
          <w:noProof/>
        </w:rPr>
        <w:t>(45)</w:t>
      </w:r>
      <w:r>
        <w:fldChar w:fldCharType="end"/>
      </w:r>
      <w:r w:rsidRPr="00F514C8">
        <w:t>.</w:t>
      </w:r>
    </w:p>
    <w:p w14:paraId="206A0BB1" w14:textId="66B6D77A" w:rsidR="00F514C8" w:rsidRPr="00F514C8" w:rsidRDefault="00F514C8" w:rsidP="00F514C8">
      <w:pPr>
        <w:pStyle w:val="P"/>
      </w:pPr>
      <w:r w:rsidRPr="00F514C8">
        <w:t>The study</w:t>
      </w:r>
      <w:r>
        <w:t xml:space="preserve"> has some limitations as it was</w:t>
      </w:r>
      <w:r w:rsidRPr="00F514C8">
        <w:t xml:space="preserve"> conducted at a single center with a small sample size, may limit the generalizability and statistical power of its findings. Additionally, the absence of long-term outcome data restricts the ability to evaluate recurrence over time, while operator dependency in some diagnostic and surgical procedures could have introduced variability.</w:t>
      </w:r>
    </w:p>
    <w:p w14:paraId="1BC595A2" w14:textId="5D128E66" w:rsidR="00CC6525" w:rsidRPr="00F514C8" w:rsidRDefault="00CC6525" w:rsidP="00F514C8">
      <w:pPr>
        <w:pStyle w:val="H0"/>
        <w:spacing w:after="0"/>
        <w:rPr>
          <w:lang w:val="en-US"/>
        </w:rPr>
      </w:pPr>
      <w:r w:rsidRPr="00F514C8">
        <w:t>C</w:t>
      </w:r>
      <w:r w:rsidR="00D36E7C" w:rsidRPr="00F514C8">
        <w:t>onclusion</w:t>
      </w:r>
    </w:p>
    <w:p w14:paraId="7714D13C" w14:textId="77777777" w:rsidR="00F514C8" w:rsidRDefault="00F514C8" w:rsidP="00F514C8">
      <w:pPr>
        <w:pStyle w:val="P"/>
      </w:pPr>
      <w:r w:rsidRPr="003574D5">
        <w:t>Hirschsprung disease and aganglionosis are the primary surgical causes of constipation in children, with significant associations between age at diagnosis, stenosis length, and the need for additional interventions. The frequency of symptoms and specific surgical approaches, such as the Soave procedure, are associated with increased recurrence and complications.</w:t>
      </w:r>
    </w:p>
    <w:p w14:paraId="1DE40BCE" w14:textId="62CC5CF5" w:rsidR="00570822" w:rsidRPr="00EF422E" w:rsidRDefault="005060C2" w:rsidP="00502EEF">
      <w:pPr>
        <w:pStyle w:val="H1"/>
        <w:spacing w:before="240"/>
        <w:rPr>
          <w:rFonts w:asciiTheme="majorBidi" w:hAnsiTheme="majorBidi" w:cstheme="majorBidi"/>
          <w:sz w:val="24"/>
          <w:szCs w:val="24"/>
        </w:rPr>
      </w:pPr>
      <w:r w:rsidRPr="00EF422E">
        <w:rPr>
          <w:rFonts w:asciiTheme="majorBidi" w:hAnsiTheme="majorBidi" w:cstheme="majorBidi"/>
          <w:sz w:val="24"/>
          <w:szCs w:val="24"/>
        </w:rPr>
        <w:lastRenderedPageBreak/>
        <w:t>Ref</w:t>
      </w:r>
      <w:r w:rsidR="0047173E" w:rsidRPr="00EF422E">
        <w:rPr>
          <w:rFonts w:asciiTheme="majorBidi" w:hAnsiTheme="majorBidi" w:cstheme="majorBidi"/>
          <w:sz w:val="24"/>
          <w:szCs w:val="24"/>
        </w:rPr>
        <w:t>e</w:t>
      </w:r>
      <w:r w:rsidRPr="00EF422E">
        <w:rPr>
          <w:rFonts w:asciiTheme="majorBidi" w:hAnsiTheme="majorBidi" w:cstheme="majorBidi"/>
          <w:sz w:val="24"/>
          <w:szCs w:val="24"/>
        </w:rPr>
        <w:t>rence</w:t>
      </w:r>
      <w:r w:rsidR="00811139" w:rsidRPr="00EF422E">
        <w:rPr>
          <w:rFonts w:asciiTheme="majorBidi" w:hAnsiTheme="majorBidi" w:cstheme="majorBidi"/>
          <w:sz w:val="24"/>
          <w:szCs w:val="24"/>
        </w:rPr>
        <w:t>s</w:t>
      </w:r>
    </w:p>
    <w:p w14:paraId="721214DE" w14:textId="77777777" w:rsidR="00F514C8" w:rsidRPr="00F514C8" w:rsidRDefault="00570822" w:rsidP="00F514C8">
      <w:pPr>
        <w:pStyle w:val="EndNoteBibliography"/>
        <w:bidi w:val="0"/>
        <w:spacing w:line="240" w:lineRule="auto"/>
        <w:jc w:val="both"/>
      </w:pPr>
      <w:r w:rsidRPr="00F514C8">
        <w:rPr>
          <w:rFonts w:asciiTheme="majorBidi" w:hAnsiTheme="majorBidi" w:cstheme="majorBidi"/>
          <w:highlight w:val="green"/>
        </w:rPr>
        <w:fldChar w:fldCharType="begin"/>
      </w:r>
      <w:r w:rsidRPr="00F514C8">
        <w:rPr>
          <w:rFonts w:asciiTheme="majorBidi" w:hAnsiTheme="majorBidi" w:cstheme="majorBidi"/>
          <w:highlight w:val="green"/>
        </w:rPr>
        <w:instrText xml:space="preserve"> ADDIN EN.REFLIST </w:instrText>
      </w:r>
      <w:r w:rsidRPr="00F514C8">
        <w:rPr>
          <w:rFonts w:asciiTheme="majorBidi" w:hAnsiTheme="majorBidi" w:cstheme="majorBidi"/>
          <w:highlight w:val="green"/>
        </w:rPr>
        <w:fldChar w:fldCharType="separate"/>
      </w:r>
      <w:r w:rsidR="00F514C8" w:rsidRPr="00F514C8">
        <w:t>1. Rinebold EA, Lee EJ, Zaniewska K, Cunningham KN, Velcek F. A rare case of cecal volvulus in a pediatric patient with dolichocolon. Journal of Pediatric Surgery Case Reports. 2022;83:102340.</w:t>
      </w:r>
    </w:p>
    <w:p w14:paraId="7E1EE936" w14:textId="77777777" w:rsidR="00F514C8" w:rsidRPr="00F514C8" w:rsidRDefault="00F514C8" w:rsidP="00F514C8">
      <w:pPr>
        <w:pStyle w:val="EndNoteBibliography"/>
        <w:bidi w:val="0"/>
        <w:spacing w:line="240" w:lineRule="auto"/>
        <w:jc w:val="both"/>
      </w:pPr>
      <w:r w:rsidRPr="00F514C8">
        <w:t>2. Raimondo D, Mattioli G, Casadio P, Borghese G, Ambrosio M, Arena A, et al. Frequency and clinical impact of Dolichocolon in women submitted to surgery for rectosigmoid endometriosis. Journal of Gynecology Obstetrics and Human Reproduction. 2020;49:101697.</w:t>
      </w:r>
    </w:p>
    <w:p w14:paraId="4EA8DF2A" w14:textId="77777777" w:rsidR="00F514C8" w:rsidRPr="00F514C8" w:rsidRDefault="00F514C8" w:rsidP="00F514C8">
      <w:pPr>
        <w:pStyle w:val="EndNoteBibliography"/>
        <w:bidi w:val="0"/>
        <w:spacing w:line="240" w:lineRule="auto"/>
        <w:jc w:val="both"/>
      </w:pPr>
      <w:r w:rsidRPr="00F514C8">
        <w:t>3. Gielen L, Raaijmakers A, De Groote B, Ter Haar E. Dolichocolon presenting with bilateral hydronephrosis in a neonate. Case Reports in Pediatrics. 2021;2021:6658525.</w:t>
      </w:r>
    </w:p>
    <w:p w14:paraId="6E0D9A8E" w14:textId="77777777" w:rsidR="00F514C8" w:rsidRPr="00F514C8" w:rsidRDefault="00F514C8" w:rsidP="00F514C8">
      <w:pPr>
        <w:pStyle w:val="EndNoteBibliography"/>
        <w:bidi w:val="0"/>
        <w:spacing w:line="240" w:lineRule="auto"/>
        <w:jc w:val="both"/>
      </w:pPr>
      <w:r w:rsidRPr="00F514C8">
        <w:t>4. Raahave D. Dolichocolon revisited: An inborn anatomic variant with redundancies causing constipation and volvulus. World J Gastrointest Surg. 2018;10:6-12.</w:t>
      </w:r>
    </w:p>
    <w:p w14:paraId="61FF8060" w14:textId="77777777" w:rsidR="00F514C8" w:rsidRPr="00F514C8" w:rsidRDefault="00F514C8" w:rsidP="00F514C8">
      <w:pPr>
        <w:pStyle w:val="EndNoteBibliography"/>
        <w:bidi w:val="0"/>
        <w:spacing w:line="240" w:lineRule="auto"/>
        <w:jc w:val="both"/>
      </w:pPr>
      <w:r w:rsidRPr="00F514C8">
        <w:t>5. Bolia R, Kumar Bhat N. Redundant colon and refractory constipation in children. Indian J Gastroenterol. 2020;39:521-2.</w:t>
      </w:r>
    </w:p>
    <w:p w14:paraId="799B31BD" w14:textId="77777777" w:rsidR="00F514C8" w:rsidRPr="00F514C8" w:rsidRDefault="00F514C8" w:rsidP="00F514C8">
      <w:pPr>
        <w:pStyle w:val="EndNoteBibliography"/>
        <w:bidi w:val="0"/>
        <w:spacing w:line="240" w:lineRule="auto"/>
        <w:jc w:val="both"/>
      </w:pPr>
      <w:r w:rsidRPr="00F514C8">
        <w:t>6. Gomes D, Morais MB. GUT MICROBIOTA AND THE USE OF PROBIOTICS IN CONSTIPATION IN CHILDREN AND ADOLESCENTS: SYSTEMATIC REVIEW. Rev Paul Pediatr. 2020;38:e2018123.</w:t>
      </w:r>
    </w:p>
    <w:p w14:paraId="27BFFC12" w14:textId="77777777" w:rsidR="00F514C8" w:rsidRPr="00F514C8" w:rsidRDefault="00F514C8" w:rsidP="00F514C8">
      <w:pPr>
        <w:pStyle w:val="EndNoteBibliography"/>
        <w:bidi w:val="0"/>
        <w:spacing w:line="240" w:lineRule="auto"/>
        <w:jc w:val="both"/>
      </w:pPr>
      <w:r w:rsidRPr="00F514C8">
        <w:t>7. Bijoś A, Czerwionka-Szaflarska M, Mazur A, Romañczuk W. The usefulness of ultrasound examination of the bowel as a method of assessment of functional chronic constipation in children. Pediatr Radiol. 2007;37:1247-52.</w:t>
      </w:r>
    </w:p>
    <w:p w14:paraId="3136023F" w14:textId="77777777" w:rsidR="00F514C8" w:rsidRPr="00F514C8" w:rsidRDefault="00F514C8" w:rsidP="00F514C8">
      <w:pPr>
        <w:pStyle w:val="EndNoteBibliography"/>
        <w:bidi w:val="0"/>
        <w:spacing w:line="240" w:lineRule="auto"/>
        <w:jc w:val="both"/>
      </w:pPr>
      <w:r w:rsidRPr="00F514C8">
        <w:t>8. Yan J, Sun J, Wu R, Tan SS, Chen Y, Peng Y, et al. Barium enema findings in total colonic aganglionosis: a single-center, retrospective study. BMC Pediatr. 2020;20:499.</w:t>
      </w:r>
    </w:p>
    <w:p w14:paraId="65F953D6" w14:textId="77777777" w:rsidR="00F514C8" w:rsidRPr="00F514C8" w:rsidRDefault="00F514C8" w:rsidP="00F514C8">
      <w:pPr>
        <w:pStyle w:val="EndNoteBibliography"/>
        <w:bidi w:val="0"/>
        <w:spacing w:line="240" w:lineRule="auto"/>
        <w:jc w:val="both"/>
      </w:pPr>
      <w:r w:rsidRPr="00F514C8">
        <w:t>9. Younis AM, Abdellatif MAA, Ali MA, Ali MAE-H, El-Ebidi AM, Maklad SMA, et al. Effect of Tadalafil on Penile Duplex parameters in Erectile Dysfunction Patients. SVU-International Journal of Medical Sciences. 2023;6:249-55.</w:t>
      </w:r>
    </w:p>
    <w:p w14:paraId="38B56964" w14:textId="77777777" w:rsidR="00F514C8" w:rsidRPr="00F514C8" w:rsidRDefault="00F514C8" w:rsidP="00F514C8">
      <w:pPr>
        <w:pStyle w:val="EndNoteBibliography"/>
        <w:bidi w:val="0"/>
        <w:spacing w:line="240" w:lineRule="auto"/>
        <w:jc w:val="both"/>
      </w:pPr>
      <w:r w:rsidRPr="00F514C8">
        <w:t>10. Hite M, Curran T. Biofeedback for Pelvic Floor Disorders. Clin Colon Rectal Surg. 2021;34:56-61.</w:t>
      </w:r>
    </w:p>
    <w:p w14:paraId="334949EF" w14:textId="77777777" w:rsidR="00F514C8" w:rsidRPr="00F514C8" w:rsidRDefault="00F514C8" w:rsidP="00F514C8">
      <w:pPr>
        <w:pStyle w:val="EndNoteBibliography"/>
        <w:bidi w:val="0"/>
        <w:spacing w:line="240" w:lineRule="auto"/>
        <w:jc w:val="both"/>
      </w:pPr>
      <w:r w:rsidRPr="00F514C8">
        <w:t>11. de Geus A, Koppen IJN, Flint RB, Benninga MA, Tabbers MM. An Update of Pharmacological Management in Children with Functional Constipation. Paediatr Drugs. 2023;25:343-58.</w:t>
      </w:r>
    </w:p>
    <w:p w14:paraId="08D74CCB" w14:textId="77777777" w:rsidR="00F514C8" w:rsidRPr="00F514C8" w:rsidRDefault="00F514C8" w:rsidP="00F514C8">
      <w:pPr>
        <w:pStyle w:val="EndNoteBibliography"/>
        <w:bidi w:val="0"/>
        <w:spacing w:line="240" w:lineRule="auto"/>
        <w:jc w:val="both"/>
      </w:pPr>
      <w:r w:rsidRPr="00F514C8">
        <w:t>12. Fedele F, Fioretti MT, Scarpato E, Martinelli M, Strisciuglio C, Miele E. The ten "hard" questions in pediatric functional constipation. Ital J Pediatr. 2024;50:64.</w:t>
      </w:r>
    </w:p>
    <w:p w14:paraId="62BA9BC6" w14:textId="77777777" w:rsidR="00F514C8" w:rsidRPr="00F514C8" w:rsidRDefault="00F514C8" w:rsidP="00F514C8">
      <w:pPr>
        <w:pStyle w:val="EndNoteBibliography"/>
        <w:bidi w:val="0"/>
        <w:spacing w:line="240" w:lineRule="auto"/>
        <w:jc w:val="both"/>
      </w:pPr>
      <w:r w:rsidRPr="00F514C8">
        <w:t>13. Gao T, Xu W, Sheng Q, Xu T, Wu W, Lv Z. Clinical outcomes and risk factors for postoperative complications in children with Hirschsprung's disease. Am J Transl Res. 2022;14:4830-7.</w:t>
      </w:r>
    </w:p>
    <w:p w14:paraId="37F9D37B" w14:textId="77777777" w:rsidR="00F514C8" w:rsidRPr="00F514C8" w:rsidRDefault="00F514C8" w:rsidP="00F514C8">
      <w:pPr>
        <w:pStyle w:val="EndNoteBibliography"/>
        <w:bidi w:val="0"/>
        <w:spacing w:line="240" w:lineRule="auto"/>
        <w:jc w:val="both"/>
      </w:pPr>
      <w:r w:rsidRPr="00F514C8">
        <w:t>14. van Ginkel R, Reitsma JB, Büller HA, van Wijk MP, Taminiau JA, Benninga MA. Childhood constipation: longitudinal follow-up beyond puberty. Gastroenterology. 2003;125:357-63.</w:t>
      </w:r>
    </w:p>
    <w:p w14:paraId="5545C0AB" w14:textId="77777777" w:rsidR="00F514C8" w:rsidRPr="00F514C8" w:rsidRDefault="00F514C8" w:rsidP="00F514C8">
      <w:pPr>
        <w:pStyle w:val="EndNoteBibliography"/>
        <w:bidi w:val="0"/>
        <w:spacing w:line="240" w:lineRule="auto"/>
        <w:jc w:val="both"/>
      </w:pPr>
      <w:r w:rsidRPr="00F514C8">
        <w:t>15. Mulhem E, Khondoker F, Kandiah S. Constipation in children and adolescents: evaluation and treatment. American family physician. 2022;105:469-78.</w:t>
      </w:r>
    </w:p>
    <w:p w14:paraId="6303E8C0" w14:textId="77777777" w:rsidR="00F514C8" w:rsidRPr="006F7E9A" w:rsidRDefault="00F514C8" w:rsidP="00F514C8">
      <w:pPr>
        <w:pStyle w:val="EndNoteBibliography"/>
        <w:bidi w:val="0"/>
        <w:spacing w:line="240" w:lineRule="auto"/>
        <w:jc w:val="both"/>
        <w:rPr>
          <w:lang w:val="it-IT"/>
        </w:rPr>
      </w:pPr>
      <w:r w:rsidRPr="00F514C8">
        <w:t xml:space="preserve">16. Cheng LS, Goldstein AM. Surgical Management of Idiopathic Constipation in Pediatric Patients. </w:t>
      </w:r>
      <w:r w:rsidRPr="006F7E9A">
        <w:rPr>
          <w:lang w:val="it-IT"/>
        </w:rPr>
        <w:t>Clin Colon Rectal Surg. 2018;31:89-98.</w:t>
      </w:r>
    </w:p>
    <w:p w14:paraId="1EFA8749" w14:textId="77777777" w:rsidR="00F514C8" w:rsidRPr="00F514C8" w:rsidRDefault="00F514C8" w:rsidP="00F514C8">
      <w:pPr>
        <w:pStyle w:val="EndNoteBibliography"/>
        <w:bidi w:val="0"/>
        <w:spacing w:line="240" w:lineRule="auto"/>
        <w:jc w:val="both"/>
      </w:pPr>
      <w:r w:rsidRPr="006F7E9A">
        <w:rPr>
          <w:lang w:val="it-IT"/>
        </w:rPr>
        <w:t xml:space="preserve">17. Koppen IJ, Kuizenga-Wessel S, Lu PL, Benninga MA, Di Lorenzo C, Lane VA, et al. </w:t>
      </w:r>
      <w:r w:rsidRPr="00F514C8">
        <w:t>Surgical decision-making in the management of children with intractable functional constipation: What are we doing and are we doing it right? J Pediatr Surg. 2016;51:1607-12.</w:t>
      </w:r>
    </w:p>
    <w:p w14:paraId="35EAA245" w14:textId="77777777" w:rsidR="00F514C8" w:rsidRPr="00F514C8" w:rsidRDefault="00F514C8" w:rsidP="00F514C8">
      <w:pPr>
        <w:pStyle w:val="EndNoteBibliography"/>
        <w:bidi w:val="0"/>
        <w:spacing w:line="240" w:lineRule="auto"/>
        <w:jc w:val="both"/>
      </w:pPr>
      <w:r w:rsidRPr="00F514C8">
        <w:t>18. Menon R, Saxena R, Sinha A, Nayak S, Jadhav A, Rathod K, et al. Retrospective analysis of laparoscopically managed pediatric patients with Hirschsprung disease. Journal of Pediatric Endoscopic Surgery. 2022;4:149-55.</w:t>
      </w:r>
    </w:p>
    <w:p w14:paraId="5543D4D4" w14:textId="77777777" w:rsidR="00F514C8" w:rsidRPr="006F7E9A" w:rsidRDefault="00F514C8" w:rsidP="00F514C8">
      <w:pPr>
        <w:pStyle w:val="EndNoteBibliography"/>
        <w:bidi w:val="0"/>
        <w:spacing w:line="240" w:lineRule="auto"/>
        <w:jc w:val="both"/>
        <w:rPr>
          <w:lang w:val="it-IT"/>
        </w:rPr>
      </w:pPr>
      <w:r w:rsidRPr="00F514C8">
        <w:t xml:space="preserve">19. Delgado-Miguel C, Camps JI. Robotic Soave pull-through procedure for Hirschsprung's disease in children under 12-months: long-term outcomes. </w:t>
      </w:r>
      <w:r w:rsidRPr="006F7E9A">
        <w:rPr>
          <w:lang w:val="it-IT"/>
        </w:rPr>
        <w:t>Pediatr Surg Int. 2022;38:51-7.</w:t>
      </w:r>
    </w:p>
    <w:p w14:paraId="3F914BD8" w14:textId="77777777" w:rsidR="00F514C8" w:rsidRPr="00F514C8" w:rsidRDefault="00F514C8" w:rsidP="00F514C8">
      <w:pPr>
        <w:pStyle w:val="EndNoteBibliography"/>
        <w:bidi w:val="0"/>
        <w:spacing w:line="240" w:lineRule="auto"/>
        <w:jc w:val="both"/>
      </w:pPr>
      <w:r w:rsidRPr="006F7E9A">
        <w:rPr>
          <w:lang w:val="it-IT"/>
        </w:rPr>
        <w:lastRenderedPageBreak/>
        <w:t xml:space="preserve">20. Pini Prato A, Arnoldi R, Faticato MG, Mariani N, Dusio MP, Felici E, et al. </w:t>
      </w:r>
      <w:r w:rsidRPr="00F514C8">
        <w:t>Minimally Invasive Redo Pull-Throughs in Hirschsprung Disease. J Laparoendosc Adv Surg Tech A. 2020;30:1023-8.</w:t>
      </w:r>
    </w:p>
    <w:p w14:paraId="1736A1EC" w14:textId="77777777" w:rsidR="00F514C8" w:rsidRPr="00F514C8" w:rsidRDefault="00F514C8" w:rsidP="00F514C8">
      <w:pPr>
        <w:pStyle w:val="EndNoteBibliography"/>
        <w:bidi w:val="0"/>
        <w:spacing w:line="240" w:lineRule="auto"/>
        <w:jc w:val="both"/>
      </w:pPr>
      <w:r w:rsidRPr="00F514C8">
        <w:t>21. Deng X, Wu Y, Zeng L, Zhang J, Zhou J, Qiu R. Comparative Analysis of Modified Laparoscopic Swenson and Laparoscopic Soave Procedure for Short-Segment Hirschsprung Disease in Children. Eur J Pediatr Surg. 2015;25:430-4.</w:t>
      </w:r>
    </w:p>
    <w:p w14:paraId="501F6DC2" w14:textId="77777777" w:rsidR="00F514C8" w:rsidRPr="00F514C8" w:rsidRDefault="00F514C8" w:rsidP="00F514C8">
      <w:pPr>
        <w:pStyle w:val="EndNoteBibliography"/>
        <w:bidi w:val="0"/>
        <w:spacing w:line="240" w:lineRule="auto"/>
        <w:jc w:val="both"/>
      </w:pPr>
      <w:r w:rsidRPr="00F514C8">
        <w:t>22. Lukač M, Antunović S, Vujović D, Petronić I, Nikolić D, Radlović V. Efikasnost različitih hirurških procedura U lečenju Hiršprungove bolesti kod dece. Vojnosanit Pregl. 2016;73:246-50.</w:t>
      </w:r>
    </w:p>
    <w:p w14:paraId="6FB0591B" w14:textId="77777777" w:rsidR="00F514C8" w:rsidRPr="00F514C8" w:rsidRDefault="00F514C8" w:rsidP="00F514C8">
      <w:pPr>
        <w:pStyle w:val="EndNoteBibliography"/>
        <w:bidi w:val="0"/>
        <w:spacing w:line="240" w:lineRule="auto"/>
        <w:jc w:val="both"/>
      </w:pPr>
      <w:r w:rsidRPr="00F514C8">
        <w:t>23. Bongers ME, van Wijk MP, Reitsma JB, Benninga MA. Long-term prognosis for childhood constipation: clinical outcomes in adulthood. Pediatrics. 2010;126:e156-e62.</w:t>
      </w:r>
    </w:p>
    <w:p w14:paraId="41C446C0" w14:textId="77777777" w:rsidR="00F514C8" w:rsidRPr="00F514C8" w:rsidRDefault="00F514C8" w:rsidP="00F514C8">
      <w:pPr>
        <w:pStyle w:val="EndNoteBibliography"/>
        <w:bidi w:val="0"/>
        <w:spacing w:line="240" w:lineRule="auto"/>
        <w:jc w:val="both"/>
      </w:pPr>
      <w:r w:rsidRPr="00F514C8">
        <w:t>24. Allen P, Setya A, Lawrence VN. Pediatric functional constipation.  StatPearls [internet]: StatPearls Publishing; 2024.</w:t>
      </w:r>
    </w:p>
    <w:p w14:paraId="4BFF0F54" w14:textId="77777777" w:rsidR="00F514C8" w:rsidRPr="006F7E9A" w:rsidRDefault="00F514C8" w:rsidP="00F514C8">
      <w:pPr>
        <w:pStyle w:val="EndNoteBibliography"/>
        <w:bidi w:val="0"/>
        <w:spacing w:line="240" w:lineRule="auto"/>
        <w:jc w:val="both"/>
        <w:rPr>
          <w:lang w:val="it-IT"/>
        </w:rPr>
      </w:pPr>
      <w:r w:rsidRPr="00F514C8">
        <w:t xml:space="preserve">25. Calkins CM. Hirschsprung Disease beyond Infancy. </w:t>
      </w:r>
      <w:r w:rsidRPr="006F7E9A">
        <w:rPr>
          <w:lang w:val="it-IT"/>
        </w:rPr>
        <w:t>Clin Colon Rectal Surg. 2018;31:51-60.</w:t>
      </w:r>
    </w:p>
    <w:p w14:paraId="64146E51" w14:textId="77777777" w:rsidR="00F514C8" w:rsidRPr="00F514C8" w:rsidRDefault="00F514C8" w:rsidP="00F514C8">
      <w:pPr>
        <w:pStyle w:val="EndNoteBibliography"/>
        <w:bidi w:val="0"/>
        <w:spacing w:line="240" w:lineRule="auto"/>
        <w:jc w:val="both"/>
      </w:pPr>
      <w:r w:rsidRPr="006F7E9A">
        <w:rPr>
          <w:lang w:val="it-IT"/>
        </w:rPr>
        <w:t xml:space="preserve">26. Katdare MV, Ricciardi R. Anal stenosis. </w:t>
      </w:r>
      <w:r w:rsidRPr="00F514C8">
        <w:t>The Surgical clinics of North America. 2010;90:137-45, Table of Contents.</w:t>
      </w:r>
    </w:p>
    <w:p w14:paraId="14C1B59D" w14:textId="77777777" w:rsidR="00F514C8" w:rsidRPr="00F514C8" w:rsidRDefault="00F514C8" w:rsidP="00F514C8">
      <w:pPr>
        <w:pStyle w:val="EndNoteBibliography"/>
        <w:bidi w:val="0"/>
        <w:spacing w:line="240" w:lineRule="auto"/>
        <w:jc w:val="both"/>
      </w:pPr>
      <w:r w:rsidRPr="00F514C8">
        <w:t>27. Rao SS, Lacy BE, Emmanuel A, Müller-Lissner S, Pohl D, Quigley EM, et al. Recognizing and defining occasional constipation: expert consensus recommendations. Official journal of the American College of Gastroenterology| ACG. 2022;117:1753-8.</w:t>
      </w:r>
    </w:p>
    <w:p w14:paraId="0709666A" w14:textId="77777777" w:rsidR="00F514C8" w:rsidRPr="00F514C8" w:rsidRDefault="00F514C8" w:rsidP="00F514C8">
      <w:pPr>
        <w:pStyle w:val="EndNoteBibliography"/>
        <w:bidi w:val="0"/>
        <w:spacing w:line="240" w:lineRule="auto"/>
        <w:jc w:val="both"/>
      </w:pPr>
      <w:r w:rsidRPr="00F514C8">
        <w:t>28. Andromanakos N, Skandalakis P, Troupis T, Filippou D. Constipation of anorectal outlet obstruction: pathophysiology, evaluation and management. Journal of gastroenterology and hepatology. 2006;21:638-46.</w:t>
      </w:r>
    </w:p>
    <w:p w14:paraId="39C7F80A" w14:textId="77777777" w:rsidR="00F514C8" w:rsidRPr="006F7E9A" w:rsidRDefault="00F514C8" w:rsidP="00F514C8">
      <w:pPr>
        <w:pStyle w:val="EndNoteBibliography"/>
        <w:bidi w:val="0"/>
        <w:spacing w:line="240" w:lineRule="auto"/>
        <w:jc w:val="both"/>
        <w:rPr>
          <w:lang w:val="it-IT"/>
        </w:rPr>
      </w:pPr>
      <w:r w:rsidRPr="00F514C8">
        <w:t xml:space="preserve">29. Agrawal A, Whorwell PJ. Review article: abdominal bloating and distension in functional gastrointestinal disorders--epidemiology and exploration of possible mechanisms. </w:t>
      </w:r>
      <w:r w:rsidRPr="006F7E9A">
        <w:rPr>
          <w:lang w:val="it-IT"/>
        </w:rPr>
        <w:t>Aliment Pharmacol Ther. 2008;27:2-10.</w:t>
      </w:r>
    </w:p>
    <w:p w14:paraId="018D8464" w14:textId="77777777" w:rsidR="00F514C8" w:rsidRPr="00F514C8" w:rsidRDefault="00F514C8" w:rsidP="00F514C8">
      <w:pPr>
        <w:pStyle w:val="EndNoteBibliography"/>
        <w:bidi w:val="0"/>
        <w:spacing w:line="240" w:lineRule="auto"/>
        <w:jc w:val="both"/>
      </w:pPr>
      <w:r w:rsidRPr="006F7E9A">
        <w:rPr>
          <w:lang w:val="it-IT"/>
        </w:rPr>
        <w:t xml:space="preserve">30. Gallo G, Picciariello A, Di Tanna GL, Pelizzo P, Altomare DF, Trompetto M, et al. </w:t>
      </w:r>
      <w:r w:rsidRPr="00F514C8">
        <w:t>Anoplasty for anatomical anal stenosis: systematic review of complications and recurrences. Colorectal Dis. 2022;24:1462-71.</w:t>
      </w:r>
    </w:p>
    <w:p w14:paraId="400C98C4" w14:textId="77777777" w:rsidR="00F514C8" w:rsidRPr="00F514C8" w:rsidRDefault="00F514C8" w:rsidP="00F514C8">
      <w:pPr>
        <w:pStyle w:val="EndNoteBibliography"/>
        <w:bidi w:val="0"/>
        <w:spacing w:line="240" w:lineRule="auto"/>
        <w:jc w:val="both"/>
      </w:pPr>
      <w:r w:rsidRPr="00F514C8">
        <w:t>31. Quynh TA, Hien PD, Du LQ, Long LH, Tran NTN, Hung T. The follow-up of the robotic-assisted Soave procedure for Hirschsprung's disease in children. J Robot Surg. 2022;16:301-5.</w:t>
      </w:r>
    </w:p>
    <w:p w14:paraId="3E37C218" w14:textId="77777777" w:rsidR="00F514C8" w:rsidRPr="00F514C8" w:rsidRDefault="00F514C8" w:rsidP="00F514C8">
      <w:pPr>
        <w:pStyle w:val="EndNoteBibliography"/>
        <w:bidi w:val="0"/>
        <w:spacing w:line="240" w:lineRule="auto"/>
        <w:jc w:val="both"/>
      </w:pPr>
      <w:r w:rsidRPr="00F514C8">
        <w:t>32. Demehri FR, Dickie BH. Reoperative techniques and management in Hirschsprung disease: a narrative review. Transl Gastroenterol Hepatol. 2021;6:42.</w:t>
      </w:r>
    </w:p>
    <w:p w14:paraId="2272BA70" w14:textId="77777777" w:rsidR="00F514C8" w:rsidRPr="00F514C8" w:rsidRDefault="00F514C8" w:rsidP="00F514C8">
      <w:pPr>
        <w:pStyle w:val="EndNoteBibliography"/>
        <w:bidi w:val="0"/>
        <w:spacing w:line="240" w:lineRule="auto"/>
        <w:jc w:val="both"/>
      </w:pPr>
      <w:r w:rsidRPr="00F514C8">
        <w:t>33. Yue JK, Krishnan N, Wang AS, Chung JE, Etemad LL, Manley GT, et al. A standardized postoperative bowel regimen protocol after spine surgery. Front Surg. 2023;10:1130223.</w:t>
      </w:r>
    </w:p>
    <w:p w14:paraId="5E4EA81F" w14:textId="77777777" w:rsidR="00F514C8" w:rsidRPr="00F514C8" w:rsidRDefault="00F514C8" w:rsidP="00F514C8">
      <w:pPr>
        <w:pStyle w:val="EndNoteBibliography"/>
        <w:bidi w:val="0"/>
        <w:spacing w:line="240" w:lineRule="auto"/>
        <w:jc w:val="both"/>
      </w:pPr>
      <w:r w:rsidRPr="00F514C8">
        <w:t>34. Alverdy JC, Schardey HM. Anastomotic Leak: Toward an Understanding of Its Root Causes. J Gastrointest Surg. 2021;25:2966-75.</w:t>
      </w:r>
    </w:p>
    <w:p w14:paraId="4D603C20" w14:textId="77777777" w:rsidR="00F514C8" w:rsidRPr="00F514C8" w:rsidRDefault="00F514C8" w:rsidP="00F514C8">
      <w:pPr>
        <w:pStyle w:val="EndNoteBibliography"/>
        <w:bidi w:val="0"/>
        <w:spacing w:line="240" w:lineRule="auto"/>
        <w:jc w:val="both"/>
      </w:pPr>
      <w:r w:rsidRPr="00F514C8">
        <w:t>35. Behm B, Stollman N. Postoperative ileus: etiologies and interventions. Clinical gastroenterology and hepatology. 2003;1:71-80.</w:t>
      </w:r>
    </w:p>
    <w:p w14:paraId="1F0C08F0" w14:textId="77777777" w:rsidR="00F514C8" w:rsidRPr="00F514C8" w:rsidRDefault="00F514C8" w:rsidP="00F514C8">
      <w:pPr>
        <w:pStyle w:val="EndNoteBibliography"/>
        <w:bidi w:val="0"/>
        <w:spacing w:line="240" w:lineRule="auto"/>
        <w:jc w:val="both"/>
      </w:pPr>
      <w:r w:rsidRPr="00F514C8">
        <w:t>36. Carmona-Sánchez R. Functional constipation. Revista de Gastroenterologia de Mexico. 2006;71:79-80.</w:t>
      </w:r>
    </w:p>
    <w:p w14:paraId="783AE975" w14:textId="77777777" w:rsidR="00F514C8" w:rsidRPr="00F514C8" w:rsidRDefault="00F514C8" w:rsidP="00F514C8">
      <w:pPr>
        <w:pStyle w:val="EndNoteBibliography"/>
        <w:bidi w:val="0"/>
        <w:spacing w:line="240" w:lineRule="auto"/>
        <w:jc w:val="both"/>
      </w:pPr>
      <w:r w:rsidRPr="00F514C8">
        <w:t>37. Gordon M, Naidoo K, Akobeng AK, Thomas AG. Osmotic and stimulant laxatives for the management of childhood constipation. Cochrane Database Syst Rev. 2012:Cd009118.</w:t>
      </w:r>
    </w:p>
    <w:p w14:paraId="34FAF570" w14:textId="77777777" w:rsidR="00F514C8" w:rsidRPr="00F514C8" w:rsidRDefault="00F514C8" w:rsidP="00F514C8">
      <w:pPr>
        <w:pStyle w:val="EndNoteBibliography"/>
        <w:bidi w:val="0"/>
        <w:spacing w:line="240" w:lineRule="auto"/>
        <w:jc w:val="both"/>
      </w:pPr>
      <w:r w:rsidRPr="00F514C8">
        <w:t>38. Levitt MA, Peña A. Anorectal malformations. Orphanet journal of rare diseases. 2007;2:33.</w:t>
      </w:r>
    </w:p>
    <w:p w14:paraId="50BD742A" w14:textId="77777777" w:rsidR="00F514C8" w:rsidRPr="00F514C8" w:rsidRDefault="00F514C8" w:rsidP="00F514C8">
      <w:pPr>
        <w:pStyle w:val="EndNoteBibliography"/>
        <w:bidi w:val="0"/>
        <w:spacing w:line="240" w:lineRule="auto"/>
        <w:jc w:val="both"/>
      </w:pPr>
      <w:r w:rsidRPr="00F514C8">
        <w:t>39. Botha AJ, Di Maggio F. Management of complications after paraesophageal hernia repair. Annals of Laparoscopic and Endoscopic Surgery. 2021;6.</w:t>
      </w:r>
    </w:p>
    <w:p w14:paraId="4C8645F0" w14:textId="77777777" w:rsidR="00F514C8" w:rsidRPr="00F514C8" w:rsidRDefault="00F514C8" w:rsidP="00F514C8">
      <w:pPr>
        <w:pStyle w:val="EndNoteBibliography"/>
        <w:bidi w:val="0"/>
        <w:spacing w:line="240" w:lineRule="auto"/>
        <w:jc w:val="both"/>
      </w:pPr>
      <w:r w:rsidRPr="00F514C8">
        <w:t>40. Cheng H, Clymer JW, Po-Han Chen B, Sadeghirad B, Ferko NC, Cameron CG, et al. Prolonged operative duration is associated with complications: a systematic review and meta-analysis. J Surg Res. 2018;229:134-44.</w:t>
      </w:r>
    </w:p>
    <w:p w14:paraId="6C5DD604" w14:textId="77777777" w:rsidR="00F514C8" w:rsidRPr="00F514C8" w:rsidRDefault="00F514C8" w:rsidP="00F514C8">
      <w:pPr>
        <w:pStyle w:val="EndNoteBibliography"/>
        <w:bidi w:val="0"/>
        <w:spacing w:line="240" w:lineRule="auto"/>
        <w:jc w:val="both"/>
      </w:pPr>
      <w:r w:rsidRPr="00F514C8">
        <w:lastRenderedPageBreak/>
        <w:t>41. Chumpitazi BP, Nurko S. Defecation disorders in children after surgery for Hirschsprung disease. J Pediatr Gastroenterol Nutr. 2011;53:75-9.</w:t>
      </w:r>
    </w:p>
    <w:p w14:paraId="75A67155" w14:textId="77777777" w:rsidR="00F514C8" w:rsidRPr="00F514C8" w:rsidRDefault="00F514C8" w:rsidP="00F514C8">
      <w:pPr>
        <w:pStyle w:val="EndNoteBibliography"/>
        <w:bidi w:val="0"/>
        <w:spacing w:line="240" w:lineRule="auto"/>
        <w:jc w:val="both"/>
      </w:pPr>
      <w:r w:rsidRPr="00F514C8">
        <w:t>42. Langer JC. Hirschsprung disease. Curr Opin Pediatr. 2013;25:368-74.</w:t>
      </w:r>
    </w:p>
    <w:p w14:paraId="135DEDB4" w14:textId="77777777" w:rsidR="00F514C8" w:rsidRPr="00F514C8" w:rsidRDefault="00F514C8" w:rsidP="00F514C8">
      <w:pPr>
        <w:pStyle w:val="EndNoteBibliography"/>
        <w:bidi w:val="0"/>
        <w:spacing w:line="240" w:lineRule="auto"/>
        <w:jc w:val="both"/>
      </w:pPr>
      <w:r w:rsidRPr="00F514C8">
        <w:t>43. Zimmer J, Tomuschat C, Puri P. Long-term results of transanal pull-through for Hirschsprung's disease: a meta-analysis. Pediatr Surg Int. 2016;32:743-9.</w:t>
      </w:r>
    </w:p>
    <w:p w14:paraId="74329D38" w14:textId="77777777" w:rsidR="00F514C8" w:rsidRPr="00F514C8" w:rsidRDefault="00F514C8" w:rsidP="00F514C8">
      <w:pPr>
        <w:pStyle w:val="EndNoteBibliography"/>
        <w:bidi w:val="0"/>
        <w:spacing w:line="240" w:lineRule="auto"/>
        <w:jc w:val="both"/>
      </w:pPr>
      <w:r w:rsidRPr="00F514C8">
        <w:t>44. Dai Y, Deng Y, Lin Y, Ouyang R, Li L. Long-term outcomes and quality of life of patients with Hirschsprung disease: a systematic review and meta-analysis. BMC Gastroenterol. 2020;20:67.</w:t>
      </w:r>
    </w:p>
    <w:p w14:paraId="5B6285CF" w14:textId="027BE12E" w:rsidR="00F514C8" w:rsidRPr="00F514C8" w:rsidRDefault="00F514C8" w:rsidP="00F514C8">
      <w:pPr>
        <w:pStyle w:val="EndNoteBibliography"/>
        <w:bidi w:val="0"/>
        <w:spacing w:line="240" w:lineRule="auto"/>
        <w:jc w:val="both"/>
      </w:pPr>
      <w:r w:rsidRPr="00F514C8">
        <w:t>45. Kirchhoff P, Clavien P-A, Hahnloser D. Complications in colorectal surgery: risk factors and preventive strategies. Patient safety in surgery. 2010;4:1-13.</w:t>
      </w:r>
    </w:p>
    <w:p w14:paraId="657A527D" w14:textId="77777777" w:rsidR="00F514C8" w:rsidRPr="00F514C8" w:rsidRDefault="00F514C8" w:rsidP="00F514C8">
      <w:pPr>
        <w:bidi w:val="0"/>
        <w:jc w:val="both"/>
        <w:rPr>
          <w:noProof/>
        </w:rPr>
      </w:pPr>
      <w:r w:rsidRPr="00F514C8">
        <w:br w:type="page"/>
      </w:r>
    </w:p>
    <w:p w14:paraId="43A2EF11" w14:textId="1BB7C10F" w:rsidR="00EC3D24" w:rsidRPr="00EC3D24" w:rsidRDefault="00570822" w:rsidP="00F514C8">
      <w:pPr>
        <w:pStyle w:val="Caption"/>
      </w:pPr>
      <w:r w:rsidRPr="00F514C8">
        <w:rPr>
          <w:rFonts w:asciiTheme="majorBidi" w:hAnsiTheme="majorBidi" w:cstheme="majorBidi"/>
          <w:sz w:val="24"/>
          <w:szCs w:val="24"/>
          <w:highlight w:val="green"/>
        </w:rPr>
        <w:lastRenderedPageBreak/>
        <w:fldChar w:fldCharType="end"/>
      </w:r>
      <w:r w:rsidR="00EC3D24" w:rsidRPr="00EC3D24">
        <w:t xml:space="preserve">Table </w:t>
      </w:r>
      <w:r w:rsidR="00EC3D24" w:rsidRPr="00EC3D24">
        <w:fldChar w:fldCharType="begin"/>
      </w:r>
      <w:r w:rsidR="00EC3D24" w:rsidRPr="00EC3D24">
        <w:instrText xml:space="preserve"> SEQ Table \* ARABIC </w:instrText>
      </w:r>
      <w:r w:rsidR="00EC3D24" w:rsidRPr="00EC3D24">
        <w:fldChar w:fldCharType="separate"/>
      </w:r>
      <w:r w:rsidR="00504207">
        <w:rPr>
          <w:noProof/>
        </w:rPr>
        <w:t>1</w:t>
      </w:r>
      <w:r w:rsidR="00EC3D24" w:rsidRPr="00EC3D24">
        <w:fldChar w:fldCharType="end"/>
      </w:r>
      <w:r w:rsidR="00EC3D24" w:rsidRPr="00EC3D24">
        <w:t>: General characteristics, Symptoms, Surgical details, Postoperative findings, Outcomes, Long-term outcomes of the studied patients.</w:t>
      </w:r>
    </w:p>
    <w:tbl>
      <w:tblPr>
        <w:tblStyle w:val="TableGrid"/>
        <w:tblW w:w="5000"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516"/>
        <w:gridCol w:w="2517"/>
        <w:gridCol w:w="3994"/>
      </w:tblGrid>
      <w:tr w:rsidR="00502E7D" w:rsidRPr="004F2CD1" w14:paraId="15E2659F" w14:textId="77777777" w:rsidTr="00502E7D">
        <w:trPr>
          <w:trHeight w:val="20"/>
        </w:trPr>
        <w:tc>
          <w:tcPr>
            <w:tcW w:w="2788" w:type="pct"/>
            <w:gridSpan w:val="2"/>
            <w:tcBorders>
              <w:top w:val="single" w:sz="18" w:space="0" w:color="auto"/>
              <w:bottom w:val="single" w:sz="18" w:space="0" w:color="auto"/>
            </w:tcBorders>
            <w:noWrap/>
            <w:hideMark/>
          </w:tcPr>
          <w:p w14:paraId="458655D5" w14:textId="77777777" w:rsidR="00502E7D" w:rsidRPr="004F2CD1" w:rsidRDefault="00502E7D" w:rsidP="00EC3D24">
            <w:pPr>
              <w:bidi w:val="0"/>
              <w:rPr>
                <w:rFonts w:asciiTheme="majorBidi" w:hAnsiTheme="majorBidi" w:cstheme="majorBidi"/>
                <w:b/>
                <w:bCs/>
                <w:sz w:val="20"/>
                <w:szCs w:val="20"/>
              </w:rPr>
            </w:pPr>
            <w:r w:rsidRPr="004F2CD1">
              <w:rPr>
                <w:rFonts w:asciiTheme="majorBidi" w:hAnsiTheme="majorBidi" w:cstheme="majorBidi"/>
                <w:b/>
                <w:bCs/>
                <w:sz w:val="20"/>
                <w:szCs w:val="20"/>
              </w:rPr>
              <w:t>General characteristics</w:t>
            </w:r>
          </w:p>
        </w:tc>
        <w:tc>
          <w:tcPr>
            <w:tcW w:w="2212" w:type="pct"/>
            <w:tcBorders>
              <w:top w:val="single" w:sz="18" w:space="0" w:color="auto"/>
              <w:bottom w:val="single" w:sz="18" w:space="0" w:color="auto"/>
            </w:tcBorders>
            <w:noWrap/>
            <w:hideMark/>
          </w:tcPr>
          <w:p w14:paraId="509C43D0" w14:textId="77777777" w:rsidR="00502E7D" w:rsidRPr="004F2CD1" w:rsidRDefault="00502E7D" w:rsidP="00EC3D24">
            <w:pPr>
              <w:bidi w:val="0"/>
              <w:rPr>
                <w:rFonts w:asciiTheme="majorBidi" w:hAnsiTheme="majorBidi" w:cstheme="majorBidi"/>
                <w:sz w:val="20"/>
                <w:szCs w:val="20"/>
              </w:rPr>
            </w:pPr>
          </w:p>
        </w:tc>
      </w:tr>
      <w:tr w:rsidR="00EC3D24" w:rsidRPr="004F2CD1" w14:paraId="2E590A8E" w14:textId="77777777" w:rsidTr="00D07263">
        <w:trPr>
          <w:trHeight w:val="20"/>
        </w:trPr>
        <w:tc>
          <w:tcPr>
            <w:tcW w:w="2788" w:type="pct"/>
            <w:gridSpan w:val="2"/>
            <w:tcBorders>
              <w:top w:val="single" w:sz="18" w:space="0" w:color="auto"/>
            </w:tcBorders>
            <w:noWrap/>
            <w:hideMark/>
          </w:tcPr>
          <w:p w14:paraId="29613D2F"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Age at diagnosis (years)</w:t>
            </w:r>
          </w:p>
        </w:tc>
        <w:tc>
          <w:tcPr>
            <w:tcW w:w="2212" w:type="pct"/>
            <w:tcBorders>
              <w:top w:val="single" w:sz="18" w:space="0" w:color="auto"/>
            </w:tcBorders>
            <w:noWrap/>
            <w:hideMark/>
          </w:tcPr>
          <w:p w14:paraId="1275054D"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7 (0.02 - 15)</w:t>
            </w:r>
          </w:p>
        </w:tc>
      </w:tr>
      <w:tr w:rsidR="00EC3D24" w:rsidRPr="004F2CD1" w14:paraId="7CCF3268" w14:textId="77777777" w:rsidTr="00D07263">
        <w:trPr>
          <w:trHeight w:val="20"/>
        </w:trPr>
        <w:tc>
          <w:tcPr>
            <w:tcW w:w="1394" w:type="pct"/>
            <w:vMerge w:val="restart"/>
            <w:noWrap/>
            <w:vAlign w:val="center"/>
            <w:hideMark/>
          </w:tcPr>
          <w:p w14:paraId="7D468E37" w14:textId="4A9845BC" w:rsidR="00EC3D24" w:rsidRPr="00EC3D24" w:rsidRDefault="00EC3D24" w:rsidP="00EC3D24">
            <w:pPr>
              <w:bidi w:val="0"/>
              <w:rPr>
                <w:rFonts w:asciiTheme="majorBidi" w:hAnsiTheme="majorBidi" w:cstheme="majorBidi"/>
                <w:b/>
                <w:bCs/>
                <w:color w:val="000000"/>
                <w:sz w:val="20"/>
                <w:szCs w:val="20"/>
              </w:rPr>
            </w:pPr>
            <w:r w:rsidRPr="00EC3D24">
              <w:rPr>
                <w:rFonts w:asciiTheme="majorBidi" w:hAnsiTheme="majorBidi" w:cstheme="majorBidi"/>
                <w:b/>
                <w:bCs/>
                <w:color w:val="000000"/>
                <w:sz w:val="20"/>
                <w:szCs w:val="20"/>
              </w:rPr>
              <w:t>Gender</w:t>
            </w:r>
          </w:p>
        </w:tc>
        <w:tc>
          <w:tcPr>
            <w:tcW w:w="1394" w:type="pct"/>
          </w:tcPr>
          <w:p w14:paraId="727D114D" w14:textId="44C334AC"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Males</w:t>
            </w:r>
          </w:p>
        </w:tc>
        <w:tc>
          <w:tcPr>
            <w:tcW w:w="2212" w:type="pct"/>
            <w:noWrap/>
            <w:hideMark/>
          </w:tcPr>
          <w:p w14:paraId="430DA066"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24 (40)</w:t>
            </w:r>
          </w:p>
        </w:tc>
      </w:tr>
      <w:tr w:rsidR="00EC3D24" w:rsidRPr="004F2CD1" w14:paraId="3BAC4535" w14:textId="77777777" w:rsidTr="00D07263">
        <w:trPr>
          <w:trHeight w:val="20"/>
        </w:trPr>
        <w:tc>
          <w:tcPr>
            <w:tcW w:w="1394" w:type="pct"/>
            <w:vMerge/>
            <w:noWrap/>
            <w:hideMark/>
          </w:tcPr>
          <w:p w14:paraId="5723B385" w14:textId="537E7A37" w:rsidR="00EC3D24" w:rsidRPr="004F2CD1" w:rsidRDefault="00EC3D24" w:rsidP="00EC3D24">
            <w:pPr>
              <w:bidi w:val="0"/>
              <w:rPr>
                <w:rFonts w:asciiTheme="majorBidi" w:hAnsiTheme="majorBidi" w:cstheme="majorBidi"/>
                <w:color w:val="000000"/>
                <w:sz w:val="20"/>
                <w:szCs w:val="20"/>
              </w:rPr>
            </w:pPr>
          </w:p>
        </w:tc>
        <w:tc>
          <w:tcPr>
            <w:tcW w:w="1394" w:type="pct"/>
          </w:tcPr>
          <w:p w14:paraId="33CDB951" w14:textId="1BBAE66C"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Females</w:t>
            </w:r>
          </w:p>
        </w:tc>
        <w:tc>
          <w:tcPr>
            <w:tcW w:w="2212" w:type="pct"/>
            <w:noWrap/>
            <w:hideMark/>
          </w:tcPr>
          <w:p w14:paraId="764B23E0"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36 (60)</w:t>
            </w:r>
          </w:p>
        </w:tc>
      </w:tr>
      <w:tr w:rsidR="00EC3D24" w:rsidRPr="004F2CD1" w14:paraId="235D0126" w14:textId="77777777" w:rsidTr="00D07263">
        <w:trPr>
          <w:trHeight w:val="20"/>
        </w:trPr>
        <w:tc>
          <w:tcPr>
            <w:tcW w:w="2788" w:type="pct"/>
            <w:gridSpan w:val="2"/>
            <w:noWrap/>
            <w:hideMark/>
          </w:tcPr>
          <w:p w14:paraId="5AE7CD68"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Associated congenital anomaly</w:t>
            </w:r>
          </w:p>
        </w:tc>
        <w:tc>
          <w:tcPr>
            <w:tcW w:w="2212" w:type="pct"/>
            <w:noWrap/>
            <w:hideMark/>
          </w:tcPr>
          <w:p w14:paraId="09BFEFBE"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r w:rsidR="00EC3D24" w:rsidRPr="004F2CD1" w14:paraId="0DA91D90" w14:textId="77777777" w:rsidTr="00D07263">
        <w:trPr>
          <w:trHeight w:val="20"/>
        </w:trPr>
        <w:tc>
          <w:tcPr>
            <w:tcW w:w="2788" w:type="pct"/>
            <w:gridSpan w:val="2"/>
            <w:noWrap/>
            <w:hideMark/>
          </w:tcPr>
          <w:p w14:paraId="4201E054"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Surgical cause</w:t>
            </w:r>
          </w:p>
        </w:tc>
        <w:tc>
          <w:tcPr>
            <w:tcW w:w="2212" w:type="pct"/>
            <w:noWrap/>
            <w:hideMark/>
          </w:tcPr>
          <w:p w14:paraId="5D07C1F8" w14:textId="77777777" w:rsidR="00EC3D24" w:rsidRPr="004F2CD1" w:rsidRDefault="00EC3D24" w:rsidP="00EC3D24">
            <w:pPr>
              <w:bidi w:val="0"/>
              <w:rPr>
                <w:rFonts w:asciiTheme="majorBidi" w:hAnsiTheme="majorBidi" w:cstheme="majorBidi"/>
                <w:sz w:val="20"/>
                <w:szCs w:val="20"/>
              </w:rPr>
            </w:pPr>
          </w:p>
        </w:tc>
      </w:tr>
      <w:tr w:rsidR="00EC3D24" w:rsidRPr="004F2CD1" w14:paraId="00C87F26" w14:textId="77777777" w:rsidTr="00D07263">
        <w:trPr>
          <w:trHeight w:val="20"/>
        </w:trPr>
        <w:tc>
          <w:tcPr>
            <w:tcW w:w="2788" w:type="pct"/>
            <w:gridSpan w:val="2"/>
            <w:noWrap/>
            <w:hideMark/>
          </w:tcPr>
          <w:p w14:paraId="2BDFE851"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Anorectal malformation</w:t>
            </w:r>
          </w:p>
        </w:tc>
        <w:tc>
          <w:tcPr>
            <w:tcW w:w="2212" w:type="pct"/>
            <w:noWrap/>
            <w:hideMark/>
          </w:tcPr>
          <w:p w14:paraId="47E03E72"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16 (26.7)</w:t>
            </w:r>
          </w:p>
        </w:tc>
      </w:tr>
      <w:tr w:rsidR="00EC3D24" w:rsidRPr="004F2CD1" w14:paraId="599EB423" w14:textId="77777777" w:rsidTr="00D07263">
        <w:trPr>
          <w:trHeight w:val="20"/>
        </w:trPr>
        <w:tc>
          <w:tcPr>
            <w:tcW w:w="2788" w:type="pct"/>
            <w:gridSpan w:val="2"/>
            <w:noWrap/>
            <w:hideMark/>
          </w:tcPr>
          <w:p w14:paraId="26C27F37"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Dolichocolon</w:t>
            </w:r>
          </w:p>
        </w:tc>
        <w:tc>
          <w:tcPr>
            <w:tcW w:w="2212" w:type="pct"/>
            <w:noWrap/>
            <w:hideMark/>
          </w:tcPr>
          <w:p w14:paraId="0E97337B"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r w:rsidR="00EC3D24" w:rsidRPr="004F2CD1" w14:paraId="0666E70C" w14:textId="77777777" w:rsidTr="00D07263">
        <w:trPr>
          <w:trHeight w:val="20"/>
        </w:trPr>
        <w:tc>
          <w:tcPr>
            <w:tcW w:w="2788" w:type="pct"/>
            <w:gridSpan w:val="2"/>
            <w:noWrap/>
            <w:hideMark/>
          </w:tcPr>
          <w:p w14:paraId="3871789F"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Hirschsprung</w:t>
            </w:r>
          </w:p>
        </w:tc>
        <w:tc>
          <w:tcPr>
            <w:tcW w:w="2212" w:type="pct"/>
            <w:noWrap/>
            <w:hideMark/>
          </w:tcPr>
          <w:p w14:paraId="742D3C15"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36 (60.0)</w:t>
            </w:r>
          </w:p>
        </w:tc>
      </w:tr>
      <w:tr w:rsidR="00EC3D24" w:rsidRPr="004F2CD1" w14:paraId="4506A974" w14:textId="77777777" w:rsidTr="00D07263">
        <w:trPr>
          <w:trHeight w:val="20"/>
        </w:trPr>
        <w:tc>
          <w:tcPr>
            <w:tcW w:w="2788" w:type="pct"/>
            <w:gridSpan w:val="2"/>
            <w:noWrap/>
            <w:hideMark/>
          </w:tcPr>
          <w:p w14:paraId="34BA5CC0"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Aganglionosis</w:t>
            </w:r>
          </w:p>
        </w:tc>
        <w:tc>
          <w:tcPr>
            <w:tcW w:w="2212" w:type="pct"/>
            <w:noWrap/>
            <w:hideMark/>
          </w:tcPr>
          <w:p w14:paraId="6C84FDBA"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36 (60.0)</w:t>
            </w:r>
          </w:p>
        </w:tc>
      </w:tr>
      <w:tr w:rsidR="00EC3D24" w:rsidRPr="004F2CD1" w14:paraId="4B074C9A" w14:textId="77777777" w:rsidTr="00D07263">
        <w:trPr>
          <w:trHeight w:val="20"/>
        </w:trPr>
        <w:tc>
          <w:tcPr>
            <w:tcW w:w="2788" w:type="pct"/>
            <w:gridSpan w:val="2"/>
            <w:noWrap/>
            <w:hideMark/>
          </w:tcPr>
          <w:p w14:paraId="2B9F9BBC"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Stenosis length (cm)</w:t>
            </w:r>
          </w:p>
        </w:tc>
        <w:tc>
          <w:tcPr>
            <w:tcW w:w="2212" w:type="pct"/>
            <w:noWrap/>
            <w:hideMark/>
          </w:tcPr>
          <w:p w14:paraId="252657E9"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3 ±1</w:t>
            </w:r>
          </w:p>
        </w:tc>
      </w:tr>
      <w:tr w:rsidR="00EC3D24" w:rsidRPr="004F2CD1" w14:paraId="54000600" w14:textId="77777777" w:rsidTr="00D07263">
        <w:trPr>
          <w:trHeight w:val="20"/>
        </w:trPr>
        <w:tc>
          <w:tcPr>
            <w:tcW w:w="2788" w:type="pct"/>
            <w:gridSpan w:val="2"/>
            <w:noWrap/>
            <w:hideMark/>
          </w:tcPr>
          <w:p w14:paraId="72128A4E" w14:textId="77777777" w:rsidR="00EC3D24" w:rsidRPr="004F2CD1" w:rsidRDefault="00EC3D24" w:rsidP="00EC3D24">
            <w:pPr>
              <w:bidi w:val="0"/>
              <w:rPr>
                <w:rFonts w:asciiTheme="majorBidi" w:hAnsiTheme="majorBidi" w:cstheme="majorBidi"/>
                <w:b/>
                <w:bCs/>
                <w:sz w:val="20"/>
                <w:szCs w:val="20"/>
              </w:rPr>
            </w:pPr>
            <w:r w:rsidRPr="004F2CD1">
              <w:rPr>
                <w:rFonts w:asciiTheme="majorBidi" w:hAnsiTheme="majorBidi" w:cstheme="majorBidi"/>
                <w:b/>
                <w:bCs/>
                <w:sz w:val="20"/>
                <w:szCs w:val="20"/>
              </w:rPr>
              <w:t>Symptoms</w:t>
            </w:r>
          </w:p>
        </w:tc>
        <w:tc>
          <w:tcPr>
            <w:tcW w:w="2212" w:type="pct"/>
            <w:noWrap/>
            <w:hideMark/>
          </w:tcPr>
          <w:p w14:paraId="4C50D4C9" w14:textId="77777777" w:rsidR="00EC3D24" w:rsidRPr="004F2CD1" w:rsidRDefault="00EC3D24" w:rsidP="00EC3D24">
            <w:pPr>
              <w:bidi w:val="0"/>
              <w:jc w:val="center"/>
              <w:rPr>
                <w:rFonts w:asciiTheme="majorBidi" w:hAnsiTheme="majorBidi" w:cstheme="majorBidi"/>
                <w:b/>
                <w:bCs/>
                <w:sz w:val="20"/>
                <w:szCs w:val="20"/>
              </w:rPr>
            </w:pPr>
          </w:p>
        </w:tc>
      </w:tr>
      <w:tr w:rsidR="00EC3D24" w:rsidRPr="004F2CD1" w14:paraId="436B44A2" w14:textId="77777777" w:rsidTr="00D07263">
        <w:trPr>
          <w:trHeight w:val="52"/>
        </w:trPr>
        <w:tc>
          <w:tcPr>
            <w:tcW w:w="1394" w:type="pct"/>
            <w:vMerge w:val="restart"/>
            <w:noWrap/>
            <w:vAlign w:val="center"/>
            <w:hideMark/>
          </w:tcPr>
          <w:p w14:paraId="48A0D48B"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Frequency</w:t>
            </w:r>
          </w:p>
        </w:tc>
        <w:tc>
          <w:tcPr>
            <w:tcW w:w="1394" w:type="pct"/>
            <w:vAlign w:val="center"/>
          </w:tcPr>
          <w:p w14:paraId="1FF305D1" w14:textId="7BBBA90D"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Once per 2 weeks</w:t>
            </w:r>
          </w:p>
        </w:tc>
        <w:tc>
          <w:tcPr>
            <w:tcW w:w="2212" w:type="pct"/>
            <w:noWrap/>
            <w:vAlign w:val="center"/>
            <w:hideMark/>
          </w:tcPr>
          <w:p w14:paraId="4932F845" w14:textId="632BB11A" w:rsidR="00EC3D24" w:rsidRPr="004F2CD1" w:rsidRDefault="00EC3D24" w:rsidP="00EC3D24">
            <w:pPr>
              <w:bidi w:val="0"/>
              <w:jc w:val="center"/>
              <w:rPr>
                <w:rFonts w:asciiTheme="majorBidi" w:hAnsiTheme="majorBidi" w:cstheme="majorBidi"/>
                <w:sz w:val="20"/>
                <w:szCs w:val="20"/>
              </w:rPr>
            </w:pPr>
            <w:r w:rsidRPr="004F2CD1">
              <w:rPr>
                <w:rFonts w:asciiTheme="majorBidi" w:hAnsiTheme="majorBidi" w:cstheme="majorBidi"/>
                <w:color w:val="000000"/>
                <w:sz w:val="20"/>
                <w:szCs w:val="20"/>
              </w:rPr>
              <w:t>20 (45.5)</w:t>
            </w:r>
          </w:p>
        </w:tc>
      </w:tr>
      <w:tr w:rsidR="00EC3D24" w:rsidRPr="004F2CD1" w14:paraId="7D6B9203" w14:textId="77777777" w:rsidTr="00D07263">
        <w:trPr>
          <w:trHeight w:val="50"/>
        </w:trPr>
        <w:tc>
          <w:tcPr>
            <w:tcW w:w="1394" w:type="pct"/>
            <w:vMerge/>
            <w:noWrap/>
          </w:tcPr>
          <w:p w14:paraId="1D0979AD" w14:textId="77777777" w:rsidR="00EC3D24" w:rsidRPr="004F2CD1" w:rsidRDefault="00EC3D24" w:rsidP="00EC3D24">
            <w:pPr>
              <w:bidi w:val="0"/>
              <w:rPr>
                <w:rFonts w:asciiTheme="majorBidi" w:hAnsiTheme="majorBidi" w:cstheme="majorBidi"/>
                <w:b/>
                <w:bCs/>
                <w:color w:val="000000"/>
                <w:sz w:val="20"/>
                <w:szCs w:val="20"/>
              </w:rPr>
            </w:pPr>
          </w:p>
        </w:tc>
        <w:tc>
          <w:tcPr>
            <w:tcW w:w="1394" w:type="pct"/>
          </w:tcPr>
          <w:p w14:paraId="0F8D9D92" w14:textId="69515A8C"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Once per 3 weeks</w:t>
            </w:r>
          </w:p>
        </w:tc>
        <w:tc>
          <w:tcPr>
            <w:tcW w:w="2212" w:type="pct"/>
            <w:noWrap/>
            <w:vAlign w:val="center"/>
          </w:tcPr>
          <w:p w14:paraId="46E29499" w14:textId="1E3618E0" w:rsidR="00EC3D24" w:rsidRPr="004F2CD1" w:rsidRDefault="00EC3D24" w:rsidP="00EC3D24">
            <w:pPr>
              <w:bidi w:val="0"/>
              <w:jc w:val="center"/>
              <w:rPr>
                <w:rFonts w:asciiTheme="majorBidi" w:hAnsiTheme="majorBidi" w:cstheme="majorBidi"/>
                <w:sz w:val="20"/>
                <w:szCs w:val="20"/>
              </w:rPr>
            </w:pPr>
            <w:r w:rsidRPr="004F2CD1">
              <w:rPr>
                <w:rFonts w:asciiTheme="majorBidi" w:hAnsiTheme="majorBidi" w:cstheme="majorBidi"/>
                <w:color w:val="000000"/>
                <w:sz w:val="20"/>
                <w:szCs w:val="20"/>
              </w:rPr>
              <w:t>16 (36.4)</w:t>
            </w:r>
          </w:p>
        </w:tc>
      </w:tr>
      <w:tr w:rsidR="00EC3D24" w:rsidRPr="004F2CD1" w14:paraId="31907220" w14:textId="77777777" w:rsidTr="00D07263">
        <w:trPr>
          <w:trHeight w:val="50"/>
        </w:trPr>
        <w:tc>
          <w:tcPr>
            <w:tcW w:w="1394" w:type="pct"/>
            <w:vMerge/>
            <w:noWrap/>
          </w:tcPr>
          <w:p w14:paraId="22CD7487" w14:textId="77777777" w:rsidR="00EC3D24" w:rsidRPr="004F2CD1" w:rsidRDefault="00EC3D24" w:rsidP="00EC3D24">
            <w:pPr>
              <w:bidi w:val="0"/>
              <w:rPr>
                <w:rFonts w:asciiTheme="majorBidi" w:hAnsiTheme="majorBidi" w:cstheme="majorBidi"/>
                <w:b/>
                <w:bCs/>
                <w:color w:val="000000"/>
                <w:sz w:val="20"/>
                <w:szCs w:val="20"/>
              </w:rPr>
            </w:pPr>
          </w:p>
        </w:tc>
        <w:tc>
          <w:tcPr>
            <w:tcW w:w="1394" w:type="pct"/>
          </w:tcPr>
          <w:p w14:paraId="3EFC2733" w14:textId="710B8C64"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Once per week</w:t>
            </w:r>
          </w:p>
        </w:tc>
        <w:tc>
          <w:tcPr>
            <w:tcW w:w="2212" w:type="pct"/>
            <w:noWrap/>
            <w:vAlign w:val="center"/>
          </w:tcPr>
          <w:p w14:paraId="6A78A64B" w14:textId="1C650878" w:rsidR="00EC3D24" w:rsidRPr="004F2CD1" w:rsidRDefault="00EC3D24" w:rsidP="00EC3D24">
            <w:pPr>
              <w:bidi w:val="0"/>
              <w:jc w:val="center"/>
              <w:rPr>
                <w:rFonts w:asciiTheme="majorBidi" w:hAnsiTheme="majorBidi" w:cstheme="majorBidi"/>
                <w:sz w:val="20"/>
                <w:szCs w:val="20"/>
              </w:rPr>
            </w:pPr>
            <w:r w:rsidRPr="004F2CD1">
              <w:rPr>
                <w:rFonts w:asciiTheme="majorBidi" w:hAnsiTheme="majorBidi" w:cstheme="majorBidi"/>
                <w:color w:val="000000"/>
                <w:sz w:val="20"/>
                <w:szCs w:val="20"/>
              </w:rPr>
              <w:t>8 (18.2)</w:t>
            </w:r>
          </w:p>
        </w:tc>
      </w:tr>
      <w:tr w:rsidR="00EC3D24" w:rsidRPr="004F2CD1" w14:paraId="4FD1A85E" w14:textId="77777777" w:rsidTr="00D07263">
        <w:trPr>
          <w:trHeight w:val="20"/>
        </w:trPr>
        <w:tc>
          <w:tcPr>
            <w:tcW w:w="2788" w:type="pct"/>
            <w:gridSpan w:val="2"/>
            <w:noWrap/>
            <w:hideMark/>
          </w:tcPr>
          <w:p w14:paraId="412998A5"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Abdominal pain</w:t>
            </w:r>
          </w:p>
        </w:tc>
        <w:tc>
          <w:tcPr>
            <w:tcW w:w="2212" w:type="pct"/>
            <w:noWrap/>
            <w:hideMark/>
          </w:tcPr>
          <w:p w14:paraId="73D1B9CB"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24 (40.0)</w:t>
            </w:r>
          </w:p>
        </w:tc>
      </w:tr>
      <w:tr w:rsidR="00EC3D24" w:rsidRPr="004F2CD1" w14:paraId="5A5C1033" w14:textId="77777777" w:rsidTr="00D07263">
        <w:trPr>
          <w:trHeight w:val="20"/>
        </w:trPr>
        <w:tc>
          <w:tcPr>
            <w:tcW w:w="2788" w:type="pct"/>
            <w:gridSpan w:val="2"/>
            <w:noWrap/>
            <w:hideMark/>
          </w:tcPr>
          <w:p w14:paraId="3934EF4C"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Distension</w:t>
            </w:r>
          </w:p>
        </w:tc>
        <w:tc>
          <w:tcPr>
            <w:tcW w:w="2212" w:type="pct"/>
            <w:noWrap/>
            <w:hideMark/>
          </w:tcPr>
          <w:p w14:paraId="3ECD0596"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44 (73.3)</w:t>
            </w:r>
          </w:p>
        </w:tc>
      </w:tr>
      <w:tr w:rsidR="00EC3D24" w:rsidRPr="004F2CD1" w14:paraId="36230515" w14:textId="77777777" w:rsidTr="00D07263">
        <w:trPr>
          <w:trHeight w:val="20"/>
        </w:trPr>
        <w:tc>
          <w:tcPr>
            <w:tcW w:w="2788" w:type="pct"/>
            <w:gridSpan w:val="2"/>
            <w:noWrap/>
            <w:hideMark/>
          </w:tcPr>
          <w:p w14:paraId="18E66406"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Vomiting</w:t>
            </w:r>
          </w:p>
        </w:tc>
        <w:tc>
          <w:tcPr>
            <w:tcW w:w="2212" w:type="pct"/>
            <w:noWrap/>
            <w:hideMark/>
          </w:tcPr>
          <w:p w14:paraId="5997F872"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12 (20.0)</w:t>
            </w:r>
          </w:p>
        </w:tc>
      </w:tr>
      <w:tr w:rsidR="00EC3D24" w:rsidRPr="004F2CD1" w14:paraId="697511FD" w14:textId="77777777" w:rsidTr="00D07263">
        <w:trPr>
          <w:trHeight w:val="20"/>
        </w:trPr>
        <w:tc>
          <w:tcPr>
            <w:tcW w:w="2788" w:type="pct"/>
            <w:gridSpan w:val="2"/>
            <w:noWrap/>
            <w:hideMark/>
          </w:tcPr>
          <w:p w14:paraId="7886BE08"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Previous treatment</w:t>
            </w:r>
          </w:p>
        </w:tc>
        <w:tc>
          <w:tcPr>
            <w:tcW w:w="2212" w:type="pct"/>
            <w:noWrap/>
            <w:hideMark/>
          </w:tcPr>
          <w:p w14:paraId="64353D14"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28 (46.7)</w:t>
            </w:r>
          </w:p>
        </w:tc>
      </w:tr>
      <w:tr w:rsidR="00EC3D24" w:rsidRPr="004F2CD1" w14:paraId="0A8EC91E" w14:textId="77777777" w:rsidTr="00D07263">
        <w:trPr>
          <w:trHeight w:val="20"/>
        </w:trPr>
        <w:tc>
          <w:tcPr>
            <w:tcW w:w="2788" w:type="pct"/>
            <w:gridSpan w:val="2"/>
            <w:noWrap/>
            <w:hideMark/>
          </w:tcPr>
          <w:p w14:paraId="4B3FFC10" w14:textId="77777777" w:rsidR="00EC3D24" w:rsidRPr="004F2CD1" w:rsidRDefault="00EC3D24" w:rsidP="00EC3D24">
            <w:pPr>
              <w:bidi w:val="0"/>
              <w:rPr>
                <w:rFonts w:asciiTheme="majorBidi" w:hAnsiTheme="majorBidi" w:cstheme="majorBidi"/>
                <w:b/>
                <w:bCs/>
                <w:sz w:val="20"/>
                <w:szCs w:val="20"/>
              </w:rPr>
            </w:pPr>
            <w:r w:rsidRPr="004F2CD1">
              <w:rPr>
                <w:rFonts w:asciiTheme="majorBidi" w:hAnsiTheme="majorBidi" w:cstheme="majorBidi"/>
                <w:b/>
                <w:bCs/>
                <w:sz w:val="20"/>
                <w:szCs w:val="20"/>
              </w:rPr>
              <w:t>Surgical details</w:t>
            </w:r>
          </w:p>
        </w:tc>
        <w:tc>
          <w:tcPr>
            <w:tcW w:w="2212" w:type="pct"/>
            <w:noWrap/>
            <w:hideMark/>
          </w:tcPr>
          <w:p w14:paraId="70B5D3E4" w14:textId="77777777" w:rsidR="00EC3D24" w:rsidRPr="004F2CD1" w:rsidRDefault="00EC3D24" w:rsidP="00EC3D24">
            <w:pPr>
              <w:bidi w:val="0"/>
              <w:rPr>
                <w:rFonts w:asciiTheme="majorBidi" w:hAnsiTheme="majorBidi" w:cstheme="majorBidi"/>
                <w:sz w:val="20"/>
                <w:szCs w:val="20"/>
              </w:rPr>
            </w:pPr>
          </w:p>
        </w:tc>
      </w:tr>
      <w:tr w:rsidR="00EC3D24" w:rsidRPr="004F2CD1" w14:paraId="132C4DA1" w14:textId="77777777" w:rsidTr="00D07263">
        <w:trPr>
          <w:trHeight w:val="20"/>
        </w:trPr>
        <w:tc>
          <w:tcPr>
            <w:tcW w:w="2788" w:type="pct"/>
            <w:gridSpan w:val="2"/>
            <w:noWrap/>
            <w:hideMark/>
          </w:tcPr>
          <w:p w14:paraId="22C63DF8"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Type of surgery</w:t>
            </w:r>
          </w:p>
        </w:tc>
        <w:tc>
          <w:tcPr>
            <w:tcW w:w="2212" w:type="pct"/>
            <w:noWrap/>
            <w:hideMark/>
          </w:tcPr>
          <w:p w14:paraId="2A44242B" w14:textId="77777777" w:rsidR="00EC3D24" w:rsidRPr="004F2CD1" w:rsidRDefault="00EC3D24" w:rsidP="00EC3D24">
            <w:pPr>
              <w:bidi w:val="0"/>
              <w:rPr>
                <w:rFonts w:asciiTheme="majorBidi" w:hAnsiTheme="majorBidi" w:cstheme="majorBidi"/>
                <w:sz w:val="20"/>
                <w:szCs w:val="20"/>
              </w:rPr>
            </w:pPr>
          </w:p>
        </w:tc>
      </w:tr>
      <w:tr w:rsidR="00EC3D24" w:rsidRPr="004F2CD1" w14:paraId="05EEB8A6" w14:textId="77777777" w:rsidTr="00D07263">
        <w:trPr>
          <w:trHeight w:val="20"/>
        </w:trPr>
        <w:tc>
          <w:tcPr>
            <w:tcW w:w="2788" w:type="pct"/>
            <w:gridSpan w:val="2"/>
            <w:noWrap/>
            <w:hideMark/>
          </w:tcPr>
          <w:p w14:paraId="25AAE252"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Anoplasty</w:t>
            </w:r>
          </w:p>
        </w:tc>
        <w:tc>
          <w:tcPr>
            <w:tcW w:w="2212" w:type="pct"/>
            <w:noWrap/>
            <w:hideMark/>
          </w:tcPr>
          <w:p w14:paraId="27B92C8C"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16 (26.7)</w:t>
            </w:r>
          </w:p>
        </w:tc>
      </w:tr>
      <w:tr w:rsidR="00EC3D24" w:rsidRPr="004F2CD1" w14:paraId="4BBB9602" w14:textId="77777777" w:rsidTr="00D07263">
        <w:trPr>
          <w:trHeight w:val="20"/>
        </w:trPr>
        <w:tc>
          <w:tcPr>
            <w:tcW w:w="2788" w:type="pct"/>
            <w:gridSpan w:val="2"/>
            <w:noWrap/>
            <w:hideMark/>
          </w:tcPr>
          <w:p w14:paraId="322E7E37"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Sigmoidectomy</w:t>
            </w:r>
          </w:p>
        </w:tc>
        <w:tc>
          <w:tcPr>
            <w:tcW w:w="2212" w:type="pct"/>
            <w:noWrap/>
            <w:hideMark/>
          </w:tcPr>
          <w:p w14:paraId="3CACC984"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r w:rsidR="00EC3D24" w:rsidRPr="004F2CD1" w14:paraId="05B0E839" w14:textId="77777777" w:rsidTr="00D07263">
        <w:trPr>
          <w:trHeight w:val="20"/>
        </w:trPr>
        <w:tc>
          <w:tcPr>
            <w:tcW w:w="2788" w:type="pct"/>
            <w:gridSpan w:val="2"/>
            <w:noWrap/>
            <w:hideMark/>
          </w:tcPr>
          <w:p w14:paraId="7676A862"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Soave</w:t>
            </w:r>
          </w:p>
        </w:tc>
        <w:tc>
          <w:tcPr>
            <w:tcW w:w="2212" w:type="pct"/>
            <w:noWrap/>
            <w:hideMark/>
          </w:tcPr>
          <w:p w14:paraId="4126B9C1"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12 (20.0)</w:t>
            </w:r>
          </w:p>
        </w:tc>
      </w:tr>
      <w:tr w:rsidR="00EC3D24" w:rsidRPr="004F2CD1" w14:paraId="45466FC0" w14:textId="77777777" w:rsidTr="00D07263">
        <w:trPr>
          <w:trHeight w:val="20"/>
        </w:trPr>
        <w:tc>
          <w:tcPr>
            <w:tcW w:w="2788" w:type="pct"/>
            <w:gridSpan w:val="2"/>
            <w:noWrap/>
            <w:hideMark/>
          </w:tcPr>
          <w:p w14:paraId="6EC994A4"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Swenson</w:t>
            </w:r>
          </w:p>
        </w:tc>
        <w:tc>
          <w:tcPr>
            <w:tcW w:w="2212" w:type="pct"/>
            <w:noWrap/>
            <w:hideMark/>
          </w:tcPr>
          <w:p w14:paraId="465851C9"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24 (40.0)</w:t>
            </w:r>
          </w:p>
        </w:tc>
      </w:tr>
      <w:tr w:rsidR="00EC3D24" w:rsidRPr="004F2CD1" w14:paraId="27CE73AA" w14:textId="77777777" w:rsidTr="00D07263">
        <w:trPr>
          <w:trHeight w:val="20"/>
        </w:trPr>
        <w:tc>
          <w:tcPr>
            <w:tcW w:w="2788" w:type="pct"/>
            <w:gridSpan w:val="2"/>
            <w:noWrap/>
            <w:hideMark/>
          </w:tcPr>
          <w:p w14:paraId="3A39E986"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Approach</w:t>
            </w:r>
          </w:p>
        </w:tc>
        <w:tc>
          <w:tcPr>
            <w:tcW w:w="2212" w:type="pct"/>
            <w:noWrap/>
            <w:hideMark/>
          </w:tcPr>
          <w:p w14:paraId="5AC08C2D" w14:textId="77777777" w:rsidR="00EC3D24" w:rsidRPr="004F2CD1" w:rsidRDefault="00EC3D24" w:rsidP="00EC3D24">
            <w:pPr>
              <w:bidi w:val="0"/>
              <w:rPr>
                <w:rFonts w:asciiTheme="majorBidi" w:hAnsiTheme="majorBidi" w:cstheme="majorBidi"/>
                <w:sz w:val="20"/>
                <w:szCs w:val="20"/>
              </w:rPr>
            </w:pPr>
          </w:p>
        </w:tc>
      </w:tr>
      <w:tr w:rsidR="00EC3D24" w:rsidRPr="004F2CD1" w14:paraId="5474CF1E" w14:textId="77777777" w:rsidTr="00D07263">
        <w:trPr>
          <w:trHeight w:val="20"/>
        </w:trPr>
        <w:tc>
          <w:tcPr>
            <w:tcW w:w="2788" w:type="pct"/>
            <w:gridSpan w:val="2"/>
            <w:noWrap/>
            <w:hideMark/>
          </w:tcPr>
          <w:p w14:paraId="36380804"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Laparoscopic</w:t>
            </w:r>
          </w:p>
        </w:tc>
        <w:tc>
          <w:tcPr>
            <w:tcW w:w="2212" w:type="pct"/>
            <w:noWrap/>
            <w:hideMark/>
          </w:tcPr>
          <w:p w14:paraId="1E985154"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r w:rsidR="00EC3D24" w:rsidRPr="004F2CD1" w14:paraId="0CC21FDB" w14:textId="77777777" w:rsidTr="00D07263">
        <w:trPr>
          <w:trHeight w:val="20"/>
        </w:trPr>
        <w:tc>
          <w:tcPr>
            <w:tcW w:w="2788" w:type="pct"/>
            <w:gridSpan w:val="2"/>
            <w:noWrap/>
            <w:hideMark/>
          </w:tcPr>
          <w:p w14:paraId="203A964E"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Open</w:t>
            </w:r>
          </w:p>
        </w:tc>
        <w:tc>
          <w:tcPr>
            <w:tcW w:w="2212" w:type="pct"/>
            <w:noWrap/>
            <w:hideMark/>
          </w:tcPr>
          <w:p w14:paraId="02A4F11A"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52 (86.7)</w:t>
            </w:r>
          </w:p>
        </w:tc>
      </w:tr>
      <w:tr w:rsidR="00EC3D24" w:rsidRPr="004F2CD1" w14:paraId="0D69151D" w14:textId="77777777" w:rsidTr="00D07263">
        <w:trPr>
          <w:trHeight w:val="20"/>
        </w:trPr>
        <w:tc>
          <w:tcPr>
            <w:tcW w:w="2788" w:type="pct"/>
            <w:gridSpan w:val="2"/>
            <w:noWrap/>
            <w:hideMark/>
          </w:tcPr>
          <w:p w14:paraId="0E4CCAE3"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Operative time (hrs)</w:t>
            </w:r>
          </w:p>
        </w:tc>
        <w:tc>
          <w:tcPr>
            <w:tcW w:w="2212" w:type="pct"/>
            <w:noWrap/>
            <w:hideMark/>
          </w:tcPr>
          <w:p w14:paraId="33102506"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3 ±1</w:t>
            </w:r>
          </w:p>
        </w:tc>
      </w:tr>
      <w:tr w:rsidR="00EC3D24" w:rsidRPr="004F2CD1" w14:paraId="5E1B652A" w14:textId="77777777" w:rsidTr="00D07263">
        <w:trPr>
          <w:trHeight w:val="20"/>
        </w:trPr>
        <w:tc>
          <w:tcPr>
            <w:tcW w:w="2788" w:type="pct"/>
            <w:gridSpan w:val="2"/>
            <w:noWrap/>
            <w:hideMark/>
          </w:tcPr>
          <w:p w14:paraId="135B9EAA"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Intraoperative complications</w:t>
            </w:r>
          </w:p>
        </w:tc>
        <w:tc>
          <w:tcPr>
            <w:tcW w:w="2212" w:type="pct"/>
            <w:noWrap/>
            <w:hideMark/>
          </w:tcPr>
          <w:p w14:paraId="3CE2A687" w14:textId="77777777" w:rsidR="00EC3D24" w:rsidRPr="004F2CD1" w:rsidRDefault="00EC3D24" w:rsidP="00EC3D24">
            <w:pPr>
              <w:bidi w:val="0"/>
              <w:rPr>
                <w:rFonts w:asciiTheme="majorBidi" w:hAnsiTheme="majorBidi" w:cstheme="majorBidi"/>
                <w:sz w:val="20"/>
                <w:szCs w:val="20"/>
              </w:rPr>
            </w:pPr>
          </w:p>
        </w:tc>
      </w:tr>
      <w:tr w:rsidR="00EC3D24" w:rsidRPr="004F2CD1" w14:paraId="17B11342" w14:textId="77777777" w:rsidTr="00D07263">
        <w:trPr>
          <w:trHeight w:val="20"/>
        </w:trPr>
        <w:tc>
          <w:tcPr>
            <w:tcW w:w="2788" w:type="pct"/>
            <w:gridSpan w:val="2"/>
            <w:noWrap/>
            <w:hideMark/>
          </w:tcPr>
          <w:p w14:paraId="5C04F5CA"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Bleeding</w:t>
            </w:r>
          </w:p>
        </w:tc>
        <w:tc>
          <w:tcPr>
            <w:tcW w:w="2212" w:type="pct"/>
            <w:noWrap/>
            <w:hideMark/>
          </w:tcPr>
          <w:p w14:paraId="4556380D"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r w:rsidR="00EC3D24" w:rsidRPr="004F2CD1" w14:paraId="1A0713BA" w14:textId="77777777" w:rsidTr="00D07263">
        <w:trPr>
          <w:trHeight w:val="20"/>
        </w:trPr>
        <w:tc>
          <w:tcPr>
            <w:tcW w:w="2788" w:type="pct"/>
            <w:gridSpan w:val="2"/>
            <w:noWrap/>
            <w:hideMark/>
          </w:tcPr>
          <w:p w14:paraId="7F3C77DB"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Soiling</w:t>
            </w:r>
          </w:p>
        </w:tc>
        <w:tc>
          <w:tcPr>
            <w:tcW w:w="2212" w:type="pct"/>
            <w:noWrap/>
            <w:hideMark/>
          </w:tcPr>
          <w:p w14:paraId="4DCF0531"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12 (20.0)</w:t>
            </w:r>
          </w:p>
        </w:tc>
      </w:tr>
      <w:tr w:rsidR="00EC3D24" w:rsidRPr="004F2CD1" w14:paraId="1F83D709" w14:textId="77777777" w:rsidTr="00D07263">
        <w:trPr>
          <w:trHeight w:val="20"/>
        </w:trPr>
        <w:tc>
          <w:tcPr>
            <w:tcW w:w="2788" w:type="pct"/>
            <w:gridSpan w:val="2"/>
            <w:noWrap/>
          </w:tcPr>
          <w:p w14:paraId="1C8C81C4"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No complications</w:t>
            </w:r>
          </w:p>
        </w:tc>
        <w:tc>
          <w:tcPr>
            <w:tcW w:w="2212" w:type="pct"/>
            <w:noWrap/>
          </w:tcPr>
          <w:p w14:paraId="555B02B6"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40 (66.7)</w:t>
            </w:r>
          </w:p>
        </w:tc>
      </w:tr>
      <w:tr w:rsidR="00EC3D24" w:rsidRPr="00DF0286" w14:paraId="1656AD7B" w14:textId="77777777" w:rsidTr="00D07263">
        <w:trPr>
          <w:trHeight w:val="20"/>
        </w:trPr>
        <w:tc>
          <w:tcPr>
            <w:tcW w:w="2788" w:type="pct"/>
            <w:gridSpan w:val="2"/>
            <w:noWrap/>
          </w:tcPr>
          <w:p w14:paraId="1FDD42B9" w14:textId="77777777" w:rsidR="00EC3D24" w:rsidRPr="00DF0286" w:rsidRDefault="00EC3D24" w:rsidP="00EC3D24">
            <w:pPr>
              <w:bidi w:val="0"/>
              <w:rPr>
                <w:rFonts w:asciiTheme="majorBidi" w:hAnsiTheme="majorBidi" w:cstheme="majorBidi"/>
                <w:b/>
                <w:bCs/>
                <w:color w:val="000000"/>
                <w:sz w:val="20"/>
                <w:szCs w:val="20"/>
              </w:rPr>
            </w:pPr>
            <w:r w:rsidRPr="00DF0286">
              <w:rPr>
                <w:rFonts w:asciiTheme="majorBidi" w:hAnsiTheme="majorBidi" w:cstheme="majorBidi"/>
                <w:b/>
                <w:bCs/>
                <w:color w:val="000000"/>
                <w:sz w:val="20"/>
                <w:szCs w:val="20"/>
              </w:rPr>
              <w:t>Postoperative findings</w:t>
            </w:r>
          </w:p>
        </w:tc>
        <w:tc>
          <w:tcPr>
            <w:tcW w:w="2212" w:type="pct"/>
            <w:noWrap/>
          </w:tcPr>
          <w:p w14:paraId="06556D81" w14:textId="77777777" w:rsidR="00EC3D24" w:rsidRPr="00DF0286" w:rsidRDefault="00EC3D24" w:rsidP="00EC3D24">
            <w:pPr>
              <w:bidi w:val="0"/>
              <w:jc w:val="center"/>
              <w:rPr>
                <w:rFonts w:asciiTheme="majorBidi" w:hAnsiTheme="majorBidi" w:cstheme="majorBidi"/>
                <w:b/>
                <w:bCs/>
                <w:color w:val="000000"/>
                <w:sz w:val="20"/>
                <w:szCs w:val="20"/>
              </w:rPr>
            </w:pPr>
          </w:p>
        </w:tc>
      </w:tr>
      <w:tr w:rsidR="00EC3D24" w:rsidRPr="004F2CD1" w14:paraId="18EA1B26" w14:textId="77777777" w:rsidTr="00D07263">
        <w:trPr>
          <w:trHeight w:val="20"/>
        </w:trPr>
        <w:tc>
          <w:tcPr>
            <w:tcW w:w="2788" w:type="pct"/>
            <w:gridSpan w:val="2"/>
            <w:noWrap/>
          </w:tcPr>
          <w:p w14:paraId="164A0354"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LOS (days)</w:t>
            </w:r>
          </w:p>
        </w:tc>
        <w:tc>
          <w:tcPr>
            <w:tcW w:w="2212" w:type="pct"/>
            <w:noWrap/>
          </w:tcPr>
          <w:p w14:paraId="306E7779"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9 ±4</w:t>
            </w:r>
          </w:p>
        </w:tc>
      </w:tr>
      <w:tr w:rsidR="00EC3D24" w:rsidRPr="004F2CD1" w14:paraId="46B412C3" w14:textId="77777777" w:rsidTr="00D07263">
        <w:trPr>
          <w:trHeight w:val="20"/>
        </w:trPr>
        <w:tc>
          <w:tcPr>
            <w:tcW w:w="2788" w:type="pct"/>
            <w:gridSpan w:val="2"/>
            <w:noWrap/>
          </w:tcPr>
          <w:p w14:paraId="68205180"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Readmission</w:t>
            </w:r>
          </w:p>
        </w:tc>
        <w:tc>
          <w:tcPr>
            <w:tcW w:w="2212" w:type="pct"/>
            <w:noWrap/>
          </w:tcPr>
          <w:p w14:paraId="3AE38D64"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12 (20.0)</w:t>
            </w:r>
          </w:p>
        </w:tc>
      </w:tr>
      <w:tr w:rsidR="00EC3D24" w:rsidRPr="004F2CD1" w14:paraId="064B292D" w14:textId="77777777" w:rsidTr="00D07263">
        <w:trPr>
          <w:trHeight w:val="20"/>
        </w:trPr>
        <w:tc>
          <w:tcPr>
            <w:tcW w:w="2788" w:type="pct"/>
            <w:gridSpan w:val="2"/>
            <w:noWrap/>
          </w:tcPr>
          <w:p w14:paraId="0540B017"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Immediate postoperative complications</w:t>
            </w:r>
          </w:p>
        </w:tc>
        <w:tc>
          <w:tcPr>
            <w:tcW w:w="2212" w:type="pct"/>
            <w:noWrap/>
          </w:tcPr>
          <w:p w14:paraId="1DB00F64" w14:textId="77777777" w:rsidR="00EC3D24" w:rsidRPr="004F2CD1" w:rsidRDefault="00EC3D24" w:rsidP="00EC3D24">
            <w:pPr>
              <w:bidi w:val="0"/>
              <w:jc w:val="center"/>
              <w:rPr>
                <w:rFonts w:asciiTheme="majorBidi" w:hAnsiTheme="majorBidi" w:cstheme="majorBidi"/>
                <w:color w:val="000000"/>
                <w:sz w:val="20"/>
                <w:szCs w:val="20"/>
              </w:rPr>
            </w:pPr>
          </w:p>
        </w:tc>
      </w:tr>
      <w:tr w:rsidR="00EC3D24" w:rsidRPr="004F2CD1" w14:paraId="18F67ADD" w14:textId="77777777" w:rsidTr="00D07263">
        <w:trPr>
          <w:trHeight w:val="20"/>
        </w:trPr>
        <w:tc>
          <w:tcPr>
            <w:tcW w:w="2788" w:type="pct"/>
            <w:gridSpan w:val="2"/>
            <w:noWrap/>
          </w:tcPr>
          <w:p w14:paraId="0C775F85" w14:textId="77777777" w:rsidR="00EC3D24" w:rsidRPr="004F2CD1" w:rsidRDefault="00EC3D24" w:rsidP="00EC3D24">
            <w:pPr>
              <w:bidi w:val="0"/>
              <w:rPr>
                <w:rFonts w:asciiTheme="majorBidi" w:hAnsiTheme="majorBidi" w:cstheme="majorBidi"/>
                <w:color w:val="000000"/>
                <w:sz w:val="20"/>
                <w:szCs w:val="20"/>
              </w:rPr>
            </w:pPr>
            <w:bookmarkStart w:id="2" w:name="OLE_LINK18"/>
            <w:r w:rsidRPr="004F2CD1">
              <w:rPr>
                <w:rFonts w:asciiTheme="majorBidi" w:hAnsiTheme="majorBidi" w:cstheme="majorBidi"/>
                <w:color w:val="000000"/>
                <w:sz w:val="20"/>
                <w:szCs w:val="20"/>
              </w:rPr>
              <w:t>Anastomosis dehiscence</w:t>
            </w:r>
            <w:bookmarkEnd w:id="2"/>
          </w:p>
        </w:tc>
        <w:tc>
          <w:tcPr>
            <w:tcW w:w="2212" w:type="pct"/>
            <w:noWrap/>
          </w:tcPr>
          <w:p w14:paraId="5A981F52"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12 (20.0)</w:t>
            </w:r>
          </w:p>
        </w:tc>
      </w:tr>
      <w:tr w:rsidR="00EC3D24" w:rsidRPr="004F2CD1" w14:paraId="705A9B7D" w14:textId="77777777" w:rsidTr="00D07263">
        <w:trPr>
          <w:trHeight w:val="20"/>
        </w:trPr>
        <w:tc>
          <w:tcPr>
            <w:tcW w:w="2788" w:type="pct"/>
            <w:gridSpan w:val="2"/>
            <w:noWrap/>
          </w:tcPr>
          <w:p w14:paraId="42D41D3E" w14:textId="77777777" w:rsidR="00EC3D24" w:rsidRPr="004F2CD1" w:rsidRDefault="00EC3D24" w:rsidP="00EC3D24">
            <w:pPr>
              <w:bidi w:val="0"/>
              <w:rPr>
                <w:rFonts w:asciiTheme="majorBidi" w:hAnsiTheme="majorBidi" w:cstheme="majorBidi"/>
                <w:color w:val="000000"/>
                <w:sz w:val="20"/>
                <w:szCs w:val="20"/>
              </w:rPr>
            </w:pPr>
            <w:bookmarkStart w:id="3" w:name="OLE_LINK19"/>
            <w:r w:rsidRPr="004F2CD1">
              <w:rPr>
                <w:rFonts w:asciiTheme="majorBidi" w:hAnsiTheme="majorBidi" w:cstheme="majorBidi"/>
                <w:color w:val="000000"/>
                <w:sz w:val="20"/>
                <w:szCs w:val="20"/>
              </w:rPr>
              <w:t>Infection</w:t>
            </w:r>
            <w:bookmarkEnd w:id="3"/>
          </w:p>
        </w:tc>
        <w:tc>
          <w:tcPr>
            <w:tcW w:w="2212" w:type="pct"/>
            <w:noWrap/>
          </w:tcPr>
          <w:p w14:paraId="5E72ACC3"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r w:rsidR="00EC3D24" w:rsidRPr="004F2CD1" w14:paraId="3CD0678B" w14:textId="77777777" w:rsidTr="00D07263">
        <w:trPr>
          <w:trHeight w:val="20"/>
        </w:trPr>
        <w:tc>
          <w:tcPr>
            <w:tcW w:w="2788" w:type="pct"/>
            <w:gridSpan w:val="2"/>
            <w:noWrap/>
          </w:tcPr>
          <w:p w14:paraId="5F0C04C4"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No complications</w:t>
            </w:r>
          </w:p>
        </w:tc>
        <w:tc>
          <w:tcPr>
            <w:tcW w:w="2212" w:type="pct"/>
            <w:noWrap/>
          </w:tcPr>
          <w:p w14:paraId="6B1FC4DE"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40 (66.7)</w:t>
            </w:r>
          </w:p>
        </w:tc>
      </w:tr>
      <w:tr w:rsidR="00EC3D24" w:rsidRPr="00DF0286" w14:paraId="3E7B8905" w14:textId="77777777" w:rsidTr="00D07263">
        <w:trPr>
          <w:trHeight w:val="20"/>
        </w:trPr>
        <w:tc>
          <w:tcPr>
            <w:tcW w:w="2788" w:type="pct"/>
            <w:gridSpan w:val="2"/>
            <w:noWrap/>
          </w:tcPr>
          <w:p w14:paraId="222112BE" w14:textId="77777777" w:rsidR="00EC3D24" w:rsidRPr="00DF0286" w:rsidRDefault="00EC3D24" w:rsidP="00EC3D24">
            <w:pPr>
              <w:bidi w:val="0"/>
              <w:rPr>
                <w:rFonts w:asciiTheme="majorBidi" w:hAnsiTheme="majorBidi" w:cstheme="majorBidi"/>
                <w:b/>
                <w:bCs/>
                <w:color w:val="000000"/>
                <w:sz w:val="20"/>
                <w:szCs w:val="20"/>
              </w:rPr>
            </w:pPr>
            <w:r w:rsidRPr="00DF0286">
              <w:rPr>
                <w:rFonts w:asciiTheme="majorBidi" w:hAnsiTheme="majorBidi" w:cstheme="majorBidi"/>
                <w:b/>
                <w:bCs/>
                <w:color w:val="000000"/>
                <w:sz w:val="20"/>
                <w:szCs w:val="20"/>
              </w:rPr>
              <w:t>Outcomes</w:t>
            </w:r>
          </w:p>
        </w:tc>
        <w:tc>
          <w:tcPr>
            <w:tcW w:w="2212" w:type="pct"/>
            <w:noWrap/>
          </w:tcPr>
          <w:p w14:paraId="69D8D54B" w14:textId="77777777" w:rsidR="00EC3D24" w:rsidRPr="00DF0286" w:rsidRDefault="00EC3D24" w:rsidP="00EC3D24">
            <w:pPr>
              <w:bidi w:val="0"/>
              <w:jc w:val="center"/>
              <w:rPr>
                <w:rFonts w:asciiTheme="majorBidi" w:hAnsiTheme="majorBidi" w:cstheme="majorBidi"/>
                <w:b/>
                <w:bCs/>
                <w:color w:val="000000"/>
                <w:sz w:val="20"/>
                <w:szCs w:val="20"/>
              </w:rPr>
            </w:pPr>
          </w:p>
        </w:tc>
      </w:tr>
      <w:tr w:rsidR="00EC3D24" w:rsidRPr="004F2CD1" w14:paraId="6FE891DA" w14:textId="77777777" w:rsidTr="00D07263">
        <w:trPr>
          <w:trHeight w:val="20"/>
        </w:trPr>
        <w:tc>
          <w:tcPr>
            <w:tcW w:w="2788" w:type="pct"/>
            <w:gridSpan w:val="2"/>
            <w:noWrap/>
          </w:tcPr>
          <w:p w14:paraId="24445870" w14:textId="77777777" w:rsidR="00EC3D24" w:rsidRPr="004F2CD1" w:rsidRDefault="00EC3D24" w:rsidP="00EC3D24">
            <w:pPr>
              <w:bidi w:val="0"/>
              <w:rPr>
                <w:rFonts w:asciiTheme="majorBidi" w:hAnsiTheme="majorBidi" w:cstheme="majorBidi"/>
                <w:color w:val="000000"/>
                <w:sz w:val="20"/>
                <w:szCs w:val="20"/>
              </w:rPr>
            </w:pPr>
            <w:r w:rsidRPr="004F2CD1">
              <w:rPr>
                <w:rFonts w:asciiTheme="majorBidi" w:hAnsiTheme="majorBidi" w:cstheme="majorBidi"/>
                <w:color w:val="000000"/>
                <w:sz w:val="20"/>
                <w:szCs w:val="20"/>
              </w:rPr>
              <w:t>Time to first bowel movement (hrs)</w:t>
            </w:r>
          </w:p>
        </w:tc>
        <w:tc>
          <w:tcPr>
            <w:tcW w:w="2212" w:type="pct"/>
            <w:noWrap/>
          </w:tcPr>
          <w:p w14:paraId="6D018F6F"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45 ±17</w:t>
            </w:r>
          </w:p>
        </w:tc>
      </w:tr>
      <w:tr w:rsidR="00D07263" w:rsidRPr="00D07263" w14:paraId="07C2F8F5" w14:textId="77777777" w:rsidTr="00EF422E">
        <w:trPr>
          <w:trHeight w:val="52"/>
        </w:trPr>
        <w:tc>
          <w:tcPr>
            <w:tcW w:w="1394" w:type="pct"/>
            <w:vMerge w:val="restart"/>
            <w:noWrap/>
            <w:vAlign w:val="center"/>
          </w:tcPr>
          <w:p w14:paraId="1FED60A3" w14:textId="77777777" w:rsidR="00D07263" w:rsidRPr="00D07263" w:rsidRDefault="00D07263" w:rsidP="00EF422E">
            <w:pPr>
              <w:bidi w:val="0"/>
              <w:rPr>
                <w:rFonts w:asciiTheme="majorBidi" w:hAnsiTheme="majorBidi" w:cstheme="majorBidi"/>
                <w:b/>
                <w:bCs/>
                <w:color w:val="000000"/>
                <w:sz w:val="20"/>
                <w:szCs w:val="20"/>
                <w:rtl/>
                <w:lang w:bidi="ar-EG"/>
              </w:rPr>
            </w:pPr>
            <w:r w:rsidRPr="00D07263">
              <w:rPr>
                <w:rFonts w:asciiTheme="majorBidi" w:hAnsiTheme="majorBidi" w:cstheme="majorBidi"/>
                <w:b/>
                <w:bCs/>
                <w:color w:val="000000"/>
                <w:sz w:val="20"/>
                <w:szCs w:val="20"/>
              </w:rPr>
              <w:t>Stool consistency</w:t>
            </w:r>
          </w:p>
        </w:tc>
        <w:tc>
          <w:tcPr>
            <w:tcW w:w="1394" w:type="pct"/>
          </w:tcPr>
          <w:p w14:paraId="48305434" w14:textId="0D45B353"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Liquid</w:t>
            </w:r>
          </w:p>
        </w:tc>
        <w:tc>
          <w:tcPr>
            <w:tcW w:w="2212" w:type="pct"/>
            <w:noWrap/>
          </w:tcPr>
          <w:p w14:paraId="011B1A0C" w14:textId="5C66536B"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16 (26.7)</w:t>
            </w:r>
          </w:p>
        </w:tc>
      </w:tr>
      <w:tr w:rsidR="00D07263" w:rsidRPr="00D07263" w14:paraId="78190932" w14:textId="77777777" w:rsidTr="00D07263">
        <w:trPr>
          <w:trHeight w:val="50"/>
        </w:trPr>
        <w:tc>
          <w:tcPr>
            <w:tcW w:w="1394" w:type="pct"/>
            <w:vMerge/>
            <w:noWrap/>
          </w:tcPr>
          <w:p w14:paraId="5074EF7A" w14:textId="77777777" w:rsidR="00D07263" w:rsidRPr="00D07263" w:rsidRDefault="00D07263" w:rsidP="00D07263">
            <w:pPr>
              <w:bidi w:val="0"/>
              <w:rPr>
                <w:rFonts w:asciiTheme="majorBidi" w:hAnsiTheme="majorBidi" w:cstheme="majorBidi"/>
                <w:b/>
                <w:bCs/>
                <w:color w:val="000000"/>
                <w:sz w:val="20"/>
                <w:szCs w:val="20"/>
              </w:rPr>
            </w:pPr>
          </w:p>
        </w:tc>
        <w:tc>
          <w:tcPr>
            <w:tcW w:w="1394" w:type="pct"/>
          </w:tcPr>
          <w:p w14:paraId="31140425" w14:textId="45FD217D"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Semi solid</w:t>
            </w:r>
          </w:p>
        </w:tc>
        <w:tc>
          <w:tcPr>
            <w:tcW w:w="2212" w:type="pct"/>
            <w:noWrap/>
          </w:tcPr>
          <w:p w14:paraId="67EFDDB3" w14:textId="5C9B1420"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12 (20.0)</w:t>
            </w:r>
          </w:p>
        </w:tc>
      </w:tr>
      <w:tr w:rsidR="00D07263" w:rsidRPr="00D07263" w14:paraId="607D4816" w14:textId="77777777" w:rsidTr="00D07263">
        <w:trPr>
          <w:trHeight w:val="50"/>
        </w:trPr>
        <w:tc>
          <w:tcPr>
            <w:tcW w:w="1394" w:type="pct"/>
            <w:vMerge/>
            <w:noWrap/>
          </w:tcPr>
          <w:p w14:paraId="7382B5F4" w14:textId="77777777" w:rsidR="00D07263" w:rsidRPr="00D07263" w:rsidRDefault="00D07263" w:rsidP="00D07263">
            <w:pPr>
              <w:bidi w:val="0"/>
              <w:rPr>
                <w:rFonts w:asciiTheme="majorBidi" w:hAnsiTheme="majorBidi" w:cstheme="majorBidi"/>
                <w:b/>
                <w:bCs/>
                <w:color w:val="000000"/>
                <w:sz w:val="20"/>
                <w:szCs w:val="20"/>
              </w:rPr>
            </w:pPr>
          </w:p>
        </w:tc>
        <w:tc>
          <w:tcPr>
            <w:tcW w:w="1394" w:type="pct"/>
          </w:tcPr>
          <w:p w14:paraId="788B35F7" w14:textId="1AFA83F1"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Well formed</w:t>
            </w:r>
          </w:p>
        </w:tc>
        <w:tc>
          <w:tcPr>
            <w:tcW w:w="2212" w:type="pct"/>
            <w:noWrap/>
          </w:tcPr>
          <w:p w14:paraId="0FA24D54" w14:textId="445FEAD0"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32 (53.3)</w:t>
            </w:r>
          </w:p>
        </w:tc>
      </w:tr>
      <w:tr w:rsidR="00D07263" w:rsidRPr="00D07263" w14:paraId="75CD752E" w14:textId="77777777" w:rsidTr="00EF422E">
        <w:trPr>
          <w:trHeight w:val="32"/>
        </w:trPr>
        <w:tc>
          <w:tcPr>
            <w:tcW w:w="1394" w:type="pct"/>
            <w:vMerge w:val="restart"/>
            <w:noWrap/>
            <w:vAlign w:val="center"/>
          </w:tcPr>
          <w:p w14:paraId="35C9E5C1" w14:textId="77777777" w:rsidR="00D07263" w:rsidRPr="00D07263" w:rsidRDefault="00D07263" w:rsidP="00EF422E">
            <w:pPr>
              <w:bidi w:val="0"/>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Stool frequency</w:t>
            </w:r>
          </w:p>
        </w:tc>
        <w:tc>
          <w:tcPr>
            <w:tcW w:w="1394" w:type="pct"/>
          </w:tcPr>
          <w:p w14:paraId="6A7098B2" w14:textId="7F84324F"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Once / 2 days</w:t>
            </w:r>
          </w:p>
        </w:tc>
        <w:tc>
          <w:tcPr>
            <w:tcW w:w="2212" w:type="pct"/>
            <w:noWrap/>
          </w:tcPr>
          <w:p w14:paraId="7C9EDE92" w14:textId="690D5E1D"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16 (26.7)</w:t>
            </w:r>
          </w:p>
        </w:tc>
      </w:tr>
      <w:tr w:rsidR="00D07263" w:rsidRPr="00D07263" w14:paraId="45485D89" w14:textId="77777777" w:rsidTr="00D07263">
        <w:trPr>
          <w:trHeight w:val="30"/>
        </w:trPr>
        <w:tc>
          <w:tcPr>
            <w:tcW w:w="1394" w:type="pct"/>
            <w:vMerge/>
            <w:noWrap/>
          </w:tcPr>
          <w:p w14:paraId="6147B92B" w14:textId="77777777" w:rsidR="00D07263" w:rsidRPr="00D07263" w:rsidRDefault="00D07263" w:rsidP="00D07263">
            <w:pPr>
              <w:bidi w:val="0"/>
              <w:rPr>
                <w:rFonts w:asciiTheme="majorBidi" w:hAnsiTheme="majorBidi" w:cstheme="majorBidi"/>
                <w:b/>
                <w:bCs/>
                <w:color w:val="000000"/>
                <w:sz w:val="20"/>
                <w:szCs w:val="20"/>
              </w:rPr>
            </w:pPr>
          </w:p>
        </w:tc>
        <w:tc>
          <w:tcPr>
            <w:tcW w:w="1394" w:type="pct"/>
          </w:tcPr>
          <w:p w14:paraId="17979D3C" w14:textId="0D8B05DA"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Once / 3 days</w:t>
            </w:r>
          </w:p>
        </w:tc>
        <w:tc>
          <w:tcPr>
            <w:tcW w:w="2212" w:type="pct"/>
            <w:noWrap/>
          </w:tcPr>
          <w:p w14:paraId="2E77CEE1" w14:textId="40E06796"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4 (6.7)</w:t>
            </w:r>
          </w:p>
        </w:tc>
      </w:tr>
      <w:tr w:rsidR="00D07263" w:rsidRPr="00D07263" w14:paraId="766CAF14" w14:textId="77777777" w:rsidTr="00D07263">
        <w:trPr>
          <w:trHeight w:val="30"/>
        </w:trPr>
        <w:tc>
          <w:tcPr>
            <w:tcW w:w="1394" w:type="pct"/>
            <w:vMerge/>
            <w:noWrap/>
          </w:tcPr>
          <w:p w14:paraId="04393BC5" w14:textId="77777777" w:rsidR="00D07263" w:rsidRPr="00D07263" w:rsidRDefault="00D07263" w:rsidP="00D07263">
            <w:pPr>
              <w:bidi w:val="0"/>
              <w:rPr>
                <w:rFonts w:asciiTheme="majorBidi" w:hAnsiTheme="majorBidi" w:cstheme="majorBidi"/>
                <w:b/>
                <w:bCs/>
                <w:color w:val="000000"/>
                <w:sz w:val="20"/>
                <w:szCs w:val="20"/>
              </w:rPr>
            </w:pPr>
          </w:p>
        </w:tc>
        <w:tc>
          <w:tcPr>
            <w:tcW w:w="1394" w:type="pct"/>
          </w:tcPr>
          <w:p w14:paraId="22B6B6BB" w14:textId="296C2722"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Once / day</w:t>
            </w:r>
          </w:p>
        </w:tc>
        <w:tc>
          <w:tcPr>
            <w:tcW w:w="2212" w:type="pct"/>
            <w:noWrap/>
          </w:tcPr>
          <w:p w14:paraId="568CE652" w14:textId="7BF2B24A"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28 (46.7)</w:t>
            </w:r>
          </w:p>
        </w:tc>
      </w:tr>
      <w:tr w:rsidR="00D07263" w:rsidRPr="00D07263" w14:paraId="45CC7F98" w14:textId="77777777" w:rsidTr="00D07263">
        <w:trPr>
          <w:trHeight w:val="30"/>
        </w:trPr>
        <w:tc>
          <w:tcPr>
            <w:tcW w:w="1394" w:type="pct"/>
            <w:vMerge/>
            <w:noWrap/>
          </w:tcPr>
          <w:p w14:paraId="4285838F" w14:textId="77777777" w:rsidR="00D07263" w:rsidRPr="00D07263" w:rsidRDefault="00D07263" w:rsidP="00D07263">
            <w:pPr>
              <w:bidi w:val="0"/>
              <w:rPr>
                <w:rFonts w:asciiTheme="majorBidi" w:hAnsiTheme="majorBidi" w:cstheme="majorBidi"/>
                <w:b/>
                <w:bCs/>
                <w:color w:val="000000"/>
                <w:sz w:val="20"/>
                <w:szCs w:val="20"/>
              </w:rPr>
            </w:pPr>
          </w:p>
        </w:tc>
        <w:tc>
          <w:tcPr>
            <w:tcW w:w="1394" w:type="pct"/>
          </w:tcPr>
          <w:p w14:paraId="1714D101" w14:textId="3525F9E6"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Twice / day</w:t>
            </w:r>
          </w:p>
        </w:tc>
        <w:tc>
          <w:tcPr>
            <w:tcW w:w="2212" w:type="pct"/>
            <w:noWrap/>
          </w:tcPr>
          <w:p w14:paraId="14A2D4DB" w14:textId="28AEC80E"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4 (6.7)</w:t>
            </w:r>
          </w:p>
        </w:tc>
      </w:tr>
      <w:tr w:rsidR="00D07263" w:rsidRPr="00D07263" w14:paraId="21E8CD8E" w14:textId="77777777" w:rsidTr="00D07263">
        <w:trPr>
          <w:trHeight w:val="30"/>
        </w:trPr>
        <w:tc>
          <w:tcPr>
            <w:tcW w:w="1394" w:type="pct"/>
            <w:vMerge/>
            <w:noWrap/>
          </w:tcPr>
          <w:p w14:paraId="5147C03C" w14:textId="77777777" w:rsidR="00D07263" w:rsidRPr="00D07263" w:rsidRDefault="00D07263" w:rsidP="00D07263">
            <w:pPr>
              <w:bidi w:val="0"/>
              <w:rPr>
                <w:rFonts w:asciiTheme="majorBidi" w:hAnsiTheme="majorBidi" w:cstheme="majorBidi"/>
                <w:b/>
                <w:bCs/>
                <w:color w:val="000000"/>
                <w:sz w:val="20"/>
                <w:szCs w:val="20"/>
              </w:rPr>
            </w:pPr>
          </w:p>
        </w:tc>
        <w:tc>
          <w:tcPr>
            <w:tcW w:w="1394" w:type="pct"/>
          </w:tcPr>
          <w:p w14:paraId="48A6ABB7" w14:textId="0CF0CF63" w:rsidR="00D07263" w:rsidRPr="00D07263" w:rsidRDefault="00D07263" w:rsidP="00D07263">
            <w:pPr>
              <w:bidi w:val="0"/>
              <w:rPr>
                <w:rFonts w:asciiTheme="majorBidi" w:hAnsiTheme="majorBidi" w:cstheme="majorBidi"/>
                <w:b/>
                <w:bCs/>
                <w:color w:val="000000"/>
                <w:sz w:val="20"/>
                <w:szCs w:val="20"/>
              </w:rPr>
            </w:pPr>
            <w:r w:rsidRPr="004F2CD1">
              <w:rPr>
                <w:rFonts w:asciiTheme="majorBidi" w:hAnsiTheme="majorBidi" w:cstheme="majorBidi"/>
                <w:color w:val="000000"/>
                <w:sz w:val="20"/>
                <w:szCs w:val="20"/>
              </w:rPr>
              <w:t>Three times / day</w:t>
            </w:r>
          </w:p>
        </w:tc>
        <w:tc>
          <w:tcPr>
            <w:tcW w:w="2212" w:type="pct"/>
            <w:noWrap/>
          </w:tcPr>
          <w:p w14:paraId="3D16773A" w14:textId="543D8EA3" w:rsidR="00D07263" w:rsidRPr="00D07263" w:rsidRDefault="00D07263" w:rsidP="00D07263">
            <w:pPr>
              <w:bidi w:val="0"/>
              <w:jc w:val="center"/>
              <w:rPr>
                <w:rFonts w:asciiTheme="majorBidi" w:hAnsiTheme="majorBidi" w:cstheme="majorBidi"/>
                <w:b/>
                <w:bCs/>
                <w:color w:val="000000"/>
                <w:sz w:val="20"/>
                <w:szCs w:val="20"/>
              </w:rPr>
            </w:pPr>
            <w:r w:rsidRPr="004F2CD1">
              <w:rPr>
                <w:rFonts w:asciiTheme="majorBidi" w:hAnsiTheme="majorBidi" w:cstheme="majorBidi"/>
                <w:color w:val="000000"/>
                <w:sz w:val="20"/>
                <w:szCs w:val="20"/>
              </w:rPr>
              <w:t>8 (13.3)</w:t>
            </w:r>
          </w:p>
        </w:tc>
      </w:tr>
      <w:tr w:rsidR="00EC3D24" w:rsidRPr="004F2CD1" w14:paraId="24554347" w14:textId="77777777" w:rsidTr="00D07263">
        <w:trPr>
          <w:trHeight w:val="20"/>
        </w:trPr>
        <w:tc>
          <w:tcPr>
            <w:tcW w:w="2788" w:type="pct"/>
            <w:gridSpan w:val="2"/>
            <w:noWrap/>
          </w:tcPr>
          <w:p w14:paraId="5EC41C20" w14:textId="77777777" w:rsidR="00EC3D24" w:rsidRPr="00D07263" w:rsidRDefault="00EC3D24" w:rsidP="00EC3D24">
            <w:pPr>
              <w:bidi w:val="0"/>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Bowel incontinence</w:t>
            </w:r>
          </w:p>
        </w:tc>
        <w:tc>
          <w:tcPr>
            <w:tcW w:w="2212" w:type="pct"/>
            <w:noWrap/>
          </w:tcPr>
          <w:p w14:paraId="2477D5E4"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r w:rsidR="00EC3D24" w:rsidRPr="00D07263" w14:paraId="29630306" w14:textId="77777777" w:rsidTr="00D07263">
        <w:trPr>
          <w:trHeight w:val="20"/>
        </w:trPr>
        <w:tc>
          <w:tcPr>
            <w:tcW w:w="2788" w:type="pct"/>
            <w:gridSpan w:val="2"/>
            <w:noWrap/>
          </w:tcPr>
          <w:p w14:paraId="7602BE27" w14:textId="77777777" w:rsidR="00EC3D24" w:rsidRPr="00D07263" w:rsidRDefault="00EC3D24" w:rsidP="00EC3D24">
            <w:pPr>
              <w:bidi w:val="0"/>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Need for Additional Interventions</w:t>
            </w:r>
          </w:p>
        </w:tc>
        <w:tc>
          <w:tcPr>
            <w:tcW w:w="2212" w:type="pct"/>
            <w:noWrap/>
          </w:tcPr>
          <w:p w14:paraId="6245C352" w14:textId="77777777" w:rsidR="00EC3D24" w:rsidRPr="00D07263" w:rsidRDefault="00EC3D24" w:rsidP="00EC3D24">
            <w:pPr>
              <w:bidi w:val="0"/>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20.0)</w:t>
            </w:r>
          </w:p>
        </w:tc>
      </w:tr>
      <w:tr w:rsidR="00EC3D24" w:rsidRPr="004F2CD1" w14:paraId="08FFFF75" w14:textId="77777777" w:rsidTr="00D07263">
        <w:trPr>
          <w:trHeight w:val="20"/>
        </w:trPr>
        <w:tc>
          <w:tcPr>
            <w:tcW w:w="2788" w:type="pct"/>
            <w:gridSpan w:val="2"/>
            <w:noWrap/>
            <w:hideMark/>
          </w:tcPr>
          <w:p w14:paraId="5677B5AD"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Need for laxatives</w:t>
            </w:r>
          </w:p>
        </w:tc>
        <w:tc>
          <w:tcPr>
            <w:tcW w:w="2212" w:type="pct"/>
            <w:noWrap/>
            <w:hideMark/>
          </w:tcPr>
          <w:p w14:paraId="4981860A"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20 (33.3)</w:t>
            </w:r>
          </w:p>
        </w:tc>
      </w:tr>
      <w:tr w:rsidR="00EC3D24" w:rsidRPr="004F2CD1" w14:paraId="7CD96344" w14:textId="77777777" w:rsidTr="00D07263">
        <w:trPr>
          <w:trHeight w:val="20"/>
        </w:trPr>
        <w:tc>
          <w:tcPr>
            <w:tcW w:w="2788" w:type="pct"/>
            <w:gridSpan w:val="2"/>
            <w:noWrap/>
            <w:hideMark/>
          </w:tcPr>
          <w:p w14:paraId="5FF7EC77"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Need for enema</w:t>
            </w:r>
          </w:p>
        </w:tc>
        <w:tc>
          <w:tcPr>
            <w:tcW w:w="2212" w:type="pct"/>
            <w:noWrap/>
            <w:hideMark/>
          </w:tcPr>
          <w:p w14:paraId="45377D94"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4 (6.7)</w:t>
            </w:r>
          </w:p>
        </w:tc>
      </w:tr>
      <w:tr w:rsidR="00EC3D24" w:rsidRPr="004F2CD1" w14:paraId="6F16C288" w14:textId="77777777" w:rsidTr="00D07263">
        <w:trPr>
          <w:trHeight w:val="20"/>
        </w:trPr>
        <w:tc>
          <w:tcPr>
            <w:tcW w:w="2788" w:type="pct"/>
            <w:gridSpan w:val="2"/>
            <w:noWrap/>
            <w:hideMark/>
          </w:tcPr>
          <w:p w14:paraId="3AC21300" w14:textId="77777777" w:rsidR="00EC3D24" w:rsidRPr="004F2CD1" w:rsidRDefault="00EC3D24" w:rsidP="00EC3D24">
            <w:pPr>
              <w:bidi w:val="0"/>
              <w:rPr>
                <w:rFonts w:asciiTheme="majorBidi" w:hAnsiTheme="majorBidi" w:cstheme="majorBidi"/>
                <w:b/>
                <w:bCs/>
                <w:color w:val="000000"/>
                <w:sz w:val="20"/>
                <w:szCs w:val="20"/>
              </w:rPr>
            </w:pPr>
            <w:r w:rsidRPr="004F2CD1">
              <w:rPr>
                <w:rFonts w:asciiTheme="majorBidi" w:hAnsiTheme="majorBidi" w:cstheme="majorBidi"/>
                <w:b/>
                <w:bCs/>
                <w:color w:val="000000"/>
                <w:sz w:val="20"/>
                <w:szCs w:val="20"/>
              </w:rPr>
              <w:t>Recurrence</w:t>
            </w:r>
          </w:p>
        </w:tc>
        <w:tc>
          <w:tcPr>
            <w:tcW w:w="2212" w:type="pct"/>
            <w:noWrap/>
            <w:hideMark/>
          </w:tcPr>
          <w:p w14:paraId="425FC509" w14:textId="77777777" w:rsidR="00EC3D24" w:rsidRPr="004F2CD1" w:rsidRDefault="00EC3D24" w:rsidP="00EC3D24">
            <w:pPr>
              <w:bidi w:val="0"/>
              <w:jc w:val="center"/>
              <w:rPr>
                <w:rFonts w:asciiTheme="majorBidi" w:hAnsiTheme="majorBidi" w:cstheme="majorBidi"/>
                <w:color w:val="000000"/>
                <w:sz w:val="20"/>
                <w:szCs w:val="20"/>
              </w:rPr>
            </w:pPr>
            <w:r w:rsidRPr="004F2CD1">
              <w:rPr>
                <w:rFonts w:asciiTheme="majorBidi" w:hAnsiTheme="majorBidi" w:cstheme="majorBidi"/>
                <w:color w:val="000000"/>
                <w:sz w:val="20"/>
                <w:szCs w:val="20"/>
              </w:rPr>
              <w:t>8 (13.3)</w:t>
            </w:r>
          </w:p>
        </w:tc>
      </w:tr>
    </w:tbl>
    <w:p w14:paraId="15527C25" w14:textId="34BC1999" w:rsidR="00EC3D24" w:rsidRPr="00EC3D24" w:rsidRDefault="00EC3D24" w:rsidP="00EC3D24">
      <w:pPr>
        <w:pStyle w:val="Footnote0"/>
      </w:pPr>
      <w:r w:rsidRPr="00EC3D24">
        <w:t>Data in the table are presented as n(%), mean±SD, Median (range), SD: Standard deviation; n: Number; %: Percentage; cm: Centimeters, Op: Operative; hrs: Hours, comp: Complications, LOS: Length of stay.</w:t>
      </w:r>
    </w:p>
    <w:p w14:paraId="4D2C5687" w14:textId="77777777" w:rsidR="00D07263" w:rsidRDefault="00D07263">
      <w:pPr>
        <w:bidi w:val="0"/>
        <w:rPr>
          <w:rFonts w:asciiTheme="majorBidi" w:eastAsia="SimSun" w:hAnsiTheme="majorBidi" w:cstheme="majorBidi"/>
          <w:color w:val="000000" w:themeColor="text1"/>
          <w:sz w:val="18"/>
          <w:szCs w:val="32"/>
          <w:highlight w:val="green"/>
          <w:lang w:val="en-GB"/>
        </w:rPr>
      </w:pPr>
      <w:r>
        <w:rPr>
          <w:highlight w:val="green"/>
        </w:rPr>
        <w:br w:type="page"/>
      </w:r>
    </w:p>
    <w:p w14:paraId="0A942443" w14:textId="4A66A6CE" w:rsidR="004613B5" w:rsidRPr="004613B5" w:rsidRDefault="004613B5" w:rsidP="004613B5">
      <w:pPr>
        <w:pStyle w:val="Caption"/>
      </w:pPr>
      <w:r w:rsidRPr="004613B5">
        <w:lastRenderedPageBreak/>
        <w:t xml:space="preserve">Table </w:t>
      </w:r>
      <w:r w:rsidRPr="004613B5">
        <w:fldChar w:fldCharType="begin"/>
      </w:r>
      <w:r w:rsidRPr="004613B5">
        <w:instrText xml:space="preserve"> SEQ Table \* ARABIC </w:instrText>
      </w:r>
      <w:r w:rsidRPr="004613B5">
        <w:fldChar w:fldCharType="separate"/>
      </w:r>
      <w:r w:rsidR="00504207">
        <w:rPr>
          <w:noProof/>
        </w:rPr>
        <w:t>2</w:t>
      </w:r>
      <w:r w:rsidRPr="004613B5">
        <w:fldChar w:fldCharType="end"/>
      </w:r>
      <w:r w:rsidRPr="004613B5">
        <w:t>: General characteristics, Symptoms, Surgical details, Postoperative findings according to the need for additional intervention</w:t>
      </w:r>
      <w:r>
        <w:t>.</w:t>
      </w:r>
    </w:p>
    <w:tbl>
      <w:tblPr>
        <w:tblStyle w:val="TableGrid"/>
        <w:tblW w:w="5000"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573"/>
        <w:gridCol w:w="2367"/>
        <w:gridCol w:w="2074"/>
        <w:gridCol w:w="1013"/>
      </w:tblGrid>
      <w:tr w:rsidR="00502E7D" w:rsidRPr="00D07263" w14:paraId="11491F4E" w14:textId="77777777" w:rsidTr="00502E7D">
        <w:trPr>
          <w:trHeight w:val="20"/>
        </w:trPr>
        <w:tc>
          <w:tcPr>
            <w:tcW w:w="1979" w:type="pct"/>
            <w:noWrap/>
            <w:hideMark/>
          </w:tcPr>
          <w:p w14:paraId="74B2C9FC" w14:textId="77777777" w:rsidR="00502E7D" w:rsidRPr="00D07263" w:rsidRDefault="00502E7D" w:rsidP="004613B5">
            <w:pPr>
              <w:bidi w:val="0"/>
              <w:spacing w:line="276" w:lineRule="auto"/>
              <w:rPr>
                <w:rFonts w:asciiTheme="majorBidi" w:hAnsiTheme="majorBidi" w:cstheme="majorBidi"/>
                <w:sz w:val="20"/>
                <w:szCs w:val="20"/>
              </w:rPr>
            </w:pPr>
          </w:p>
        </w:tc>
        <w:tc>
          <w:tcPr>
            <w:tcW w:w="2460" w:type="pct"/>
            <w:gridSpan w:val="2"/>
            <w:noWrap/>
            <w:hideMark/>
          </w:tcPr>
          <w:p w14:paraId="09FBC0A9" w14:textId="77777777" w:rsidR="00502E7D" w:rsidRPr="00D07263" w:rsidRDefault="00502E7D" w:rsidP="004613B5">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Need for additional intervention</w:t>
            </w:r>
          </w:p>
        </w:tc>
        <w:tc>
          <w:tcPr>
            <w:tcW w:w="561" w:type="pct"/>
            <w:vMerge w:val="restart"/>
            <w:noWrap/>
            <w:vAlign w:val="center"/>
            <w:hideMark/>
          </w:tcPr>
          <w:p w14:paraId="1A1ACD77" w14:textId="06DA29E7" w:rsidR="00502E7D" w:rsidRPr="00D07263" w:rsidRDefault="00502E7D"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P-value</w:t>
            </w:r>
          </w:p>
        </w:tc>
      </w:tr>
      <w:tr w:rsidR="00502E7D" w:rsidRPr="00D07263" w14:paraId="4F02B19D" w14:textId="77777777" w:rsidTr="00502E7D">
        <w:trPr>
          <w:trHeight w:val="20"/>
        </w:trPr>
        <w:tc>
          <w:tcPr>
            <w:tcW w:w="1979" w:type="pct"/>
            <w:tcBorders>
              <w:bottom w:val="single" w:sz="18" w:space="0" w:color="auto"/>
            </w:tcBorders>
            <w:noWrap/>
            <w:hideMark/>
          </w:tcPr>
          <w:p w14:paraId="3D42BB58" w14:textId="77777777" w:rsidR="00502E7D" w:rsidRPr="00D07263" w:rsidRDefault="00502E7D" w:rsidP="004613B5">
            <w:pPr>
              <w:bidi w:val="0"/>
              <w:spacing w:line="276" w:lineRule="auto"/>
              <w:jc w:val="center"/>
              <w:rPr>
                <w:rFonts w:asciiTheme="majorBidi" w:hAnsiTheme="majorBidi" w:cstheme="majorBidi"/>
                <w:sz w:val="20"/>
                <w:szCs w:val="20"/>
              </w:rPr>
            </w:pPr>
          </w:p>
        </w:tc>
        <w:tc>
          <w:tcPr>
            <w:tcW w:w="1311" w:type="pct"/>
            <w:tcBorders>
              <w:bottom w:val="single" w:sz="18" w:space="0" w:color="auto"/>
            </w:tcBorders>
            <w:noWrap/>
            <w:hideMark/>
          </w:tcPr>
          <w:p w14:paraId="4419E7CD" w14:textId="77777777" w:rsidR="00502E7D" w:rsidRPr="00D07263" w:rsidRDefault="00502E7D" w:rsidP="004613B5">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Yes (n = 12)</w:t>
            </w:r>
          </w:p>
        </w:tc>
        <w:tc>
          <w:tcPr>
            <w:tcW w:w="1149" w:type="pct"/>
            <w:tcBorders>
              <w:bottom w:val="single" w:sz="18" w:space="0" w:color="auto"/>
            </w:tcBorders>
            <w:noWrap/>
            <w:hideMark/>
          </w:tcPr>
          <w:p w14:paraId="30DE6C3B" w14:textId="77777777" w:rsidR="00502E7D" w:rsidRPr="00D07263" w:rsidRDefault="00502E7D" w:rsidP="004613B5">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No (n = 48)</w:t>
            </w:r>
          </w:p>
        </w:tc>
        <w:tc>
          <w:tcPr>
            <w:tcW w:w="561" w:type="pct"/>
            <w:vMerge/>
            <w:tcBorders>
              <w:bottom w:val="single" w:sz="18" w:space="0" w:color="auto"/>
            </w:tcBorders>
            <w:noWrap/>
            <w:vAlign w:val="center"/>
            <w:hideMark/>
          </w:tcPr>
          <w:p w14:paraId="5FEAD538" w14:textId="08F0542E"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D07263" w:rsidRPr="00D07263" w14:paraId="22EBE23F" w14:textId="77777777" w:rsidTr="00502E7D">
        <w:trPr>
          <w:trHeight w:val="20"/>
        </w:trPr>
        <w:tc>
          <w:tcPr>
            <w:tcW w:w="1979" w:type="pct"/>
            <w:tcBorders>
              <w:top w:val="single" w:sz="18" w:space="0" w:color="auto"/>
              <w:bottom w:val="nil"/>
            </w:tcBorders>
            <w:noWrap/>
            <w:hideMark/>
          </w:tcPr>
          <w:p w14:paraId="3564BFEF"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Age at diagnosis (years)</w:t>
            </w:r>
          </w:p>
        </w:tc>
        <w:tc>
          <w:tcPr>
            <w:tcW w:w="1311" w:type="pct"/>
            <w:tcBorders>
              <w:top w:val="single" w:sz="18" w:space="0" w:color="auto"/>
              <w:bottom w:val="nil"/>
            </w:tcBorders>
            <w:noWrap/>
            <w:hideMark/>
          </w:tcPr>
          <w:p w14:paraId="7523FCE0"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3 (9 - 15)</w:t>
            </w:r>
          </w:p>
        </w:tc>
        <w:tc>
          <w:tcPr>
            <w:tcW w:w="1149" w:type="pct"/>
            <w:tcBorders>
              <w:top w:val="single" w:sz="18" w:space="0" w:color="auto"/>
              <w:bottom w:val="nil"/>
            </w:tcBorders>
            <w:noWrap/>
            <w:hideMark/>
          </w:tcPr>
          <w:p w14:paraId="00A92167"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6 (0.02 - 14)</w:t>
            </w:r>
          </w:p>
        </w:tc>
        <w:tc>
          <w:tcPr>
            <w:tcW w:w="561" w:type="pct"/>
            <w:tcBorders>
              <w:top w:val="single" w:sz="18" w:space="0" w:color="auto"/>
              <w:bottom w:val="nil"/>
            </w:tcBorders>
            <w:noWrap/>
            <w:vAlign w:val="center"/>
            <w:hideMark/>
          </w:tcPr>
          <w:p w14:paraId="737321FD" w14:textId="77777777" w:rsidR="00D07263" w:rsidRPr="00D07263" w:rsidRDefault="00D07263"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lt;0.001*</w:t>
            </w:r>
          </w:p>
        </w:tc>
      </w:tr>
      <w:tr w:rsidR="00502E7D" w:rsidRPr="00D07263" w14:paraId="7CFDA8A0" w14:textId="77777777" w:rsidTr="00502E7D">
        <w:trPr>
          <w:trHeight w:val="20"/>
        </w:trPr>
        <w:tc>
          <w:tcPr>
            <w:tcW w:w="1979" w:type="pct"/>
            <w:tcBorders>
              <w:top w:val="nil"/>
            </w:tcBorders>
            <w:noWrap/>
            <w:hideMark/>
          </w:tcPr>
          <w:p w14:paraId="4E534927"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Gender</w:t>
            </w:r>
          </w:p>
        </w:tc>
        <w:tc>
          <w:tcPr>
            <w:tcW w:w="1311" w:type="pct"/>
            <w:tcBorders>
              <w:top w:val="nil"/>
            </w:tcBorders>
            <w:noWrap/>
            <w:hideMark/>
          </w:tcPr>
          <w:p w14:paraId="6C2A34D5" w14:textId="77777777" w:rsidR="00502E7D" w:rsidRPr="00D07263" w:rsidRDefault="00502E7D" w:rsidP="004613B5">
            <w:pPr>
              <w:bidi w:val="0"/>
              <w:spacing w:line="276" w:lineRule="auto"/>
              <w:rPr>
                <w:rFonts w:asciiTheme="majorBidi" w:hAnsiTheme="majorBidi" w:cstheme="majorBidi"/>
                <w:sz w:val="20"/>
                <w:szCs w:val="20"/>
              </w:rPr>
            </w:pPr>
          </w:p>
        </w:tc>
        <w:tc>
          <w:tcPr>
            <w:tcW w:w="1149" w:type="pct"/>
            <w:tcBorders>
              <w:top w:val="nil"/>
            </w:tcBorders>
            <w:noWrap/>
            <w:hideMark/>
          </w:tcPr>
          <w:p w14:paraId="2A39BD27" w14:textId="77777777" w:rsidR="00502E7D" w:rsidRPr="00D07263" w:rsidRDefault="00502E7D" w:rsidP="004613B5">
            <w:pPr>
              <w:bidi w:val="0"/>
              <w:spacing w:line="276" w:lineRule="auto"/>
              <w:rPr>
                <w:rFonts w:asciiTheme="majorBidi" w:hAnsiTheme="majorBidi" w:cstheme="majorBidi"/>
                <w:sz w:val="20"/>
                <w:szCs w:val="20"/>
              </w:rPr>
            </w:pPr>
          </w:p>
        </w:tc>
        <w:tc>
          <w:tcPr>
            <w:tcW w:w="561" w:type="pct"/>
            <w:vMerge w:val="restart"/>
            <w:tcBorders>
              <w:top w:val="nil"/>
            </w:tcBorders>
            <w:noWrap/>
            <w:vAlign w:val="center"/>
            <w:hideMark/>
          </w:tcPr>
          <w:p w14:paraId="041A38B2" w14:textId="4E238C77" w:rsidR="00502E7D" w:rsidRPr="00D07263" w:rsidRDefault="00502E7D" w:rsidP="00502E7D">
            <w:pPr>
              <w:bidi w:val="0"/>
              <w:spacing w:line="276" w:lineRule="auto"/>
              <w:jc w:val="center"/>
              <w:rPr>
                <w:rFonts w:asciiTheme="majorBidi" w:hAnsiTheme="majorBidi" w:cstheme="majorBidi"/>
                <w:sz w:val="20"/>
                <w:szCs w:val="20"/>
              </w:rPr>
            </w:pPr>
            <w:r w:rsidRPr="00D07263">
              <w:rPr>
                <w:rFonts w:asciiTheme="majorBidi" w:hAnsiTheme="majorBidi" w:cstheme="majorBidi"/>
                <w:color w:val="000000"/>
                <w:sz w:val="20"/>
                <w:szCs w:val="20"/>
              </w:rPr>
              <w:t>0.598</w:t>
            </w:r>
          </w:p>
        </w:tc>
      </w:tr>
      <w:tr w:rsidR="00502E7D" w:rsidRPr="00D07263" w14:paraId="2C8E14E7" w14:textId="77777777" w:rsidTr="00502E7D">
        <w:trPr>
          <w:trHeight w:val="20"/>
        </w:trPr>
        <w:tc>
          <w:tcPr>
            <w:tcW w:w="1979" w:type="pct"/>
            <w:noWrap/>
            <w:hideMark/>
          </w:tcPr>
          <w:p w14:paraId="2A3B0986"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Males</w:t>
            </w:r>
          </w:p>
        </w:tc>
        <w:tc>
          <w:tcPr>
            <w:tcW w:w="1311" w:type="pct"/>
            <w:noWrap/>
            <w:hideMark/>
          </w:tcPr>
          <w:p w14:paraId="35E915D9"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33.3)</w:t>
            </w:r>
          </w:p>
        </w:tc>
        <w:tc>
          <w:tcPr>
            <w:tcW w:w="1149" w:type="pct"/>
            <w:noWrap/>
            <w:hideMark/>
          </w:tcPr>
          <w:p w14:paraId="49F7FA33"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20 (41.7)</w:t>
            </w:r>
          </w:p>
        </w:tc>
        <w:tc>
          <w:tcPr>
            <w:tcW w:w="561" w:type="pct"/>
            <w:vMerge/>
            <w:noWrap/>
            <w:vAlign w:val="center"/>
            <w:hideMark/>
          </w:tcPr>
          <w:p w14:paraId="49466499" w14:textId="3C2E0FDE"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502E7D" w:rsidRPr="00D07263" w14:paraId="6DB5EB20" w14:textId="77777777" w:rsidTr="00502E7D">
        <w:trPr>
          <w:trHeight w:val="20"/>
        </w:trPr>
        <w:tc>
          <w:tcPr>
            <w:tcW w:w="1979" w:type="pct"/>
            <w:noWrap/>
            <w:hideMark/>
          </w:tcPr>
          <w:p w14:paraId="61C4BB28"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Females</w:t>
            </w:r>
          </w:p>
        </w:tc>
        <w:tc>
          <w:tcPr>
            <w:tcW w:w="1311" w:type="pct"/>
            <w:noWrap/>
            <w:hideMark/>
          </w:tcPr>
          <w:p w14:paraId="534CD42F"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66.7)</w:t>
            </w:r>
          </w:p>
        </w:tc>
        <w:tc>
          <w:tcPr>
            <w:tcW w:w="1149" w:type="pct"/>
            <w:noWrap/>
            <w:hideMark/>
          </w:tcPr>
          <w:p w14:paraId="4574E312"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28 (58.3)</w:t>
            </w:r>
          </w:p>
        </w:tc>
        <w:tc>
          <w:tcPr>
            <w:tcW w:w="561" w:type="pct"/>
            <w:vMerge/>
            <w:noWrap/>
            <w:vAlign w:val="center"/>
            <w:hideMark/>
          </w:tcPr>
          <w:p w14:paraId="3037F4C5"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D07263" w:rsidRPr="00D07263" w14:paraId="257FD8E6" w14:textId="77777777" w:rsidTr="00502E7D">
        <w:trPr>
          <w:trHeight w:val="20"/>
        </w:trPr>
        <w:tc>
          <w:tcPr>
            <w:tcW w:w="1979" w:type="pct"/>
            <w:noWrap/>
            <w:hideMark/>
          </w:tcPr>
          <w:p w14:paraId="770A285A"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Associated congenital anomaly</w:t>
            </w:r>
          </w:p>
        </w:tc>
        <w:tc>
          <w:tcPr>
            <w:tcW w:w="1311" w:type="pct"/>
            <w:noWrap/>
            <w:hideMark/>
          </w:tcPr>
          <w:p w14:paraId="5BBAFD1B"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2F8CCAC1"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16.7)</w:t>
            </w:r>
          </w:p>
        </w:tc>
        <w:tc>
          <w:tcPr>
            <w:tcW w:w="561" w:type="pct"/>
            <w:noWrap/>
            <w:vAlign w:val="center"/>
            <w:hideMark/>
          </w:tcPr>
          <w:p w14:paraId="474B0EB4" w14:textId="77777777" w:rsidR="00D07263" w:rsidRPr="00D07263" w:rsidRDefault="00D07263"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129</w:t>
            </w:r>
          </w:p>
        </w:tc>
      </w:tr>
      <w:tr w:rsidR="00502E7D" w:rsidRPr="00D07263" w14:paraId="5E18FAC3" w14:textId="77777777" w:rsidTr="00502E7D">
        <w:trPr>
          <w:trHeight w:val="20"/>
        </w:trPr>
        <w:tc>
          <w:tcPr>
            <w:tcW w:w="1979" w:type="pct"/>
            <w:noWrap/>
          </w:tcPr>
          <w:p w14:paraId="34B0AA4D"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Surgical cause</w:t>
            </w:r>
          </w:p>
        </w:tc>
        <w:tc>
          <w:tcPr>
            <w:tcW w:w="1311" w:type="pct"/>
            <w:noWrap/>
          </w:tcPr>
          <w:p w14:paraId="78820F08" w14:textId="77777777" w:rsidR="00502E7D" w:rsidRPr="00D07263" w:rsidRDefault="00502E7D" w:rsidP="004613B5">
            <w:pPr>
              <w:bidi w:val="0"/>
              <w:spacing w:line="276" w:lineRule="auto"/>
              <w:jc w:val="center"/>
              <w:rPr>
                <w:rFonts w:asciiTheme="majorBidi" w:hAnsiTheme="majorBidi" w:cstheme="majorBidi"/>
                <w:color w:val="000000"/>
                <w:sz w:val="20"/>
                <w:szCs w:val="20"/>
              </w:rPr>
            </w:pPr>
          </w:p>
        </w:tc>
        <w:tc>
          <w:tcPr>
            <w:tcW w:w="1149" w:type="pct"/>
            <w:noWrap/>
          </w:tcPr>
          <w:p w14:paraId="3087958D" w14:textId="77777777" w:rsidR="00502E7D" w:rsidRPr="00D07263" w:rsidRDefault="00502E7D" w:rsidP="004613B5">
            <w:pPr>
              <w:bidi w:val="0"/>
              <w:spacing w:line="276" w:lineRule="auto"/>
              <w:jc w:val="center"/>
              <w:rPr>
                <w:rFonts w:asciiTheme="majorBidi" w:hAnsiTheme="majorBidi" w:cstheme="majorBidi"/>
                <w:color w:val="000000"/>
                <w:sz w:val="20"/>
                <w:szCs w:val="20"/>
              </w:rPr>
            </w:pPr>
          </w:p>
        </w:tc>
        <w:tc>
          <w:tcPr>
            <w:tcW w:w="561" w:type="pct"/>
            <w:vMerge w:val="restart"/>
            <w:noWrap/>
            <w:vAlign w:val="center"/>
          </w:tcPr>
          <w:p w14:paraId="5C810E93" w14:textId="46FF6F5A"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b/>
                <w:bCs/>
                <w:color w:val="000000"/>
                <w:sz w:val="20"/>
                <w:szCs w:val="20"/>
              </w:rPr>
              <w:t>0.007*</w:t>
            </w:r>
          </w:p>
        </w:tc>
      </w:tr>
      <w:tr w:rsidR="00502E7D" w:rsidRPr="00D07263" w14:paraId="64F4AA27" w14:textId="77777777" w:rsidTr="00502E7D">
        <w:trPr>
          <w:trHeight w:val="20"/>
        </w:trPr>
        <w:tc>
          <w:tcPr>
            <w:tcW w:w="1979" w:type="pct"/>
            <w:noWrap/>
          </w:tcPr>
          <w:p w14:paraId="7F58F11D"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color w:val="000000"/>
                <w:sz w:val="20"/>
                <w:szCs w:val="20"/>
              </w:rPr>
              <w:t>Anorectal malformation</w:t>
            </w:r>
          </w:p>
        </w:tc>
        <w:tc>
          <w:tcPr>
            <w:tcW w:w="1311" w:type="pct"/>
            <w:noWrap/>
          </w:tcPr>
          <w:p w14:paraId="1226E36B"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tcPr>
          <w:p w14:paraId="78EF3957"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6 (33.3)</w:t>
            </w:r>
          </w:p>
        </w:tc>
        <w:tc>
          <w:tcPr>
            <w:tcW w:w="561" w:type="pct"/>
            <w:vMerge/>
            <w:noWrap/>
            <w:vAlign w:val="center"/>
          </w:tcPr>
          <w:p w14:paraId="0C77A4A9" w14:textId="32822CDA"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099A6A5F" w14:textId="77777777" w:rsidTr="00502E7D">
        <w:trPr>
          <w:trHeight w:val="20"/>
        </w:trPr>
        <w:tc>
          <w:tcPr>
            <w:tcW w:w="1979" w:type="pct"/>
            <w:noWrap/>
          </w:tcPr>
          <w:p w14:paraId="1930944E"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color w:val="000000"/>
                <w:sz w:val="20"/>
                <w:szCs w:val="20"/>
              </w:rPr>
              <w:t>Dolichocolon</w:t>
            </w:r>
          </w:p>
        </w:tc>
        <w:tc>
          <w:tcPr>
            <w:tcW w:w="1311" w:type="pct"/>
            <w:noWrap/>
          </w:tcPr>
          <w:p w14:paraId="77B62AA8"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tcPr>
          <w:p w14:paraId="228F6352"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16.7)</w:t>
            </w:r>
          </w:p>
        </w:tc>
        <w:tc>
          <w:tcPr>
            <w:tcW w:w="561" w:type="pct"/>
            <w:vMerge/>
            <w:noWrap/>
            <w:vAlign w:val="center"/>
          </w:tcPr>
          <w:p w14:paraId="71E21707"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502E7D" w:rsidRPr="00D07263" w14:paraId="1B8D194B" w14:textId="77777777" w:rsidTr="00502E7D">
        <w:trPr>
          <w:trHeight w:val="20"/>
        </w:trPr>
        <w:tc>
          <w:tcPr>
            <w:tcW w:w="1979" w:type="pct"/>
            <w:noWrap/>
          </w:tcPr>
          <w:p w14:paraId="03EF77B0"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color w:val="000000"/>
                <w:sz w:val="20"/>
                <w:szCs w:val="20"/>
              </w:rPr>
              <w:t>Hirschsprung</w:t>
            </w:r>
          </w:p>
        </w:tc>
        <w:tc>
          <w:tcPr>
            <w:tcW w:w="1311" w:type="pct"/>
            <w:noWrap/>
          </w:tcPr>
          <w:p w14:paraId="14CF3EC2"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100)</w:t>
            </w:r>
          </w:p>
        </w:tc>
        <w:tc>
          <w:tcPr>
            <w:tcW w:w="1149" w:type="pct"/>
            <w:noWrap/>
          </w:tcPr>
          <w:p w14:paraId="6DA74535"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24 (50)</w:t>
            </w:r>
          </w:p>
        </w:tc>
        <w:tc>
          <w:tcPr>
            <w:tcW w:w="561" w:type="pct"/>
            <w:vMerge/>
            <w:noWrap/>
            <w:vAlign w:val="center"/>
          </w:tcPr>
          <w:p w14:paraId="4516ECF4"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D07263" w:rsidRPr="00D07263" w14:paraId="2396E958" w14:textId="77777777" w:rsidTr="00502E7D">
        <w:trPr>
          <w:trHeight w:val="20"/>
        </w:trPr>
        <w:tc>
          <w:tcPr>
            <w:tcW w:w="1979" w:type="pct"/>
            <w:noWrap/>
          </w:tcPr>
          <w:p w14:paraId="0F10251F"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Aganglionosis</w:t>
            </w:r>
          </w:p>
        </w:tc>
        <w:tc>
          <w:tcPr>
            <w:tcW w:w="1311" w:type="pct"/>
            <w:noWrap/>
          </w:tcPr>
          <w:p w14:paraId="796CC5B0"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100)</w:t>
            </w:r>
          </w:p>
        </w:tc>
        <w:tc>
          <w:tcPr>
            <w:tcW w:w="1149" w:type="pct"/>
            <w:noWrap/>
          </w:tcPr>
          <w:p w14:paraId="5CE8F050"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24 (50)</w:t>
            </w:r>
          </w:p>
        </w:tc>
        <w:tc>
          <w:tcPr>
            <w:tcW w:w="561" w:type="pct"/>
            <w:noWrap/>
            <w:vAlign w:val="center"/>
          </w:tcPr>
          <w:p w14:paraId="6F58252C" w14:textId="77777777" w:rsidR="00D07263" w:rsidRPr="00D07263" w:rsidRDefault="00D07263"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0.002*</w:t>
            </w:r>
          </w:p>
        </w:tc>
      </w:tr>
      <w:tr w:rsidR="00D07263" w:rsidRPr="00D07263" w14:paraId="61983130" w14:textId="77777777" w:rsidTr="00502E7D">
        <w:trPr>
          <w:trHeight w:val="20"/>
        </w:trPr>
        <w:tc>
          <w:tcPr>
            <w:tcW w:w="1979" w:type="pct"/>
            <w:noWrap/>
          </w:tcPr>
          <w:p w14:paraId="6F829F38"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Stenosis length (cm)</w:t>
            </w:r>
          </w:p>
        </w:tc>
        <w:tc>
          <w:tcPr>
            <w:tcW w:w="1311" w:type="pct"/>
            <w:noWrap/>
          </w:tcPr>
          <w:p w14:paraId="012327C6"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1</w:t>
            </w:r>
          </w:p>
        </w:tc>
        <w:tc>
          <w:tcPr>
            <w:tcW w:w="1149" w:type="pct"/>
            <w:noWrap/>
          </w:tcPr>
          <w:p w14:paraId="3CB9974B"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3 ±1</w:t>
            </w:r>
          </w:p>
        </w:tc>
        <w:tc>
          <w:tcPr>
            <w:tcW w:w="561" w:type="pct"/>
            <w:noWrap/>
            <w:vAlign w:val="center"/>
          </w:tcPr>
          <w:p w14:paraId="36EDF336" w14:textId="77777777" w:rsidR="00D07263" w:rsidRPr="00D07263" w:rsidRDefault="00D07263"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lt;0.001*</w:t>
            </w:r>
          </w:p>
        </w:tc>
      </w:tr>
      <w:tr w:rsidR="00502E7D" w:rsidRPr="00D07263" w14:paraId="2687AB58" w14:textId="77777777" w:rsidTr="00502E7D">
        <w:trPr>
          <w:trHeight w:val="20"/>
        </w:trPr>
        <w:tc>
          <w:tcPr>
            <w:tcW w:w="1979" w:type="pct"/>
            <w:noWrap/>
            <w:hideMark/>
          </w:tcPr>
          <w:p w14:paraId="26A3DEB9"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Frequency</w:t>
            </w:r>
          </w:p>
        </w:tc>
        <w:tc>
          <w:tcPr>
            <w:tcW w:w="1311" w:type="pct"/>
            <w:noWrap/>
            <w:hideMark/>
          </w:tcPr>
          <w:p w14:paraId="77A42257" w14:textId="77777777" w:rsidR="00502E7D" w:rsidRPr="00D07263" w:rsidRDefault="00502E7D" w:rsidP="004613B5">
            <w:pPr>
              <w:bidi w:val="0"/>
              <w:spacing w:line="276" w:lineRule="auto"/>
              <w:rPr>
                <w:rFonts w:asciiTheme="majorBidi" w:hAnsiTheme="majorBidi" w:cstheme="majorBidi"/>
                <w:sz w:val="20"/>
                <w:szCs w:val="20"/>
              </w:rPr>
            </w:pPr>
          </w:p>
        </w:tc>
        <w:tc>
          <w:tcPr>
            <w:tcW w:w="1149" w:type="pct"/>
            <w:noWrap/>
            <w:hideMark/>
          </w:tcPr>
          <w:p w14:paraId="6EC65A37" w14:textId="77777777" w:rsidR="00502E7D" w:rsidRPr="00D07263" w:rsidRDefault="00502E7D" w:rsidP="004613B5">
            <w:pPr>
              <w:bidi w:val="0"/>
              <w:spacing w:line="276" w:lineRule="auto"/>
              <w:jc w:val="center"/>
              <w:rPr>
                <w:rFonts w:asciiTheme="majorBidi" w:hAnsiTheme="majorBidi" w:cstheme="majorBidi"/>
                <w:sz w:val="20"/>
                <w:szCs w:val="20"/>
              </w:rPr>
            </w:pPr>
          </w:p>
        </w:tc>
        <w:tc>
          <w:tcPr>
            <w:tcW w:w="561" w:type="pct"/>
            <w:vMerge w:val="restart"/>
            <w:noWrap/>
            <w:vAlign w:val="center"/>
            <w:hideMark/>
          </w:tcPr>
          <w:p w14:paraId="4A7FDE80" w14:textId="35E32B63" w:rsidR="00502E7D" w:rsidRPr="00D07263" w:rsidRDefault="00502E7D" w:rsidP="00502E7D">
            <w:pPr>
              <w:bidi w:val="0"/>
              <w:spacing w:line="276" w:lineRule="auto"/>
              <w:jc w:val="center"/>
              <w:rPr>
                <w:rFonts w:asciiTheme="majorBidi" w:hAnsiTheme="majorBidi" w:cstheme="majorBidi"/>
                <w:sz w:val="20"/>
                <w:szCs w:val="20"/>
              </w:rPr>
            </w:pPr>
            <w:r w:rsidRPr="00D07263">
              <w:rPr>
                <w:rFonts w:asciiTheme="majorBidi" w:hAnsiTheme="majorBidi" w:cstheme="majorBidi"/>
                <w:b/>
                <w:bCs/>
                <w:color w:val="000000"/>
                <w:sz w:val="20"/>
                <w:szCs w:val="20"/>
              </w:rPr>
              <w:t>0.008*</w:t>
            </w:r>
          </w:p>
        </w:tc>
      </w:tr>
      <w:tr w:rsidR="00502E7D" w:rsidRPr="00D07263" w14:paraId="7327CB4A" w14:textId="77777777" w:rsidTr="00502E7D">
        <w:trPr>
          <w:trHeight w:val="20"/>
        </w:trPr>
        <w:tc>
          <w:tcPr>
            <w:tcW w:w="1979" w:type="pct"/>
            <w:noWrap/>
            <w:hideMark/>
          </w:tcPr>
          <w:p w14:paraId="3DC51673"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Once per 2 weeks</w:t>
            </w:r>
          </w:p>
        </w:tc>
        <w:tc>
          <w:tcPr>
            <w:tcW w:w="1311" w:type="pct"/>
            <w:noWrap/>
            <w:hideMark/>
          </w:tcPr>
          <w:p w14:paraId="4CFB1E8E"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66.7)</w:t>
            </w:r>
          </w:p>
        </w:tc>
        <w:tc>
          <w:tcPr>
            <w:tcW w:w="1149" w:type="pct"/>
            <w:noWrap/>
            <w:hideMark/>
          </w:tcPr>
          <w:p w14:paraId="58D01330"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37.5)</w:t>
            </w:r>
          </w:p>
        </w:tc>
        <w:tc>
          <w:tcPr>
            <w:tcW w:w="561" w:type="pct"/>
            <w:vMerge/>
            <w:noWrap/>
            <w:vAlign w:val="center"/>
            <w:hideMark/>
          </w:tcPr>
          <w:p w14:paraId="417CFDF7" w14:textId="2FAA5DF4"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0CB4C98E" w14:textId="77777777" w:rsidTr="00502E7D">
        <w:trPr>
          <w:trHeight w:val="20"/>
        </w:trPr>
        <w:tc>
          <w:tcPr>
            <w:tcW w:w="1979" w:type="pct"/>
            <w:noWrap/>
            <w:hideMark/>
          </w:tcPr>
          <w:p w14:paraId="58AEB890"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Once per 3 weeks</w:t>
            </w:r>
          </w:p>
        </w:tc>
        <w:tc>
          <w:tcPr>
            <w:tcW w:w="1311" w:type="pct"/>
            <w:noWrap/>
            <w:hideMark/>
          </w:tcPr>
          <w:p w14:paraId="41EB4EB2"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7B36C918"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6 (50)</w:t>
            </w:r>
          </w:p>
        </w:tc>
        <w:tc>
          <w:tcPr>
            <w:tcW w:w="561" w:type="pct"/>
            <w:vMerge/>
            <w:noWrap/>
            <w:vAlign w:val="center"/>
            <w:hideMark/>
          </w:tcPr>
          <w:p w14:paraId="7FCD9407"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2B2A1A0D" w14:textId="77777777" w:rsidTr="00502E7D">
        <w:trPr>
          <w:trHeight w:val="20"/>
        </w:trPr>
        <w:tc>
          <w:tcPr>
            <w:tcW w:w="1979" w:type="pct"/>
            <w:noWrap/>
            <w:hideMark/>
          </w:tcPr>
          <w:p w14:paraId="0EA50D8D"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Once per week</w:t>
            </w:r>
          </w:p>
        </w:tc>
        <w:tc>
          <w:tcPr>
            <w:tcW w:w="1311" w:type="pct"/>
            <w:noWrap/>
            <w:hideMark/>
          </w:tcPr>
          <w:p w14:paraId="6D05A034"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33.3)</w:t>
            </w:r>
          </w:p>
        </w:tc>
        <w:tc>
          <w:tcPr>
            <w:tcW w:w="1149" w:type="pct"/>
            <w:noWrap/>
            <w:hideMark/>
          </w:tcPr>
          <w:p w14:paraId="0BDFDDC2"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12.5)</w:t>
            </w:r>
          </w:p>
        </w:tc>
        <w:tc>
          <w:tcPr>
            <w:tcW w:w="561" w:type="pct"/>
            <w:vMerge/>
            <w:noWrap/>
            <w:vAlign w:val="center"/>
            <w:hideMark/>
          </w:tcPr>
          <w:p w14:paraId="264B207D"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D07263" w:rsidRPr="00D07263" w14:paraId="1B09709B" w14:textId="77777777" w:rsidTr="00502E7D">
        <w:trPr>
          <w:trHeight w:val="20"/>
        </w:trPr>
        <w:tc>
          <w:tcPr>
            <w:tcW w:w="1979" w:type="pct"/>
            <w:noWrap/>
            <w:hideMark/>
          </w:tcPr>
          <w:p w14:paraId="093638DF"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Abdominal pain</w:t>
            </w:r>
          </w:p>
        </w:tc>
        <w:tc>
          <w:tcPr>
            <w:tcW w:w="1311" w:type="pct"/>
            <w:noWrap/>
            <w:hideMark/>
          </w:tcPr>
          <w:p w14:paraId="003075D1"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66.7)</w:t>
            </w:r>
          </w:p>
        </w:tc>
        <w:tc>
          <w:tcPr>
            <w:tcW w:w="1149" w:type="pct"/>
            <w:noWrap/>
            <w:hideMark/>
          </w:tcPr>
          <w:p w14:paraId="5E248C3F"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6 (33.3)</w:t>
            </w:r>
          </w:p>
        </w:tc>
        <w:tc>
          <w:tcPr>
            <w:tcW w:w="561" w:type="pct"/>
            <w:noWrap/>
            <w:vAlign w:val="center"/>
            <w:hideMark/>
          </w:tcPr>
          <w:p w14:paraId="3B252501" w14:textId="77777777" w:rsidR="00D07263" w:rsidRPr="00D07263" w:rsidRDefault="00D07263"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0.035*</w:t>
            </w:r>
          </w:p>
        </w:tc>
      </w:tr>
      <w:tr w:rsidR="00D07263" w:rsidRPr="00D07263" w14:paraId="3661DAE5" w14:textId="77777777" w:rsidTr="00502E7D">
        <w:trPr>
          <w:trHeight w:val="20"/>
        </w:trPr>
        <w:tc>
          <w:tcPr>
            <w:tcW w:w="1979" w:type="pct"/>
            <w:noWrap/>
            <w:hideMark/>
          </w:tcPr>
          <w:p w14:paraId="5431AA99"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Distension</w:t>
            </w:r>
          </w:p>
        </w:tc>
        <w:tc>
          <w:tcPr>
            <w:tcW w:w="1311" w:type="pct"/>
            <w:noWrap/>
            <w:hideMark/>
          </w:tcPr>
          <w:p w14:paraId="106A8394"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100)</w:t>
            </w:r>
          </w:p>
        </w:tc>
        <w:tc>
          <w:tcPr>
            <w:tcW w:w="1149" w:type="pct"/>
            <w:noWrap/>
            <w:hideMark/>
          </w:tcPr>
          <w:p w14:paraId="61468FFE"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32 (66.7)</w:t>
            </w:r>
          </w:p>
        </w:tc>
        <w:tc>
          <w:tcPr>
            <w:tcW w:w="561" w:type="pct"/>
            <w:noWrap/>
            <w:vAlign w:val="center"/>
            <w:hideMark/>
          </w:tcPr>
          <w:p w14:paraId="6B0EEB32" w14:textId="77777777" w:rsidR="00D07263" w:rsidRPr="00D07263" w:rsidRDefault="00D07263"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0.02*</w:t>
            </w:r>
          </w:p>
        </w:tc>
      </w:tr>
      <w:tr w:rsidR="00D07263" w:rsidRPr="00D07263" w14:paraId="207DFBDB" w14:textId="77777777" w:rsidTr="00502E7D">
        <w:trPr>
          <w:trHeight w:val="20"/>
        </w:trPr>
        <w:tc>
          <w:tcPr>
            <w:tcW w:w="1979" w:type="pct"/>
            <w:noWrap/>
            <w:hideMark/>
          </w:tcPr>
          <w:p w14:paraId="6317553C"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Vomiting</w:t>
            </w:r>
          </w:p>
        </w:tc>
        <w:tc>
          <w:tcPr>
            <w:tcW w:w="1311" w:type="pct"/>
            <w:noWrap/>
            <w:hideMark/>
          </w:tcPr>
          <w:p w14:paraId="112DDB08"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33.3)</w:t>
            </w:r>
          </w:p>
        </w:tc>
        <w:tc>
          <w:tcPr>
            <w:tcW w:w="1149" w:type="pct"/>
            <w:noWrap/>
            <w:hideMark/>
          </w:tcPr>
          <w:p w14:paraId="27387B87"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16.7)</w:t>
            </w:r>
          </w:p>
        </w:tc>
        <w:tc>
          <w:tcPr>
            <w:tcW w:w="561" w:type="pct"/>
            <w:noWrap/>
            <w:vAlign w:val="center"/>
            <w:hideMark/>
          </w:tcPr>
          <w:p w14:paraId="3CE7B7AB" w14:textId="77777777" w:rsidR="00D07263" w:rsidRPr="00D07263" w:rsidRDefault="00D07263"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197</w:t>
            </w:r>
          </w:p>
        </w:tc>
      </w:tr>
      <w:tr w:rsidR="00D07263" w:rsidRPr="00D07263" w14:paraId="6BD07036" w14:textId="77777777" w:rsidTr="00502E7D">
        <w:trPr>
          <w:trHeight w:val="20"/>
        </w:trPr>
        <w:tc>
          <w:tcPr>
            <w:tcW w:w="1979" w:type="pct"/>
            <w:noWrap/>
            <w:hideMark/>
          </w:tcPr>
          <w:p w14:paraId="1C33C725"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Previous treatment</w:t>
            </w:r>
          </w:p>
        </w:tc>
        <w:tc>
          <w:tcPr>
            <w:tcW w:w="1311" w:type="pct"/>
            <w:noWrap/>
            <w:hideMark/>
          </w:tcPr>
          <w:p w14:paraId="096B8DF8"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66.7)</w:t>
            </w:r>
          </w:p>
        </w:tc>
        <w:tc>
          <w:tcPr>
            <w:tcW w:w="1149" w:type="pct"/>
            <w:noWrap/>
            <w:hideMark/>
          </w:tcPr>
          <w:p w14:paraId="7E32070E"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20 (41.7)</w:t>
            </w:r>
          </w:p>
        </w:tc>
        <w:tc>
          <w:tcPr>
            <w:tcW w:w="561" w:type="pct"/>
            <w:noWrap/>
            <w:vAlign w:val="center"/>
            <w:hideMark/>
          </w:tcPr>
          <w:p w14:paraId="6045AB7B" w14:textId="77777777" w:rsidR="00D07263" w:rsidRPr="00D07263" w:rsidRDefault="00D07263"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121</w:t>
            </w:r>
          </w:p>
        </w:tc>
      </w:tr>
      <w:tr w:rsidR="00502E7D" w:rsidRPr="00D07263" w14:paraId="7155259C" w14:textId="77777777" w:rsidTr="00502E7D">
        <w:trPr>
          <w:trHeight w:val="20"/>
        </w:trPr>
        <w:tc>
          <w:tcPr>
            <w:tcW w:w="1979" w:type="pct"/>
            <w:noWrap/>
            <w:hideMark/>
          </w:tcPr>
          <w:p w14:paraId="366DC25A"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Type of surgery</w:t>
            </w:r>
          </w:p>
        </w:tc>
        <w:tc>
          <w:tcPr>
            <w:tcW w:w="1311" w:type="pct"/>
            <w:noWrap/>
            <w:hideMark/>
          </w:tcPr>
          <w:p w14:paraId="2BC5BE8E" w14:textId="77777777" w:rsidR="00502E7D" w:rsidRPr="00D07263" w:rsidRDefault="00502E7D" w:rsidP="004613B5">
            <w:pPr>
              <w:bidi w:val="0"/>
              <w:spacing w:line="276" w:lineRule="auto"/>
              <w:rPr>
                <w:rFonts w:asciiTheme="majorBidi" w:hAnsiTheme="majorBidi" w:cstheme="majorBidi"/>
                <w:sz w:val="20"/>
                <w:szCs w:val="20"/>
              </w:rPr>
            </w:pPr>
          </w:p>
        </w:tc>
        <w:tc>
          <w:tcPr>
            <w:tcW w:w="1149" w:type="pct"/>
            <w:noWrap/>
            <w:hideMark/>
          </w:tcPr>
          <w:p w14:paraId="5C2C087A" w14:textId="77777777" w:rsidR="00502E7D" w:rsidRPr="00D07263" w:rsidRDefault="00502E7D" w:rsidP="004613B5">
            <w:pPr>
              <w:bidi w:val="0"/>
              <w:spacing w:line="276" w:lineRule="auto"/>
              <w:rPr>
                <w:rFonts w:asciiTheme="majorBidi" w:hAnsiTheme="majorBidi" w:cstheme="majorBidi"/>
                <w:sz w:val="20"/>
                <w:szCs w:val="20"/>
              </w:rPr>
            </w:pPr>
          </w:p>
        </w:tc>
        <w:tc>
          <w:tcPr>
            <w:tcW w:w="561" w:type="pct"/>
            <w:vMerge w:val="restart"/>
            <w:noWrap/>
            <w:vAlign w:val="center"/>
            <w:hideMark/>
          </w:tcPr>
          <w:p w14:paraId="204E27AF" w14:textId="37E12F8E" w:rsidR="00502E7D" w:rsidRPr="00D07263" w:rsidRDefault="00502E7D" w:rsidP="00502E7D">
            <w:pPr>
              <w:bidi w:val="0"/>
              <w:spacing w:line="276" w:lineRule="auto"/>
              <w:jc w:val="center"/>
              <w:rPr>
                <w:rFonts w:asciiTheme="majorBidi" w:hAnsiTheme="majorBidi" w:cstheme="majorBidi"/>
                <w:sz w:val="20"/>
                <w:szCs w:val="20"/>
              </w:rPr>
            </w:pPr>
            <w:r w:rsidRPr="00D07263">
              <w:rPr>
                <w:rFonts w:asciiTheme="majorBidi" w:hAnsiTheme="majorBidi" w:cstheme="majorBidi"/>
                <w:b/>
                <w:bCs/>
                <w:color w:val="000000"/>
                <w:sz w:val="20"/>
                <w:szCs w:val="20"/>
              </w:rPr>
              <w:t>&lt;0.001*</w:t>
            </w:r>
          </w:p>
        </w:tc>
      </w:tr>
      <w:tr w:rsidR="00502E7D" w:rsidRPr="00D07263" w14:paraId="203C6350" w14:textId="77777777" w:rsidTr="00502E7D">
        <w:trPr>
          <w:trHeight w:val="20"/>
        </w:trPr>
        <w:tc>
          <w:tcPr>
            <w:tcW w:w="1979" w:type="pct"/>
            <w:noWrap/>
            <w:hideMark/>
          </w:tcPr>
          <w:p w14:paraId="6A90C4FC"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Anoplasty</w:t>
            </w:r>
          </w:p>
        </w:tc>
        <w:tc>
          <w:tcPr>
            <w:tcW w:w="1311" w:type="pct"/>
            <w:noWrap/>
            <w:hideMark/>
          </w:tcPr>
          <w:p w14:paraId="4EE1E65D"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4B4F706D"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6 (33.3)</w:t>
            </w:r>
          </w:p>
        </w:tc>
        <w:tc>
          <w:tcPr>
            <w:tcW w:w="561" w:type="pct"/>
            <w:vMerge/>
            <w:noWrap/>
            <w:vAlign w:val="center"/>
            <w:hideMark/>
          </w:tcPr>
          <w:p w14:paraId="4198DBFD" w14:textId="254A8BC8"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00C15315" w14:textId="77777777" w:rsidTr="00502E7D">
        <w:trPr>
          <w:trHeight w:val="20"/>
        </w:trPr>
        <w:tc>
          <w:tcPr>
            <w:tcW w:w="1979" w:type="pct"/>
            <w:noWrap/>
            <w:hideMark/>
          </w:tcPr>
          <w:p w14:paraId="47BAA4D7"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Sigmoidectomy</w:t>
            </w:r>
          </w:p>
        </w:tc>
        <w:tc>
          <w:tcPr>
            <w:tcW w:w="1311" w:type="pct"/>
            <w:noWrap/>
            <w:hideMark/>
          </w:tcPr>
          <w:p w14:paraId="5E52AF75"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2522162A"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16.7)</w:t>
            </w:r>
          </w:p>
        </w:tc>
        <w:tc>
          <w:tcPr>
            <w:tcW w:w="561" w:type="pct"/>
            <w:vMerge/>
            <w:noWrap/>
            <w:vAlign w:val="center"/>
            <w:hideMark/>
          </w:tcPr>
          <w:p w14:paraId="27B909FF"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502E7D" w:rsidRPr="00D07263" w14:paraId="3079D029" w14:textId="77777777" w:rsidTr="00502E7D">
        <w:trPr>
          <w:trHeight w:val="20"/>
        </w:trPr>
        <w:tc>
          <w:tcPr>
            <w:tcW w:w="1979" w:type="pct"/>
            <w:noWrap/>
            <w:hideMark/>
          </w:tcPr>
          <w:p w14:paraId="139CFF22"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Soave</w:t>
            </w:r>
          </w:p>
        </w:tc>
        <w:tc>
          <w:tcPr>
            <w:tcW w:w="1311" w:type="pct"/>
            <w:noWrap/>
            <w:hideMark/>
          </w:tcPr>
          <w:p w14:paraId="08F47F2B"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66.7)</w:t>
            </w:r>
          </w:p>
        </w:tc>
        <w:tc>
          <w:tcPr>
            <w:tcW w:w="1149" w:type="pct"/>
            <w:noWrap/>
            <w:hideMark/>
          </w:tcPr>
          <w:p w14:paraId="26BF3BFF"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8.3)</w:t>
            </w:r>
          </w:p>
        </w:tc>
        <w:tc>
          <w:tcPr>
            <w:tcW w:w="561" w:type="pct"/>
            <w:vMerge/>
            <w:noWrap/>
            <w:vAlign w:val="center"/>
            <w:hideMark/>
          </w:tcPr>
          <w:p w14:paraId="116D7DA5"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502E7D" w:rsidRPr="00D07263" w14:paraId="4ADFC22C" w14:textId="77777777" w:rsidTr="00502E7D">
        <w:trPr>
          <w:trHeight w:val="20"/>
        </w:trPr>
        <w:tc>
          <w:tcPr>
            <w:tcW w:w="1979" w:type="pct"/>
            <w:noWrap/>
            <w:hideMark/>
          </w:tcPr>
          <w:p w14:paraId="4C339357"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Swenson</w:t>
            </w:r>
          </w:p>
        </w:tc>
        <w:tc>
          <w:tcPr>
            <w:tcW w:w="1311" w:type="pct"/>
            <w:noWrap/>
            <w:hideMark/>
          </w:tcPr>
          <w:p w14:paraId="71A85C03"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33.3)</w:t>
            </w:r>
          </w:p>
        </w:tc>
        <w:tc>
          <w:tcPr>
            <w:tcW w:w="1149" w:type="pct"/>
            <w:noWrap/>
            <w:hideMark/>
          </w:tcPr>
          <w:p w14:paraId="62DEDAB8"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20 (41.7)</w:t>
            </w:r>
          </w:p>
        </w:tc>
        <w:tc>
          <w:tcPr>
            <w:tcW w:w="561" w:type="pct"/>
            <w:vMerge/>
            <w:noWrap/>
            <w:vAlign w:val="center"/>
            <w:hideMark/>
          </w:tcPr>
          <w:p w14:paraId="1A79B9F6"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502E7D" w:rsidRPr="00D07263" w14:paraId="790DEF8E" w14:textId="77777777" w:rsidTr="00502E7D">
        <w:trPr>
          <w:trHeight w:val="20"/>
        </w:trPr>
        <w:tc>
          <w:tcPr>
            <w:tcW w:w="1979" w:type="pct"/>
            <w:noWrap/>
            <w:hideMark/>
          </w:tcPr>
          <w:p w14:paraId="0528E77B"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Approach</w:t>
            </w:r>
          </w:p>
        </w:tc>
        <w:tc>
          <w:tcPr>
            <w:tcW w:w="1311" w:type="pct"/>
            <w:noWrap/>
            <w:hideMark/>
          </w:tcPr>
          <w:p w14:paraId="0D4516D4" w14:textId="77777777" w:rsidR="00502E7D" w:rsidRPr="00D07263" w:rsidRDefault="00502E7D" w:rsidP="004613B5">
            <w:pPr>
              <w:bidi w:val="0"/>
              <w:spacing w:line="276" w:lineRule="auto"/>
              <w:rPr>
                <w:rFonts w:asciiTheme="majorBidi" w:hAnsiTheme="majorBidi" w:cstheme="majorBidi"/>
                <w:sz w:val="20"/>
                <w:szCs w:val="20"/>
              </w:rPr>
            </w:pPr>
          </w:p>
        </w:tc>
        <w:tc>
          <w:tcPr>
            <w:tcW w:w="1149" w:type="pct"/>
            <w:noWrap/>
            <w:hideMark/>
          </w:tcPr>
          <w:p w14:paraId="2E897EE2" w14:textId="77777777" w:rsidR="00502E7D" w:rsidRPr="00D07263" w:rsidRDefault="00502E7D" w:rsidP="004613B5">
            <w:pPr>
              <w:bidi w:val="0"/>
              <w:spacing w:line="276" w:lineRule="auto"/>
              <w:rPr>
                <w:rFonts w:asciiTheme="majorBidi" w:hAnsiTheme="majorBidi" w:cstheme="majorBidi"/>
                <w:sz w:val="20"/>
                <w:szCs w:val="20"/>
              </w:rPr>
            </w:pPr>
          </w:p>
        </w:tc>
        <w:tc>
          <w:tcPr>
            <w:tcW w:w="561" w:type="pct"/>
            <w:vMerge w:val="restart"/>
            <w:noWrap/>
            <w:vAlign w:val="center"/>
            <w:hideMark/>
          </w:tcPr>
          <w:p w14:paraId="6BD582F5" w14:textId="6B330C5B" w:rsidR="00502E7D" w:rsidRPr="00D07263" w:rsidRDefault="00502E7D" w:rsidP="00502E7D">
            <w:pPr>
              <w:bidi w:val="0"/>
              <w:spacing w:line="276" w:lineRule="auto"/>
              <w:jc w:val="center"/>
              <w:rPr>
                <w:rFonts w:asciiTheme="majorBidi" w:hAnsiTheme="majorBidi" w:cstheme="majorBidi"/>
                <w:sz w:val="20"/>
                <w:szCs w:val="20"/>
              </w:rPr>
            </w:pPr>
            <w:r w:rsidRPr="00D07263">
              <w:rPr>
                <w:rFonts w:asciiTheme="majorBidi" w:hAnsiTheme="majorBidi" w:cstheme="majorBidi"/>
                <w:color w:val="000000"/>
                <w:sz w:val="20"/>
                <w:szCs w:val="20"/>
              </w:rPr>
              <w:t>0.129</w:t>
            </w:r>
          </w:p>
        </w:tc>
      </w:tr>
      <w:tr w:rsidR="00502E7D" w:rsidRPr="00D07263" w14:paraId="649096B3" w14:textId="77777777" w:rsidTr="00502E7D">
        <w:trPr>
          <w:trHeight w:val="20"/>
        </w:trPr>
        <w:tc>
          <w:tcPr>
            <w:tcW w:w="1979" w:type="pct"/>
            <w:noWrap/>
            <w:hideMark/>
          </w:tcPr>
          <w:p w14:paraId="26AC12D9"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Laparoscopic</w:t>
            </w:r>
          </w:p>
        </w:tc>
        <w:tc>
          <w:tcPr>
            <w:tcW w:w="1311" w:type="pct"/>
            <w:noWrap/>
            <w:hideMark/>
          </w:tcPr>
          <w:p w14:paraId="325BD6D7"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084DBEF1"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16.7)</w:t>
            </w:r>
          </w:p>
        </w:tc>
        <w:tc>
          <w:tcPr>
            <w:tcW w:w="561" w:type="pct"/>
            <w:vMerge/>
            <w:noWrap/>
            <w:vAlign w:val="center"/>
            <w:hideMark/>
          </w:tcPr>
          <w:p w14:paraId="29A2C5F2" w14:textId="40B7EE05"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502E7D" w:rsidRPr="00D07263" w14:paraId="379A7496" w14:textId="77777777" w:rsidTr="00502E7D">
        <w:trPr>
          <w:trHeight w:val="20"/>
        </w:trPr>
        <w:tc>
          <w:tcPr>
            <w:tcW w:w="1979" w:type="pct"/>
            <w:noWrap/>
            <w:hideMark/>
          </w:tcPr>
          <w:p w14:paraId="19F23D4D"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Open</w:t>
            </w:r>
          </w:p>
        </w:tc>
        <w:tc>
          <w:tcPr>
            <w:tcW w:w="1311" w:type="pct"/>
            <w:noWrap/>
            <w:hideMark/>
          </w:tcPr>
          <w:p w14:paraId="7D267881"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100)</w:t>
            </w:r>
          </w:p>
        </w:tc>
        <w:tc>
          <w:tcPr>
            <w:tcW w:w="1149" w:type="pct"/>
            <w:noWrap/>
            <w:hideMark/>
          </w:tcPr>
          <w:p w14:paraId="47E9DC48"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0 (83.3)</w:t>
            </w:r>
          </w:p>
        </w:tc>
        <w:tc>
          <w:tcPr>
            <w:tcW w:w="561" w:type="pct"/>
            <w:vMerge/>
            <w:noWrap/>
            <w:vAlign w:val="center"/>
            <w:hideMark/>
          </w:tcPr>
          <w:p w14:paraId="71B493E4"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D07263" w:rsidRPr="00D07263" w14:paraId="0C6ADECB" w14:textId="77777777" w:rsidTr="00502E7D">
        <w:trPr>
          <w:trHeight w:val="20"/>
        </w:trPr>
        <w:tc>
          <w:tcPr>
            <w:tcW w:w="1979" w:type="pct"/>
            <w:noWrap/>
            <w:hideMark/>
          </w:tcPr>
          <w:p w14:paraId="3B77618E" w14:textId="77777777" w:rsidR="00D07263" w:rsidRPr="00D07263" w:rsidRDefault="00D07263"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Operative time (hrs)</w:t>
            </w:r>
          </w:p>
        </w:tc>
        <w:tc>
          <w:tcPr>
            <w:tcW w:w="1311" w:type="pct"/>
            <w:noWrap/>
            <w:hideMark/>
          </w:tcPr>
          <w:p w14:paraId="6DE64DDD"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0.5</w:t>
            </w:r>
          </w:p>
        </w:tc>
        <w:tc>
          <w:tcPr>
            <w:tcW w:w="1149" w:type="pct"/>
            <w:noWrap/>
            <w:hideMark/>
          </w:tcPr>
          <w:p w14:paraId="374609DA" w14:textId="77777777" w:rsidR="00D07263" w:rsidRPr="00D07263" w:rsidRDefault="00D07263"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3 ±1</w:t>
            </w:r>
          </w:p>
        </w:tc>
        <w:tc>
          <w:tcPr>
            <w:tcW w:w="561" w:type="pct"/>
            <w:noWrap/>
            <w:vAlign w:val="center"/>
            <w:hideMark/>
          </w:tcPr>
          <w:p w14:paraId="14F4BFB2" w14:textId="77777777" w:rsidR="00D07263" w:rsidRPr="00D07263" w:rsidRDefault="00D07263"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0.044*</w:t>
            </w:r>
          </w:p>
        </w:tc>
      </w:tr>
      <w:tr w:rsidR="00502E7D" w:rsidRPr="00D07263" w14:paraId="41EC5197" w14:textId="77777777" w:rsidTr="00502E7D">
        <w:trPr>
          <w:trHeight w:val="20"/>
        </w:trPr>
        <w:tc>
          <w:tcPr>
            <w:tcW w:w="1979" w:type="pct"/>
            <w:noWrap/>
            <w:hideMark/>
          </w:tcPr>
          <w:p w14:paraId="7AF1BE07" w14:textId="77777777" w:rsidR="00502E7D" w:rsidRPr="00D07263" w:rsidRDefault="00502E7D" w:rsidP="004613B5">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Intraoperative complications</w:t>
            </w:r>
          </w:p>
        </w:tc>
        <w:tc>
          <w:tcPr>
            <w:tcW w:w="1311" w:type="pct"/>
            <w:noWrap/>
            <w:hideMark/>
          </w:tcPr>
          <w:p w14:paraId="2713F9CC" w14:textId="77777777" w:rsidR="00502E7D" w:rsidRPr="00D07263" w:rsidRDefault="00502E7D" w:rsidP="004613B5">
            <w:pPr>
              <w:bidi w:val="0"/>
              <w:spacing w:line="276" w:lineRule="auto"/>
              <w:rPr>
                <w:rFonts w:asciiTheme="majorBidi" w:hAnsiTheme="majorBidi" w:cstheme="majorBidi"/>
                <w:sz w:val="20"/>
                <w:szCs w:val="20"/>
              </w:rPr>
            </w:pPr>
          </w:p>
        </w:tc>
        <w:tc>
          <w:tcPr>
            <w:tcW w:w="1149" w:type="pct"/>
            <w:noWrap/>
            <w:hideMark/>
          </w:tcPr>
          <w:p w14:paraId="4462C646" w14:textId="77777777" w:rsidR="00502E7D" w:rsidRPr="00D07263" w:rsidRDefault="00502E7D" w:rsidP="004613B5">
            <w:pPr>
              <w:bidi w:val="0"/>
              <w:spacing w:line="276" w:lineRule="auto"/>
              <w:rPr>
                <w:rFonts w:asciiTheme="majorBidi" w:hAnsiTheme="majorBidi" w:cstheme="majorBidi"/>
                <w:sz w:val="20"/>
                <w:szCs w:val="20"/>
              </w:rPr>
            </w:pPr>
          </w:p>
        </w:tc>
        <w:tc>
          <w:tcPr>
            <w:tcW w:w="561" w:type="pct"/>
            <w:vMerge w:val="restart"/>
            <w:noWrap/>
            <w:vAlign w:val="center"/>
          </w:tcPr>
          <w:p w14:paraId="1C5D49FE" w14:textId="51064561" w:rsidR="00502E7D" w:rsidRPr="00D07263" w:rsidRDefault="00502E7D" w:rsidP="00502E7D">
            <w:pPr>
              <w:bidi w:val="0"/>
              <w:spacing w:line="276" w:lineRule="auto"/>
              <w:jc w:val="center"/>
              <w:rPr>
                <w:rFonts w:asciiTheme="majorBidi" w:hAnsiTheme="majorBidi" w:cstheme="majorBidi"/>
                <w:b/>
                <w:bCs/>
                <w:sz w:val="20"/>
                <w:szCs w:val="20"/>
              </w:rPr>
            </w:pPr>
            <w:r w:rsidRPr="00D07263">
              <w:rPr>
                <w:rFonts w:asciiTheme="majorBidi" w:hAnsiTheme="majorBidi" w:cstheme="majorBidi"/>
                <w:b/>
                <w:bCs/>
                <w:color w:val="000000"/>
                <w:sz w:val="20"/>
                <w:szCs w:val="20"/>
              </w:rPr>
              <w:t>&lt;0.001*</w:t>
            </w:r>
          </w:p>
        </w:tc>
      </w:tr>
      <w:tr w:rsidR="00502E7D" w:rsidRPr="00D07263" w14:paraId="7C2B25B6" w14:textId="77777777" w:rsidTr="00502E7D">
        <w:trPr>
          <w:trHeight w:val="20"/>
        </w:trPr>
        <w:tc>
          <w:tcPr>
            <w:tcW w:w="1979" w:type="pct"/>
            <w:noWrap/>
            <w:hideMark/>
          </w:tcPr>
          <w:p w14:paraId="2202F02A" w14:textId="77777777" w:rsidR="00502E7D" w:rsidRPr="00D07263" w:rsidRDefault="00502E7D" w:rsidP="004613B5">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Bleeding</w:t>
            </w:r>
          </w:p>
        </w:tc>
        <w:tc>
          <w:tcPr>
            <w:tcW w:w="1311" w:type="pct"/>
            <w:noWrap/>
            <w:hideMark/>
          </w:tcPr>
          <w:p w14:paraId="65C43AB8"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340D9F47" w14:textId="77777777" w:rsidR="00502E7D" w:rsidRPr="00D07263" w:rsidRDefault="00502E7D" w:rsidP="004613B5">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16.7)</w:t>
            </w:r>
          </w:p>
        </w:tc>
        <w:tc>
          <w:tcPr>
            <w:tcW w:w="561" w:type="pct"/>
            <w:vMerge/>
            <w:noWrap/>
            <w:vAlign w:val="center"/>
            <w:hideMark/>
          </w:tcPr>
          <w:p w14:paraId="09A438FE" w14:textId="53B139E1"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3692B884" w14:textId="77777777" w:rsidTr="00502E7D">
        <w:trPr>
          <w:trHeight w:val="20"/>
        </w:trPr>
        <w:tc>
          <w:tcPr>
            <w:tcW w:w="1979" w:type="pct"/>
            <w:noWrap/>
            <w:hideMark/>
          </w:tcPr>
          <w:p w14:paraId="1E52B539" w14:textId="77777777" w:rsidR="00502E7D" w:rsidRPr="00D07263" w:rsidRDefault="00502E7D" w:rsidP="00502E7D">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No complications</w:t>
            </w:r>
          </w:p>
        </w:tc>
        <w:tc>
          <w:tcPr>
            <w:tcW w:w="1311" w:type="pct"/>
            <w:noWrap/>
            <w:hideMark/>
          </w:tcPr>
          <w:p w14:paraId="65FF1A28"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33.3)</w:t>
            </w:r>
          </w:p>
        </w:tc>
        <w:tc>
          <w:tcPr>
            <w:tcW w:w="1149" w:type="pct"/>
            <w:noWrap/>
            <w:hideMark/>
          </w:tcPr>
          <w:p w14:paraId="069B5131"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36 (75)</w:t>
            </w:r>
          </w:p>
        </w:tc>
        <w:tc>
          <w:tcPr>
            <w:tcW w:w="561" w:type="pct"/>
            <w:vMerge/>
            <w:noWrap/>
            <w:vAlign w:val="center"/>
            <w:hideMark/>
          </w:tcPr>
          <w:p w14:paraId="0F86846B"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65B31033" w14:textId="77777777" w:rsidTr="00502E7D">
        <w:trPr>
          <w:trHeight w:val="20"/>
        </w:trPr>
        <w:tc>
          <w:tcPr>
            <w:tcW w:w="1979" w:type="pct"/>
            <w:noWrap/>
            <w:hideMark/>
          </w:tcPr>
          <w:p w14:paraId="35BD69E9" w14:textId="77777777" w:rsidR="00502E7D" w:rsidRPr="00D07263" w:rsidRDefault="00502E7D" w:rsidP="00502E7D">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Soiling</w:t>
            </w:r>
          </w:p>
        </w:tc>
        <w:tc>
          <w:tcPr>
            <w:tcW w:w="1311" w:type="pct"/>
            <w:noWrap/>
            <w:hideMark/>
          </w:tcPr>
          <w:p w14:paraId="3E94CDD6"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66.7)</w:t>
            </w:r>
          </w:p>
        </w:tc>
        <w:tc>
          <w:tcPr>
            <w:tcW w:w="1149" w:type="pct"/>
            <w:noWrap/>
            <w:hideMark/>
          </w:tcPr>
          <w:p w14:paraId="6DA95B70"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8.3)</w:t>
            </w:r>
          </w:p>
        </w:tc>
        <w:tc>
          <w:tcPr>
            <w:tcW w:w="561" w:type="pct"/>
            <w:vMerge/>
            <w:noWrap/>
            <w:vAlign w:val="center"/>
            <w:hideMark/>
          </w:tcPr>
          <w:p w14:paraId="1525C995" w14:textId="77777777" w:rsidR="00502E7D" w:rsidRPr="00D07263" w:rsidRDefault="00502E7D" w:rsidP="00502E7D">
            <w:pPr>
              <w:bidi w:val="0"/>
              <w:spacing w:line="276" w:lineRule="auto"/>
              <w:jc w:val="center"/>
              <w:rPr>
                <w:rFonts w:asciiTheme="majorBidi" w:hAnsiTheme="majorBidi" w:cstheme="majorBidi"/>
                <w:color w:val="000000"/>
                <w:sz w:val="20"/>
                <w:szCs w:val="20"/>
              </w:rPr>
            </w:pPr>
          </w:p>
        </w:tc>
      </w:tr>
      <w:tr w:rsidR="00502E7D" w:rsidRPr="00D07263" w14:paraId="00E70017" w14:textId="77777777" w:rsidTr="00502E7D">
        <w:trPr>
          <w:trHeight w:val="20"/>
        </w:trPr>
        <w:tc>
          <w:tcPr>
            <w:tcW w:w="1979" w:type="pct"/>
            <w:noWrap/>
            <w:hideMark/>
          </w:tcPr>
          <w:p w14:paraId="218161C6" w14:textId="77777777" w:rsidR="00502E7D" w:rsidRPr="00D07263" w:rsidRDefault="00502E7D" w:rsidP="00502E7D">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LOS (days)</w:t>
            </w:r>
          </w:p>
        </w:tc>
        <w:tc>
          <w:tcPr>
            <w:tcW w:w="1311" w:type="pct"/>
            <w:noWrap/>
            <w:hideMark/>
          </w:tcPr>
          <w:p w14:paraId="7B90BC52"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2</w:t>
            </w:r>
          </w:p>
        </w:tc>
        <w:tc>
          <w:tcPr>
            <w:tcW w:w="1149" w:type="pct"/>
            <w:noWrap/>
            <w:hideMark/>
          </w:tcPr>
          <w:p w14:paraId="7A959C5B"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5</w:t>
            </w:r>
          </w:p>
        </w:tc>
        <w:tc>
          <w:tcPr>
            <w:tcW w:w="561" w:type="pct"/>
            <w:noWrap/>
            <w:vAlign w:val="center"/>
            <w:hideMark/>
          </w:tcPr>
          <w:p w14:paraId="589C57F4"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lt;0.001*</w:t>
            </w:r>
          </w:p>
        </w:tc>
      </w:tr>
      <w:tr w:rsidR="00502E7D" w:rsidRPr="00D07263" w14:paraId="5B2ED3E2" w14:textId="77777777" w:rsidTr="00502E7D">
        <w:trPr>
          <w:trHeight w:val="20"/>
        </w:trPr>
        <w:tc>
          <w:tcPr>
            <w:tcW w:w="1979" w:type="pct"/>
            <w:noWrap/>
            <w:hideMark/>
          </w:tcPr>
          <w:p w14:paraId="38FB1AAB" w14:textId="77777777" w:rsidR="00502E7D" w:rsidRPr="00D07263" w:rsidRDefault="00502E7D" w:rsidP="00502E7D">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Readmission</w:t>
            </w:r>
          </w:p>
        </w:tc>
        <w:tc>
          <w:tcPr>
            <w:tcW w:w="1311" w:type="pct"/>
            <w:noWrap/>
            <w:hideMark/>
          </w:tcPr>
          <w:p w14:paraId="143AE153"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66.7)</w:t>
            </w:r>
          </w:p>
        </w:tc>
        <w:tc>
          <w:tcPr>
            <w:tcW w:w="1149" w:type="pct"/>
            <w:noWrap/>
            <w:hideMark/>
          </w:tcPr>
          <w:p w14:paraId="31E2EBDE"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 (8.3)</w:t>
            </w:r>
          </w:p>
        </w:tc>
        <w:tc>
          <w:tcPr>
            <w:tcW w:w="561" w:type="pct"/>
            <w:noWrap/>
            <w:vAlign w:val="center"/>
            <w:hideMark/>
          </w:tcPr>
          <w:p w14:paraId="697F7EC2"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lt;0.001*</w:t>
            </w:r>
          </w:p>
        </w:tc>
      </w:tr>
      <w:tr w:rsidR="00502E7D" w:rsidRPr="00D07263" w14:paraId="098DB316" w14:textId="77777777" w:rsidTr="00502E7D">
        <w:trPr>
          <w:trHeight w:val="20"/>
        </w:trPr>
        <w:tc>
          <w:tcPr>
            <w:tcW w:w="1979" w:type="pct"/>
            <w:noWrap/>
            <w:hideMark/>
          </w:tcPr>
          <w:p w14:paraId="2E836529" w14:textId="77777777" w:rsidR="00502E7D" w:rsidRPr="00D07263" w:rsidRDefault="00502E7D" w:rsidP="00502E7D">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Immediate postoperative complications</w:t>
            </w:r>
          </w:p>
        </w:tc>
        <w:tc>
          <w:tcPr>
            <w:tcW w:w="1311" w:type="pct"/>
            <w:noWrap/>
            <w:hideMark/>
          </w:tcPr>
          <w:p w14:paraId="01CCAA7E" w14:textId="77777777" w:rsidR="00502E7D" w:rsidRPr="00D07263" w:rsidRDefault="00502E7D" w:rsidP="00502E7D">
            <w:pPr>
              <w:bidi w:val="0"/>
              <w:spacing w:line="276" w:lineRule="auto"/>
              <w:rPr>
                <w:rFonts w:asciiTheme="majorBidi" w:hAnsiTheme="majorBidi" w:cstheme="majorBidi"/>
                <w:sz w:val="20"/>
                <w:szCs w:val="20"/>
              </w:rPr>
            </w:pPr>
          </w:p>
        </w:tc>
        <w:tc>
          <w:tcPr>
            <w:tcW w:w="1149" w:type="pct"/>
            <w:noWrap/>
            <w:hideMark/>
          </w:tcPr>
          <w:p w14:paraId="23B55A06" w14:textId="77777777" w:rsidR="00502E7D" w:rsidRPr="00D07263" w:rsidRDefault="00502E7D" w:rsidP="00502E7D">
            <w:pPr>
              <w:bidi w:val="0"/>
              <w:spacing w:line="276" w:lineRule="auto"/>
              <w:rPr>
                <w:rFonts w:asciiTheme="majorBidi" w:hAnsiTheme="majorBidi" w:cstheme="majorBidi"/>
                <w:sz w:val="20"/>
                <w:szCs w:val="20"/>
              </w:rPr>
            </w:pPr>
          </w:p>
        </w:tc>
        <w:tc>
          <w:tcPr>
            <w:tcW w:w="561" w:type="pct"/>
            <w:vMerge w:val="restart"/>
            <w:noWrap/>
            <w:vAlign w:val="center"/>
            <w:hideMark/>
          </w:tcPr>
          <w:p w14:paraId="7F4B5F23" w14:textId="6B7B1F86" w:rsidR="00502E7D" w:rsidRPr="00D07263" w:rsidRDefault="00502E7D" w:rsidP="00502E7D">
            <w:pPr>
              <w:bidi w:val="0"/>
              <w:spacing w:line="276" w:lineRule="auto"/>
              <w:jc w:val="center"/>
              <w:rPr>
                <w:rFonts w:asciiTheme="majorBidi" w:hAnsiTheme="majorBidi" w:cstheme="majorBidi"/>
                <w:b/>
                <w:bCs/>
                <w:sz w:val="20"/>
                <w:szCs w:val="20"/>
              </w:rPr>
            </w:pPr>
            <w:r w:rsidRPr="00D07263">
              <w:rPr>
                <w:rFonts w:asciiTheme="majorBidi" w:hAnsiTheme="majorBidi" w:cstheme="majorBidi"/>
                <w:b/>
                <w:bCs/>
                <w:color w:val="000000"/>
                <w:sz w:val="20"/>
                <w:szCs w:val="20"/>
              </w:rPr>
              <w:t>&lt;0.001*</w:t>
            </w:r>
          </w:p>
        </w:tc>
      </w:tr>
      <w:tr w:rsidR="00502E7D" w:rsidRPr="00D07263" w14:paraId="50470767" w14:textId="77777777" w:rsidTr="00502E7D">
        <w:trPr>
          <w:trHeight w:val="20"/>
        </w:trPr>
        <w:tc>
          <w:tcPr>
            <w:tcW w:w="1979" w:type="pct"/>
            <w:noWrap/>
            <w:hideMark/>
          </w:tcPr>
          <w:p w14:paraId="1C1BFFBA" w14:textId="77777777" w:rsidR="00502E7D" w:rsidRPr="00D07263" w:rsidRDefault="00502E7D" w:rsidP="00502E7D">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Anastomosis dehiscence</w:t>
            </w:r>
          </w:p>
        </w:tc>
        <w:tc>
          <w:tcPr>
            <w:tcW w:w="1311" w:type="pct"/>
            <w:noWrap/>
            <w:hideMark/>
          </w:tcPr>
          <w:p w14:paraId="792E46E7"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12 (100)</w:t>
            </w:r>
          </w:p>
        </w:tc>
        <w:tc>
          <w:tcPr>
            <w:tcW w:w="1149" w:type="pct"/>
            <w:noWrap/>
            <w:hideMark/>
          </w:tcPr>
          <w:p w14:paraId="7F62FEEE"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561" w:type="pct"/>
            <w:vMerge/>
            <w:noWrap/>
            <w:vAlign w:val="center"/>
            <w:hideMark/>
          </w:tcPr>
          <w:p w14:paraId="13DAE9C6" w14:textId="650E2A56"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0D01DD8C" w14:textId="77777777" w:rsidTr="00502E7D">
        <w:trPr>
          <w:trHeight w:val="20"/>
        </w:trPr>
        <w:tc>
          <w:tcPr>
            <w:tcW w:w="1979" w:type="pct"/>
            <w:noWrap/>
            <w:hideMark/>
          </w:tcPr>
          <w:p w14:paraId="4FF3D648" w14:textId="77777777" w:rsidR="00502E7D" w:rsidRPr="00D07263" w:rsidRDefault="00502E7D" w:rsidP="00502E7D">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Infection</w:t>
            </w:r>
          </w:p>
        </w:tc>
        <w:tc>
          <w:tcPr>
            <w:tcW w:w="1311" w:type="pct"/>
            <w:noWrap/>
            <w:hideMark/>
          </w:tcPr>
          <w:p w14:paraId="58705628"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68A619BD"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8 (16.7)</w:t>
            </w:r>
          </w:p>
        </w:tc>
        <w:tc>
          <w:tcPr>
            <w:tcW w:w="561" w:type="pct"/>
            <w:vMerge/>
            <w:noWrap/>
            <w:vAlign w:val="center"/>
            <w:hideMark/>
          </w:tcPr>
          <w:p w14:paraId="4736665D"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48BB999C" w14:textId="77777777" w:rsidTr="00502E7D">
        <w:trPr>
          <w:trHeight w:val="20"/>
        </w:trPr>
        <w:tc>
          <w:tcPr>
            <w:tcW w:w="1979" w:type="pct"/>
            <w:noWrap/>
            <w:hideMark/>
          </w:tcPr>
          <w:p w14:paraId="1B9CFC95" w14:textId="77777777" w:rsidR="00502E7D" w:rsidRPr="00D07263" w:rsidRDefault="00502E7D" w:rsidP="00502E7D">
            <w:pPr>
              <w:bidi w:val="0"/>
              <w:spacing w:line="276" w:lineRule="auto"/>
              <w:rPr>
                <w:rFonts w:asciiTheme="majorBidi" w:hAnsiTheme="majorBidi" w:cstheme="majorBidi"/>
                <w:color w:val="000000"/>
                <w:sz w:val="20"/>
                <w:szCs w:val="20"/>
              </w:rPr>
            </w:pPr>
            <w:r w:rsidRPr="00D07263">
              <w:rPr>
                <w:rFonts w:asciiTheme="majorBidi" w:hAnsiTheme="majorBidi" w:cstheme="majorBidi"/>
                <w:color w:val="000000"/>
                <w:sz w:val="20"/>
                <w:szCs w:val="20"/>
              </w:rPr>
              <w:t>No complications</w:t>
            </w:r>
          </w:p>
        </w:tc>
        <w:tc>
          <w:tcPr>
            <w:tcW w:w="1311" w:type="pct"/>
            <w:noWrap/>
            <w:hideMark/>
          </w:tcPr>
          <w:p w14:paraId="7092A6DC"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0 (0)</w:t>
            </w:r>
          </w:p>
        </w:tc>
        <w:tc>
          <w:tcPr>
            <w:tcW w:w="1149" w:type="pct"/>
            <w:noWrap/>
            <w:hideMark/>
          </w:tcPr>
          <w:p w14:paraId="451831BE"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0 (83.3)</w:t>
            </w:r>
          </w:p>
        </w:tc>
        <w:tc>
          <w:tcPr>
            <w:tcW w:w="561" w:type="pct"/>
            <w:vMerge/>
            <w:noWrap/>
            <w:vAlign w:val="center"/>
            <w:hideMark/>
          </w:tcPr>
          <w:p w14:paraId="4C392E8C"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p>
        </w:tc>
      </w:tr>
      <w:tr w:rsidR="00502E7D" w:rsidRPr="00D07263" w14:paraId="6CFED319" w14:textId="77777777" w:rsidTr="00502E7D">
        <w:trPr>
          <w:trHeight w:val="20"/>
        </w:trPr>
        <w:tc>
          <w:tcPr>
            <w:tcW w:w="1979" w:type="pct"/>
            <w:noWrap/>
            <w:hideMark/>
          </w:tcPr>
          <w:p w14:paraId="6000CCF6" w14:textId="77777777" w:rsidR="00502E7D" w:rsidRPr="00D07263" w:rsidRDefault="00502E7D" w:rsidP="00502E7D">
            <w:pPr>
              <w:bidi w:val="0"/>
              <w:spacing w:line="276" w:lineRule="auto"/>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Time to first bowel movement (hrs)</w:t>
            </w:r>
          </w:p>
        </w:tc>
        <w:tc>
          <w:tcPr>
            <w:tcW w:w="1311" w:type="pct"/>
            <w:noWrap/>
            <w:hideMark/>
          </w:tcPr>
          <w:p w14:paraId="19C3EAA9"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64 ±12</w:t>
            </w:r>
          </w:p>
        </w:tc>
        <w:tc>
          <w:tcPr>
            <w:tcW w:w="1149" w:type="pct"/>
            <w:noWrap/>
            <w:hideMark/>
          </w:tcPr>
          <w:p w14:paraId="0C0E2173" w14:textId="77777777" w:rsidR="00502E7D" w:rsidRPr="00D07263" w:rsidRDefault="00502E7D" w:rsidP="00502E7D">
            <w:pPr>
              <w:bidi w:val="0"/>
              <w:spacing w:line="276" w:lineRule="auto"/>
              <w:jc w:val="center"/>
              <w:rPr>
                <w:rFonts w:asciiTheme="majorBidi" w:hAnsiTheme="majorBidi" w:cstheme="majorBidi"/>
                <w:color w:val="000000"/>
                <w:sz w:val="20"/>
                <w:szCs w:val="20"/>
              </w:rPr>
            </w:pPr>
            <w:r w:rsidRPr="00D07263">
              <w:rPr>
                <w:rFonts w:asciiTheme="majorBidi" w:hAnsiTheme="majorBidi" w:cstheme="majorBidi"/>
                <w:color w:val="000000"/>
                <w:sz w:val="20"/>
                <w:szCs w:val="20"/>
              </w:rPr>
              <w:t>40 ±15</w:t>
            </w:r>
          </w:p>
        </w:tc>
        <w:tc>
          <w:tcPr>
            <w:tcW w:w="561" w:type="pct"/>
            <w:noWrap/>
            <w:vAlign w:val="center"/>
            <w:hideMark/>
          </w:tcPr>
          <w:p w14:paraId="1525FA45" w14:textId="77777777" w:rsidR="00502E7D" w:rsidRPr="00D07263" w:rsidRDefault="00502E7D" w:rsidP="00502E7D">
            <w:pPr>
              <w:bidi w:val="0"/>
              <w:spacing w:line="276" w:lineRule="auto"/>
              <w:jc w:val="center"/>
              <w:rPr>
                <w:rFonts w:asciiTheme="majorBidi" w:hAnsiTheme="majorBidi" w:cstheme="majorBidi"/>
                <w:b/>
                <w:bCs/>
                <w:color w:val="000000"/>
                <w:sz w:val="20"/>
                <w:szCs w:val="20"/>
              </w:rPr>
            </w:pPr>
            <w:r w:rsidRPr="00D07263">
              <w:rPr>
                <w:rFonts w:asciiTheme="majorBidi" w:hAnsiTheme="majorBidi" w:cstheme="majorBidi"/>
                <w:b/>
                <w:bCs/>
                <w:color w:val="000000"/>
                <w:sz w:val="20"/>
                <w:szCs w:val="20"/>
              </w:rPr>
              <w:t>&lt;0.001*</w:t>
            </w:r>
          </w:p>
        </w:tc>
      </w:tr>
    </w:tbl>
    <w:p w14:paraId="7BFAABFD" w14:textId="24C8944E" w:rsidR="004613B5" w:rsidRPr="004613B5" w:rsidRDefault="004613B5" w:rsidP="004613B5">
      <w:pPr>
        <w:pStyle w:val="Footnote0"/>
      </w:pPr>
      <w:r w:rsidRPr="00EC3D24">
        <w:t>Data in the table are presented as n(%), mean±SD, Median (range)</w:t>
      </w:r>
      <w:r>
        <w:t xml:space="preserve">, </w:t>
      </w:r>
      <w:r w:rsidRPr="004613B5">
        <w:t>*Significant P-value; n: Number; %: Percentage; P-value: Probability value; cm: Centimeters, LOS: Length of stay; SD: Standard deviation; Imm: Immediate; post op: Postoperative; comp: Complications; hrs: Hours.</w:t>
      </w:r>
    </w:p>
    <w:p w14:paraId="008F8958" w14:textId="33DBAF27" w:rsidR="004613B5" w:rsidRPr="003574D5" w:rsidRDefault="004613B5" w:rsidP="004613B5">
      <w:pPr>
        <w:pStyle w:val="NormalWeb"/>
        <w:bidi w:val="0"/>
        <w:spacing w:after="0"/>
        <w:ind w:left="-630" w:right="-507"/>
        <w:jc w:val="both"/>
        <w:rPr>
          <w:sz w:val="22"/>
          <w:szCs w:val="22"/>
        </w:rPr>
      </w:pPr>
    </w:p>
    <w:p w14:paraId="165AD14C" w14:textId="77777777" w:rsidR="004613B5" w:rsidRDefault="004613B5">
      <w:pPr>
        <w:bidi w:val="0"/>
        <w:rPr>
          <w:rFonts w:asciiTheme="majorBidi" w:eastAsia="SimSun" w:hAnsiTheme="majorBidi" w:cstheme="majorBidi"/>
          <w:color w:val="000000" w:themeColor="text1"/>
          <w:sz w:val="18"/>
          <w:szCs w:val="32"/>
          <w:highlight w:val="green"/>
          <w:lang w:val="en-GB"/>
        </w:rPr>
      </w:pPr>
      <w:r>
        <w:rPr>
          <w:highlight w:val="green"/>
        </w:rPr>
        <w:br w:type="page"/>
      </w:r>
    </w:p>
    <w:p w14:paraId="64B284AD" w14:textId="26299D47" w:rsidR="004613B5" w:rsidRPr="004613B5" w:rsidRDefault="004613B5" w:rsidP="004613B5">
      <w:pPr>
        <w:pStyle w:val="Caption"/>
      </w:pPr>
      <w:r w:rsidRPr="004613B5">
        <w:lastRenderedPageBreak/>
        <w:t xml:space="preserve">Table </w:t>
      </w:r>
      <w:r w:rsidRPr="004613B5">
        <w:fldChar w:fldCharType="begin"/>
      </w:r>
      <w:r w:rsidRPr="004613B5">
        <w:instrText xml:space="preserve"> SEQ Table \* ARABIC </w:instrText>
      </w:r>
      <w:r w:rsidRPr="004613B5">
        <w:fldChar w:fldCharType="separate"/>
      </w:r>
      <w:r w:rsidR="00504207">
        <w:rPr>
          <w:noProof/>
        </w:rPr>
        <w:t>3</w:t>
      </w:r>
      <w:r w:rsidRPr="004613B5">
        <w:fldChar w:fldCharType="end"/>
      </w:r>
      <w:r w:rsidRPr="004613B5">
        <w:t>: General characteristics, Symptoms, Surgical details, Postoperative findings according to the need for additional intervention.</w:t>
      </w:r>
    </w:p>
    <w:tbl>
      <w:tblPr>
        <w:tblStyle w:val="TableGrid"/>
        <w:tblW w:w="5000"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1576"/>
        <w:gridCol w:w="1997"/>
        <w:gridCol w:w="1174"/>
      </w:tblGrid>
      <w:tr w:rsidR="00502E7D" w:rsidRPr="004613B5" w14:paraId="5AE86373" w14:textId="77777777" w:rsidTr="00DF0286">
        <w:trPr>
          <w:trHeight w:val="20"/>
        </w:trPr>
        <w:tc>
          <w:tcPr>
            <w:tcW w:w="2371" w:type="pct"/>
            <w:tcBorders>
              <w:bottom w:val="nil"/>
            </w:tcBorders>
            <w:noWrap/>
            <w:hideMark/>
          </w:tcPr>
          <w:p w14:paraId="3D64D7DA" w14:textId="77777777" w:rsidR="00502E7D" w:rsidRPr="004613B5" w:rsidRDefault="00502E7D" w:rsidP="004613B5">
            <w:pPr>
              <w:bidi w:val="0"/>
              <w:spacing w:line="276" w:lineRule="auto"/>
              <w:rPr>
                <w:rFonts w:asciiTheme="majorBidi" w:hAnsiTheme="majorBidi" w:cstheme="majorBidi"/>
                <w:sz w:val="20"/>
                <w:szCs w:val="20"/>
              </w:rPr>
            </w:pPr>
          </w:p>
        </w:tc>
        <w:tc>
          <w:tcPr>
            <w:tcW w:w="1979" w:type="pct"/>
            <w:gridSpan w:val="2"/>
            <w:tcBorders>
              <w:bottom w:val="nil"/>
            </w:tcBorders>
            <w:noWrap/>
            <w:hideMark/>
          </w:tcPr>
          <w:p w14:paraId="60B994B8" w14:textId="77777777" w:rsidR="00502E7D" w:rsidRPr="004613B5" w:rsidRDefault="00502E7D"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Recurrence</w:t>
            </w:r>
          </w:p>
        </w:tc>
        <w:tc>
          <w:tcPr>
            <w:tcW w:w="650" w:type="pct"/>
            <w:vMerge w:val="restart"/>
            <w:noWrap/>
            <w:vAlign w:val="center"/>
            <w:hideMark/>
          </w:tcPr>
          <w:p w14:paraId="4A8B3E78" w14:textId="4459521E" w:rsidR="00502E7D" w:rsidRPr="004613B5" w:rsidRDefault="00502E7D"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P-value</w:t>
            </w:r>
          </w:p>
        </w:tc>
      </w:tr>
      <w:tr w:rsidR="00502E7D" w:rsidRPr="004613B5" w14:paraId="40CE15C1" w14:textId="77777777" w:rsidTr="00DF0286">
        <w:trPr>
          <w:trHeight w:val="20"/>
        </w:trPr>
        <w:tc>
          <w:tcPr>
            <w:tcW w:w="2371" w:type="pct"/>
            <w:tcBorders>
              <w:top w:val="nil"/>
              <w:bottom w:val="single" w:sz="18" w:space="0" w:color="auto"/>
            </w:tcBorders>
            <w:noWrap/>
            <w:hideMark/>
          </w:tcPr>
          <w:p w14:paraId="203C1529" w14:textId="77777777" w:rsidR="00502E7D" w:rsidRPr="004613B5" w:rsidRDefault="00502E7D" w:rsidP="004613B5">
            <w:pPr>
              <w:bidi w:val="0"/>
              <w:spacing w:line="276" w:lineRule="auto"/>
              <w:jc w:val="center"/>
              <w:rPr>
                <w:rFonts w:asciiTheme="majorBidi" w:hAnsiTheme="majorBidi" w:cstheme="majorBidi"/>
                <w:sz w:val="20"/>
                <w:szCs w:val="20"/>
              </w:rPr>
            </w:pPr>
          </w:p>
        </w:tc>
        <w:tc>
          <w:tcPr>
            <w:tcW w:w="873" w:type="pct"/>
            <w:tcBorders>
              <w:top w:val="nil"/>
              <w:bottom w:val="single" w:sz="18" w:space="0" w:color="auto"/>
            </w:tcBorders>
            <w:noWrap/>
            <w:hideMark/>
          </w:tcPr>
          <w:p w14:paraId="3C048C54" w14:textId="77777777" w:rsidR="00502E7D" w:rsidRPr="004613B5" w:rsidRDefault="00502E7D"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Yes (n = 8)</w:t>
            </w:r>
          </w:p>
        </w:tc>
        <w:tc>
          <w:tcPr>
            <w:tcW w:w="1106" w:type="pct"/>
            <w:tcBorders>
              <w:top w:val="nil"/>
              <w:bottom w:val="single" w:sz="18" w:space="0" w:color="auto"/>
            </w:tcBorders>
            <w:noWrap/>
            <w:hideMark/>
          </w:tcPr>
          <w:p w14:paraId="15884278" w14:textId="77777777" w:rsidR="00502E7D" w:rsidRPr="004613B5" w:rsidRDefault="00502E7D"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No (n = 52)</w:t>
            </w:r>
          </w:p>
        </w:tc>
        <w:tc>
          <w:tcPr>
            <w:tcW w:w="650" w:type="pct"/>
            <w:vMerge/>
            <w:tcBorders>
              <w:bottom w:val="single" w:sz="18" w:space="0" w:color="auto"/>
            </w:tcBorders>
            <w:noWrap/>
            <w:vAlign w:val="center"/>
            <w:hideMark/>
          </w:tcPr>
          <w:p w14:paraId="276AA1CE" w14:textId="4AC00A56" w:rsidR="00502E7D" w:rsidRPr="004613B5" w:rsidRDefault="00502E7D" w:rsidP="004613B5">
            <w:pPr>
              <w:bidi w:val="0"/>
              <w:spacing w:line="276" w:lineRule="auto"/>
              <w:jc w:val="center"/>
              <w:rPr>
                <w:rFonts w:asciiTheme="majorBidi" w:hAnsiTheme="majorBidi" w:cstheme="majorBidi"/>
                <w:b/>
                <w:bCs/>
                <w:color w:val="000000"/>
                <w:sz w:val="20"/>
                <w:szCs w:val="20"/>
              </w:rPr>
            </w:pPr>
          </w:p>
        </w:tc>
      </w:tr>
      <w:tr w:rsidR="004613B5" w:rsidRPr="004613B5" w14:paraId="3A195C06" w14:textId="77777777" w:rsidTr="004613B5">
        <w:trPr>
          <w:trHeight w:val="20"/>
        </w:trPr>
        <w:tc>
          <w:tcPr>
            <w:tcW w:w="2371" w:type="pct"/>
            <w:tcBorders>
              <w:top w:val="single" w:sz="18" w:space="0" w:color="auto"/>
            </w:tcBorders>
            <w:noWrap/>
            <w:hideMark/>
          </w:tcPr>
          <w:p w14:paraId="3D25769D"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Age at diagnosis (years)</w:t>
            </w:r>
          </w:p>
        </w:tc>
        <w:tc>
          <w:tcPr>
            <w:tcW w:w="873" w:type="pct"/>
            <w:tcBorders>
              <w:top w:val="single" w:sz="18" w:space="0" w:color="auto"/>
            </w:tcBorders>
            <w:noWrap/>
            <w:hideMark/>
          </w:tcPr>
          <w:p w14:paraId="61443548"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7 - 9)</w:t>
            </w:r>
          </w:p>
        </w:tc>
        <w:tc>
          <w:tcPr>
            <w:tcW w:w="1106" w:type="pct"/>
            <w:tcBorders>
              <w:top w:val="single" w:sz="18" w:space="0" w:color="auto"/>
            </w:tcBorders>
            <w:noWrap/>
            <w:hideMark/>
          </w:tcPr>
          <w:p w14:paraId="10BCF99B"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6 (0.02 - 15)</w:t>
            </w:r>
          </w:p>
        </w:tc>
        <w:tc>
          <w:tcPr>
            <w:tcW w:w="650" w:type="pct"/>
            <w:tcBorders>
              <w:top w:val="single" w:sz="18" w:space="0" w:color="auto"/>
            </w:tcBorders>
            <w:noWrap/>
            <w:vAlign w:val="center"/>
            <w:hideMark/>
          </w:tcPr>
          <w:p w14:paraId="3CC058BF"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222</w:t>
            </w:r>
          </w:p>
        </w:tc>
      </w:tr>
      <w:tr w:rsidR="004613B5" w:rsidRPr="004613B5" w14:paraId="59001CD4" w14:textId="77777777" w:rsidTr="004613B5">
        <w:trPr>
          <w:trHeight w:val="20"/>
        </w:trPr>
        <w:tc>
          <w:tcPr>
            <w:tcW w:w="2371" w:type="pct"/>
            <w:noWrap/>
            <w:hideMark/>
          </w:tcPr>
          <w:p w14:paraId="79EC1457"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Gender</w:t>
            </w:r>
          </w:p>
        </w:tc>
        <w:tc>
          <w:tcPr>
            <w:tcW w:w="873" w:type="pct"/>
            <w:noWrap/>
            <w:hideMark/>
          </w:tcPr>
          <w:p w14:paraId="70D5365A" w14:textId="77777777" w:rsidR="004613B5" w:rsidRPr="004613B5" w:rsidRDefault="004613B5" w:rsidP="004613B5">
            <w:pPr>
              <w:bidi w:val="0"/>
              <w:spacing w:line="276" w:lineRule="auto"/>
              <w:rPr>
                <w:rFonts w:asciiTheme="majorBidi" w:hAnsiTheme="majorBidi" w:cstheme="majorBidi"/>
                <w:sz w:val="20"/>
                <w:szCs w:val="20"/>
              </w:rPr>
            </w:pPr>
          </w:p>
        </w:tc>
        <w:tc>
          <w:tcPr>
            <w:tcW w:w="1106" w:type="pct"/>
            <w:noWrap/>
            <w:hideMark/>
          </w:tcPr>
          <w:p w14:paraId="3E931880" w14:textId="77777777" w:rsidR="004613B5" w:rsidRPr="004613B5" w:rsidRDefault="004613B5" w:rsidP="004613B5">
            <w:pPr>
              <w:bidi w:val="0"/>
              <w:spacing w:line="276" w:lineRule="auto"/>
              <w:rPr>
                <w:rFonts w:asciiTheme="majorBidi" w:hAnsiTheme="majorBidi" w:cstheme="majorBidi"/>
                <w:sz w:val="20"/>
                <w:szCs w:val="20"/>
              </w:rPr>
            </w:pPr>
          </w:p>
        </w:tc>
        <w:tc>
          <w:tcPr>
            <w:tcW w:w="650" w:type="pct"/>
            <w:vMerge w:val="restart"/>
            <w:noWrap/>
            <w:vAlign w:val="center"/>
            <w:hideMark/>
          </w:tcPr>
          <w:p w14:paraId="2C1FBF71" w14:textId="72C928AF" w:rsidR="004613B5" w:rsidRPr="004613B5" w:rsidRDefault="004613B5" w:rsidP="004613B5">
            <w:pPr>
              <w:bidi w:val="0"/>
              <w:spacing w:line="276" w:lineRule="auto"/>
              <w:jc w:val="center"/>
              <w:rPr>
                <w:rFonts w:asciiTheme="majorBidi" w:hAnsiTheme="majorBidi" w:cstheme="majorBidi"/>
                <w:sz w:val="20"/>
                <w:szCs w:val="20"/>
              </w:rPr>
            </w:pPr>
            <w:r w:rsidRPr="004613B5">
              <w:rPr>
                <w:rFonts w:asciiTheme="majorBidi" w:hAnsiTheme="majorBidi" w:cstheme="majorBidi"/>
                <w:color w:val="000000"/>
                <w:sz w:val="20"/>
                <w:szCs w:val="20"/>
              </w:rPr>
              <w:t>0.702</w:t>
            </w:r>
          </w:p>
        </w:tc>
      </w:tr>
      <w:tr w:rsidR="004613B5" w:rsidRPr="004613B5" w14:paraId="43705ED5" w14:textId="77777777" w:rsidTr="004613B5">
        <w:trPr>
          <w:trHeight w:val="20"/>
        </w:trPr>
        <w:tc>
          <w:tcPr>
            <w:tcW w:w="2371" w:type="pct"/>
            <w:noWrap/>
            <w:hideMark/>
          </w:tcPr>
          <w:p w14:paraId="745ED57E"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Males</w:t>
            </w:r>
          </w:p>
        </w:tc>
        <w:tc>
          <w:tcPr>
            <w:tcW w:w="873" w:type="pct"/>
            <w:noWrap/>
            <w:hideMark/>
          </w:tcPr>
          <w:p w14:paraId="753132DD"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7B793E4B"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20 (38.5)</w:t>
            </w:r>
          </w:p>
        </w:tc>
        <w:tc>
          <w:tcPr>
            <w:tcW w:w="650" w:type="pct"/>
            <w:vMerge/>
            <w:noWrap/>
            <w:vAlign w:val="center"/>
            <w:hideMark/>
          </w:tcPr>
          <w:p w14:paraId="7557C6BE" w14:textId="7C4B60B0"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1589AF8D" w14:textId="77777777" w:rsidTr="004613B5">
        <w:trPr>
          <w:trHeight w:val="20"/>
        </w:trPr>
        <w:tc>
          <w:tcPr>
            <w:tcW w:w="2371" w:type="pct"/>
            <w:noWrap/>
            <w:hideMark/>
          </w:tcPr>
          <w:p w14:paraId="48F2FC4D"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Females</w:t>
            </w:r>
          </w:p>
        </w:tc>
        <w:tc>
          <w:tcPr>
            <w:tcW w:w="873" w:type="pct"/>
            <w:noWrap/>
            <w:hideMark/>
          </w:tcPr>
          <w:p w14:paraId="2CC5F788"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41B5E2EA"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2 (61.5)</w:t>
            </w:r>
          </w:p>
        </w:tc>
        <w:tc>
          <w:tcPr>
            <w:tcW w:w="650" w:type="pct"/>
            <w:vMerge/>
            <w:noWrap/>
            <w:vAlign w:val="center"/>
            <w:hideMark/>
          </w:tcPr>
          <w:p w14:paraId="79CF01EC"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7C2F62C7" w14:textId="77777777" w:rsidTr="004613B5">
        <w:trPr>
          <w:trHeight w:val="20"/>
        </w:trPr>
        <w:tc>
          <w:tcPr>
            <w:tcW w:w="2371" w:type="pct"/>
            <w:noWrap/>
            <w:hideMark/>
          </w:tcPr>
          <w:p w14:paraId="5E206E97"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Associated congenital anomaly</w:t>
            </w:r>
          </w:p>
        </w:tc>
        <w:tc>
          <w:tcPr>
            <w:tcW w:w="873" w:type="pct"/>
            <w:noWrap/>
            <w:hideMark/>
          </w:tcPr>
          <w:p w14:paraId="1D3F83CE"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28B02D5C"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5.4)</w:t>
            </w:r>
          </w:p>
        </w:tc>
        <w:tc>
          <w:tcPr>
            <w:tcW w:w="650" w:type="pct"/>
            <w:noWrap/>
            <w:vAlign w:val="center"/>
            <w:hideMark/>
          </w:tcPr>
          <w:p w14:paraId="09C8ECC1"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233</w:t>
            </w:r>
          </w:p>
        </w:tc>
      </w:tr>
      <w:tr w:rsidR="004613B5" w:rsidRPr="004613B5" w14:paraId="61101AF6" w14:textId="77777777" w:rsidTr="004613B5">
        <w:trPr>
          <w:trHeight w:val="20"/>
        </w:trPr>
        <w:tc>
          <w:tcPr>
            <w:tcW w:w="2371" w:type="pct"/>
            <w:noWrap/>
            <w:hideMark/>
          </w:tcPr>
          <w:p w14:paraId="40ED751D"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Surgical cause</w:t>
            </w:r>
          </w:p>
        </w:tc>
        <w:tc>
          <w:tcPr>
            <w:tcW w:w="873" w:type="pct"/>
            <w:noWrap/>
            <w:hideMark/>
          </w:tcPr>
          <w:p w14:paraId="70B2A715" w14:textId="77777777" w:rsidR="004613B5" w:rsidRPr="004613B5" w:rsidRDefault="004613B5" w:rsidP="004613B5">
            <w:pPr>
              <w:bidi w:val="0"/>
              <w:spacing w:line="276" w:lineRule="auto"/>
              <w:rPr>
                <w:rFonts w:asciiTheme="majorBidi" w:hAnsiTheme="majorBidi" w:cstheme="majorBidi"/>
                <w:sz w:val="20"/>
                <w:szCs w:val="20"/>
              </w:rPr>
            </w:pPr>
          </w:p>
        </w:tc>
        <w:tc>
          <w:tcPr>
            <w:tcW w:w="1106" w:type="pct"/>
            <w:noWrap/>
            <w:hideMark/>
          </w:tcPr>
          <w:p w14:paraId="10C0D0C2" w14:textId="77777777" w:rsidR="004613B5" w:rsidRPr="004613B5" w:rsidRDefault="004613B5" w:rsidP="004613B5">
            <w:pPr>
              <w:bidi w:val="0"/>
              <w:spacing w:line="276" w:lineRule="auto"/>
              <w:rPr>
                <w:rFonts w:asciiTheme="majorBidi" w:hAnsiTheme="majorBidi" w:cstheme="majorBidi"/>
                <w:sz w:val="20"/>
                <w:szCs w:val="20"/>
              </w:rPr>
            </w:pPr>
          </w:p>
        </w:tc>
        <w:tc>
          <w:tcPr>
            <w:tcW w:w="650" w:type="pct"/>
            <w:vMerge w:val="restart"/>
            <w:noWrap/>
            <w:vAlign w:val="center"/>
            <w:hideMark/>
          </w:tcPr>
          <w:p w14:paraId="50156D54" w14:textId="6B5A4FA2" w:rsidR="004613B5" w:rsidRPr="004613B5" w:rsidRDefault="004613B5" w:rsidP="004613B5">
            <w:pPr>
              <w:bidi w:val="0"/>
              <w:spacing w:line="276" w:lineRule="auto"/>
              <w:jc w:val="center"/>
              <w:rPr>
                <w:rFonts w:asciiTheme="majorBidi" w:hAnsiTheme="majorBidi" w:cstheme="majorBidi"/>
                <w:sz w:val="20"/>
                <w:szCs w:val="20"/>
              </w:rPr>
            </w:pPr>
            <w:r w:rsidRPr="004613B5">
              <w:rPr>
                <w:rFonts w:asciiTheme="majorBidi" w:hAnsiTheme="majorBidi" w:cstheme="majorBidi"/>
                <w:b/>
                <w:bCs/>
                <w:color w:val="000000"/>
                <w:sz w:val="20"/>
                <w:szCs w:val="20"/>
              </w:rPr>
              <w:t>0.005*</w:t>
            </w:r>
          </w:p>
        </w:tc>
      </w:tr>
      <w:tr w:rsidR="004613B5" w:rsidRPr="004613B5" w14:paraId="6CCCDD43" w14:textId="77777777" w:rsidTr="004613B5">
        <w:trPr>
          <w:trHeight w:val="20"/>
        </w:trPr>
        <w:tc>
          <w:tcPr>
            <w:tcW w:w="2371" w:type="pct"/>
            <w:noWrap/>
            <w:hideMark/>
          </w:tcPr>
          <w:p w14:paraId="41E73B57"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Anorectal malformation</w:t>
            </w:r>
          </w:p>
        </w:tc>
        <w:tc>
          <w:tcPr>
            <w:tcW w:w="873" w:type="pct"/>
            <w:noWrap/>
            <w:hideMark/>
          </w:tcPr>
          <w:p w14:paraId="5EDC48A1"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43DB2207"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16 (30.8)</w:t>
            </w:r>
          </w:p>
        </w:tc>
        <w:tc>
          <w:tcPr>
            <w:tcW w:w="650" w:type="pct"/>
            <w:vMerge/>
            <w:noWrap/>
            <w:vAlign w:val="center"/>
            <w:hideMark/>
          </w:tcPr>
          <w:p w14:paraId="48B542B4" w14:textId="0296B996" w:rsidR="004613B5" w:rsidRPr="004613B5" w:rsidRDefault="004613B5" w:rsidP="004613B5">
            <w:pPr>
              <w:bidi w:val="0"/>
              <w:spacing w:line="276" w:lineRule="auto"/>
              <w:jc w:val="center"/>
              <w:rPr>
                <w:rFonts w:asciiTheme="majorBidi" w:hAnsiTheme="majorBidi" w:cstheme="majorBidi"/>
                <w:b/>
                <w:bCs/>
                <w:color w:val="000000"/>
                <w:sz w:val="20"/>
                <w:szCs w:val="20"/>
              </w:rPr>
            </w:pPr>
          </w:p>
        </w:tc>
      </w:tr>
      <w:tr w:rsidR="004613B5" w:rsidRPr="004613B5" w14:paraId="7C48F658" w14:textId="77777777" w:rsidTr="004613B5">
        <w:trPr>
          <w:trHeight w:val="20"/>
        </w:trPr>
        <w:tc>
          <w:tcPr>
            <w:tcW w:w="2371" w:type="pct"/>
            <w:noWrap/>
            <w:hideMark/>
          </w:tcPr>
          <w:p w14:paraId="0A51466F"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Dolichocolon</w:t>
            </w:r>
          </w:p>
        </w:tc>
        <w:tc>
          <w:tcPr>
            <w:tcW w:w="873" w:type="pct"/>
            <w:noWrap/>
            <w:hideMark/>
          </w:tcPr>
          <w:p w14:paraId="6B07C3CC"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23EF6126"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7.7)</w:t>
            </w:r>
          </w:p>
        </w:tc>
        <w:tc>
          <w:tcPr>
            <w:tcW w:w="650" w:type="pct"/>
            <w:vMerge/>
            <w:noWrap/>
            <w:vAlign w:val="center"/>
            <w:hideMark/>
          </w:tcPr>
          <w:p w14:paraId="316EA1FB"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29DCB0DD" w14:textId="77777777" w:rsidTr="004613B5">
        <w:trPr>
          <w:trHeight w:val="20"/>
        </w:trPr>
        <w:tc>
          <w:tcPr>
            <w:tcW w:w="2371" w:type="pct"/>
            <w:noWrap/>
            <w:hideMark/>
          </w:tcPr>
          <w:p w14:paraId="161F77D8"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Hirschsprung</w:t>
            </w:r>
          </w:p>
        </w:tc>
        <w:tc>
          <w:tcPr>
            <w:tcW w:w="873" w:type="pct"/>
            <w:noWrap/>
            <w:hideMark/>
          </w:tcPr>
          <w:p w14:paraId="50456645"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117145E0"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2 (61.5)</w:t>
            </w:r>
          </w:p>
        </w:tc>
        <w:tc>
          <w:tcPr>
            <w:tcW w:w="650" w:type="pct"/>
            <w:vMerge/>
            <w:noWrap/>
            <w:vAlign w:val="center"/>
            <w:hideMark/>
          </w:tcPr>
          <w:p w14:paraId="41926FED"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1B55C04A" w14:textId="77777777" w:rsidTr="004613B5">
        <w:trPr>
          <w:trHeight w:val="20"/>
        </w:trPr>
        <w:tc>
          <w:tcPr>
            <w:tcW w:w="2371" w:type="pct"/>
            <w:noWrap/>
            <w:hideMark/>
          </w:tcPr>
          <w:p w14:paraId="1279D8FE"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Aganglionosis</w:t>
            </w:r>
          </w:p>
        </w:tc>
        <w:tc>
          <w:tcPr>
            <w:tcW w:w="873" w:type="pct"/>
            <w:noWrap/>
            <w:hideMark/>
          </w:tcPr>
          <w:p w14:paraId="67863F6B"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243BE016"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2 (61.5)</w:t>
            </w:r>
          </w:p>
        </w:tc>
        <w:tc>
          <w:tcPr>
            <w:tcW w:w="650" w:type="pct"/>
            <w:noWrap/>
            <w:vAlign w:val="center"/>
            <w:hideMark/>
          </w:tcPr>
          <w:p w14:paraId="28107B45"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702</w:t>
            </w:r>
          </w:p>
        </w:tc>
      </w:tr>
      <w:tr w:rsidR="004613B5" w:rsidRPr="004613B5" w14:paraId="7B685FE1" w14:textId="77777777" w:rsidTr="004613B5">
        <w:trPr>
          <w:trHeight w:val="20"/>
        </w:trPr>
        <w:tc>
          <w:tcPr>
            <w:tcW w:w="2371" w:type="pct"/>
            <w:noWrap/>
            <w:hideMark/>
          </w:tcPr>
          <w:p w14:paraId="43BE8F87"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Stenosis length (cm)</w:t>
            </w:r>
          </w:p>
        </w:tc>
        <w:tc>
          <w:tcPr>
            <w:tcW w:w="873" w:type="pct"/>
            <w:noWrap/>
            <w:hideMark/>
          </w:tcPr>
          <w:p w14:paraId="0095142D"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5 ±0</w:t>
            </w:r>
          </w:p>
        </w:tc>
        <w:tc>
          <w:tcPr>
            <w:tcW w:w="1106" w:type="pct"/>
            <w:noWrap/>
            <w:hideMark/>
          </w:tcPr>
          <w:p w14:paraId="7233A590"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 ±1</w:t>
            </w:r>
          </w:p>
        </w:tc>
        <w:tc>
          <w:tcPr>
            <w:tcW w:w="650" w:type="pct"/>
            <w:noWrap/>
            <w:vAlign w:val="center"/>
            <w:hideMark/>
          </w:tcPr>
          <w:p w14:paraId="42636D64" w14:textId="77777777" w:rsidR="004613B5" w:rsidRPr="004613B5" w:rsidRDefault="004613B5"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lt;0.001*</w:t>
            </w:r>
          </w:p>
        </w:tc>
      </w:tr>
      <w:tr w:rsidR="004613B5" w:rsidRPr="004613B5" w14:paraId="533587B4" w14:textId="77777777" w:rsidTr="004613B5">
        <w:trPr>
          <w:trHeight w:val="20"/>
        </w:trPr>
        <w:tc>
          <w:tcPr>
            <w:tcW w:w="2371" w:type="pct"/>
            <w:noWrap/>
            <w:hideMark/>
          </w:tcPr>
          <w:p w14:paraId="2008F6FB"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Frequency</w:t>
            </w:r>
          </w:p>
        </w:tc>
        <w:tc>
          <w:tcPr>
            <w:tcW w:w="873" w:type="pct"/>
            <w:noWrap/>
            <w:hideMark/>
          </w:tcPr>
          <w:p w14:paraId="12F7C464" w14:textId="77777777" w:rsidR="004613B5" w:rsidRPr="004613B5" w:rsidRDefault="004613B5" w:rsidP="004613B5">
            <w:pPr>
              <w:bidi w:val="0"/>
              <w:spacing w:line="276" w:lineRule="auto"/>
              <w:rPr>
                <w:rFonts w:asciiTheme="majorBidi" w:hAnsiTheme="majorBidi" w:cstheme="majorBidi"/>
                <w:sz w:val="20"/>
                <w:szCs w:val="20"/>
              </w:rPr>
            </w:pPr>
          </w:p>
        </w:tc>
        <w:tc>
          <w:tcPr>
            <w:tcW w:w="1106" w:type="pct"/>
            <w:noWrap/>
            <w:hideMark/>
          </w:tcPr>
          <w:p w14:paraId="4635F590" w14:textId="77777777" w:rsidR="004613B5" w:rsidRPr="004613B5" w:rsidRDefault="004613B5" w:rsidP="004613B5">
            <w:pPr>
              <w:bidi w:val="0"/>
              <w:spacing w:line="276" w:lineRule="auto"/>
              <w:jc w:val="center"/>
              <w:rPr>
                <w:rFonts w:asciiTheme="majorBidi" w:hAnsiTheme="majorBidi" w:cstheme="majorBidi"/>
                <w:sz w:val="20"/>
                <w:szCs w:val="20"/>
              </w:rPr>
            </w:pPr>
          </w:p>
        </w:tc>
        <w:tc>
          <w:tcPr>
            <w:tcW w:w="650" w:type="pct"/>
            <w:vMerge w:val="restart"/>
            <w:noWrap/>
            <w:vAlign w:val="center"/>
            <w:hideMark/>
          </w:tcPr>
          <w:p w14:paraId="1F1A68DC" w14:textId="19F99C6F" w:rsidR="004613B5" w:rsidRPr="004613B5" w:rsidRDefault="004613B5" w:rsidP="004613B5">
            <w:pPr>
              <w:bidi w:val="0"/>
              <w:spacing w:line="276" w:lineRule="auto"/>
              <w:jc w:val="center"/>
              <w:rPr>
                <w:rFonts w:asciiTheme="majorBidi" w:hAnsiTheme="majorBidi" w:cstheme="majorBidi"/>
                <w:sz w:val="20"/>
                <w:szCs w:val="20"/>
              </w:rPr>
            </w:pPr>
            <w:r w:rsidRPr="004613B5">
              <w:rPr>
                <w:rFonts w:asciiTheme="majorBidi" w:hAnsiTheme="majorBidi" w:cstheme="majorBidi"/>
                <w:b/>
                <w:bCs/>
                <w:color w:val="000000"/>
                <w:sz w:val="20"/>
                <w:szCs w:val="20"/>
              </w:rPr>
              <w:t>0.002*</w:t>
            </w:r>
          </w:p>
        </w:tc>
      </w:tr>
      <w:tr w:rsidR="004613B5" w:rsidRPr="004613B5" w14:paraId="202E65F4" w14:textId="77777777" w:rsidTr="004613B5">
        <w:trPr>
          <w:trHeight w:val="20"/>
        </w:trPr>
        <w:tc>
          <w:tcPr>
            <w:tcW w:w="2371" w:type="pct"/>
            <w:noWrap/>
            <w:hideMark/>
          </w:tcPr>
          <w:p w14:paraId="47A3DEAE"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Once / 2 weeks</w:t>
            </w:r>
          </w:p>
        </w:tc>
        <w:tc>
          <w:tcPr>
            <w:tcW w:w="873" w:type="pct"/>
            <w:noWrap/>
            <w:hideMark/>
          </w:tcPr>
          <w:p w14:paraId="74A28E54"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00)</w:t>
            </w:r>
          </w:p>
        </w:tc>
        <w:tc>
          <w:tcPr>
            <w:tcW w:w="1106" w:type="pct"/>
            <w:noWrap/>
            <w:hideMark/>
          </w:tcPr>
          <w:p w14:paraId="1B3B138B"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12 (33.3)</w:t>
            </w:r>
          </w:p>
        </w:tc>
        <w:tc>
          <w:tcPr>
            <w:tcW w:w="650" w:type="pct"/>
            <w:vMerge/>
            <w:noWrap/>
            <w:vAlign w:val="center"/>
            <w:hideMark/>
          </w:tcPr>
          <w:p w14:paraId="44698C0B" w14:textId="22510A01" w:rsidR="004613B5" w:rsidRPr="004613B5" w:rsidRDefault="004613B5" w:rsidP="004613B5">
            <w:pPr>
              <w:bidi w:val="0"/>
              <w:spacing w:line="276" w:lineRule="auto"/>
              <w:jc w:val="center"/>
              <w:rPr>
                <w:rFonts w:asciiTheme="majorBidi" w:hAnsiTheme="majorBidi" w:cstheme="majorBidi"/>
                <w:b/>
                <w:bCs/>
                <w:color w:val="000000"/>
                <w:sz w:val="20"/>
                <w:szCs w:val="20"/>
              </w:rPr>
            </w:pPr>
          </w:p>
        </w:tc>
      </w:tr>
      <w:tr w:rsidR="004613B5" w:rsidRPr="004613B5" w14:paraId="23196A7E" w14:textId="77777777" w:rsidTr="004613B5">
        <w:trPr>
          <w:trHeight w:val="20"/>
        </w:trPr>
        <w:tc>
          <w:tcPr>
            <w:tcW w:w="2371" w:type="pct"/>
            <w:noWrap/>
            <w:hideMark/>
          </w:tcPr>
          <w:p w14:paraId="2F0A00F5"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Once / 3 weeks</w:t>
            </w:r>
          </w:p>
        </w:tc>
        <w:tc>
          <w:tcPr>
            <w:tcW w:w="873" w:type="pct"/>
            <w:noWrap/>
            <w:hideMark/>
          </w:tcPr>
          <w:p w14:paraId="2DD37D23"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25748228"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16 (44.4)</w:t>
            </w:r>
          </w:p>
        </w:tc>
        <w:tc>
          <w:tcPr>
            <w:tcW w:w="650" w:type="pct"/>
            <w:vMerge/>
            <w:noWrap/>
            <w:vAlign w:val="center"/>
            <w:hideMark/>
          </w:tcPr>
          <w:p w14:paraId="01B1F53A"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327B35B1" w14:textId="77777777" w:rsidTr="004613B5">
        <w:trPr>
          <w:trHeight w:val="20"/>
        </w:trPr>
        <w:tc>
          <w:tcPr>
            <w:tcW w:w="2371" w:type="pct"/>
            <w:noWrap/>
            <w:hideMark/>
          </w:tcPr>
          <w:p w14:paraId="21173500"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Once / week</w:t>
            </w:r>
          </w:p>
        </w:tc>
        <w:tc>
          <w:tcPr>
            <w:tcW w:w="873" w:type="pct"/>
            <w:noWrap/>
            <w:hideMark/>
          </w:tcPr>
          <w:p w14:paraId="12590796"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7C84BD03"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22.2)</w:t>
            </w:r>
          </w:p>
        </w:tc>
        <w:tc>
          <w:tcPr>
            <w:tcW w:w="650" w:type="pct"/>
            <w:vMerge/>
            <w:noWrap/>
            <w:vAlign w:val="center"/>
            <w:hideMark/>
          </w:tcPr>
          <w:p w14:paraId="0B540CC9"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0F365B9A" w14:textId="77777777" w:rsidTr="004613B5">
        <w:trPr>
          <w:trHeight w:val="20"/>
        </w:trPr>
        <w:tc>
          <w:tcPr>
            <w:tcW w:w="2371" w:type="pct"/>
            <w:noWrap/>
            <w:hideMark/>
          </w:tcPr>
          <w:p w14:paraId="3BC78365"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Abdominal pain</w:t>
            </w:r>
          </w:p>
        </w:tc>
        <w:tc>
          <w:tcPr>
            <w:tcW w:w="873" w:type="pct"/>
            <w:noWrap/>
            <w:hideMark/>
          </w:tcPr>
          <w:p w14:paraId="70088717"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00)</w:t>
            </w:r>
          </w:p>
        </w:tc>
        <w:tc>
          <w:tcPr>
            <w:tcW w:w="1106" w:type="pct"/>
            <w:noWrap/>
            <w:hideMark/>
          </w:tcPr>
          <w:p w14:paraId="12336F8D"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16 (30.8)</w:t>
            </w:r>
          </w:p>
        </w:tc>
        <w:tc>
          <w:tcPr>
            <w:tcW w:w="650" w:type="pct"/>
            <w:noWrap/>
            <w:vAlign w:val="center"/>
            <w:hideMark/>
          </w:tcPr>
          <w:p w14:paraId="5A4B20CE" w14:textId="77777777" w:rsidR="004613B5" w:rsidRPr="004613B5" w:rsidRDefault="004613B5"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lt;0.001*</w:t>
            </w:r>
          </w:p>
        </w:tc>
      </w:tr>
      <w:tr w:rsidR="004613B5" w:rsidRPr="004613B5" w14:paraId="15F54A85" w14:textId="77777777" w:rsidTr="004613B5">
        <w:trPr>
          <w:trHeight w:val="20"/>
        </w:trPr>
        <w:tc>
          <w:tcPr>
            <w:tcW w:w="2371" w:type="pct"/>
            <w:noWrap/>
            <w:hideMark/>
          </w:tcPr>
          <w:p w14:paraId="3364D17A"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Distension</w:t>
            </w:r>
          </w:p>
        </w:tc>
        <w:tc>
          <w:tcPr>
            <w:tcW w:w="873" w:type="pct"/>
            <w:noWrap/>
            <w:hideMark/>
          </w:tcPr>
          <w:p w14:paraId="3DC50771"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00)</w:t>
            </w:r>
          </w:p>
        </w:tc>
        <w:tc>
          <w:tcPr>
            <w:tcW w:w="1106" w:type="pct"/>
            <w:noWrap/>
            <w:hideMark/>
          </w:tcPr>
          <w:p w14:paraId="4ABB56E3"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6 (69.2)</w:t>
            </w:r>
          </w:p>
        </w:tc>
        <w:tc>
          <w:tcPr>
            <w:tcW w:w="650" w:type="pct"/>
            <w:noWrap/>
            <w:vAlign w:val="center"/>
            <w:hideMark/>
          </w:tcPr>
          <w:p w14:paraId="10011E55"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067</w:t>
            </w:r>
          </w:p>
        </w:tc>
      </w:tr>
      <w:tr w:rsidR="004613B5" w:rsidRPr="004613B5" w14:paraId="68EAD9EC" w14:textId="77777777" w:rsidTr="004613B5">
        <w:trPr>
          <w:trHeight w:val="20"/>
        </w:trPr>
        <w:tc>
          <w:tcPr>
            <w:tcW w:w="2371" w:type="pct"/>
            <w:noWrap/>
            <w:hideMark/>
          </w:tcPr>
          <w:p w14:paraId="7E388729"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Vomiting</w:t>
            </w:r>
          </w:p>
        </w:tc>
        <w:tc>
          <w:tcPr>
            <w:tcW w:w="873" w:type="pct"/>
            <w:noWrap/>
            <w:hideMark/>
          </w:tcPr>
          <w:p w14:paraId="59A62E99"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5756836A"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5.4)</w:t>
            </w:r>
          </w:p>
        </w:tc>
        <w:tc>
          <w:tcPr>
            <w:tcW w:w="650" w:type="pct"/>
            <w:noWrap/>
            <w:vAlign w:val="center"/>
            <w:hideMark/>
          </w:tcPr>
          <w:p w14:paraId="2CFC5F90" w14:textId="77777777" w:rsidR="004613B5" w:rsidRPr="004613B5" w:rsidRDefault="004613B5"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0.024*</w:t>
            </w:r>
          </w:p>
        </w:tc>
      </w:tr>
      <w:tr w:rsidR="004613B5" w:rsidRPr="004613B5" w14:paraId="2BA2D51D" w14:textId="77777777" w:rsidTr="004613B5">
        <w:trPr>
          <w:trHeight w:val="20"/>
        </w:trPr>
        <w:tc>
          <w:tcPr>
            <w:tcW w:w="2371" w:type="pct"/>
            <w:noWrap/>
            <w:hideMark/>
          </w:tcPr>
          <w:p w14:paraId="14B71EEF"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Previous treatment</w:t>
            </w:r>
          </w:p>
        </w:tc>
        <w:tc>
          <w:tcPr>
            <w:tcW w:w="873" w:type="pct"/>
            <w:noWrap/>
            <w:hideMark/>
          </w:tcPr>
          <w:p w14:paraId="502A7564"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00)</w:t>
            </w:r>
          </w:p>
        </w:tc>
        <w:tc>
          <w:tcPr>
            <w:tcW w:w="1106" w:type="pct"/>
            <w:noWrap/>
            <w:hideMark/>
          </w:tcPr>
          <w:p w14:paraId="07E64A82"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20 (38.5)</w:t>
            </w:r>
          </w:p>
        </w:tc>
        <w:tc>
          <w:tcPr>
            <w:tcW w:w="650" w:type="pct"/>
            <w:noWrap/>
            <w:vAlign w:val="center"/>
            <w:hideMark/>
          </w:tcPr>
          <w:p w14:paraId="28C51427" w14:textId="77777777" w:rsidR="004613B5" w:rsidRPr="004613B5" w:rsidRDefault="004613B5"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0.001*</w:t>
            </w:r>
          </w:p>
        </w:tc>
      </w:tr>
      <w:tr w:rsidR="004613B5" w:rsidRPr="004613B5" w14:paraId="4C542EC7" w14:textId="77777777" w:rsidTr="004613B5">
        <w:trPr>
          <w:trHeight w:val="20"/>
        </w:trPr>
        <w:tc>
          <w:tcPr>
            <w:tcW w:w="2371" w:type="pct"/>
            <w:noWrap/>
            <w:hideMark/>
          </w:tcPr>
          <w:p w14:paraId="3EB9165E"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Type of surgery</w:t>
            </w:r>
          </w:p>
        </w:tc>
        <w:tc>
          <w:tcPr>
            <w:tcW w:w="873" w:type="pct"/>
            <w:noWrap/>
            <w:hideMark/>
          </w:tcPr>
          <w:p w14:paraId="5D9BE418" w14:textId="77777777" w:rsidR="004613B5" w:rsidRPr="004613B5" w:rsidRDefault="004613B5" w:rsidP="004613B5">
            <w:pPr>
              <w:bidi w:val="0"/>
              <w:spacing w:line="276" w:lineRule="auto"/>
              <w:rPr>
                <w:rFonts w:asciiTheme="majorBidi" w:hAnsiTheme="majorBidi" w:cstheme="majorBidi"/>
                <w:sz w:val="20"/>
                <w:szCs w:val="20"/>
              </w:rPr>
            </w:pPr>
          </w:p>
        </w:tc>
        <w:tc>
          <w:tcPr>
            <w:tcW w:w="1106" w:type="pct"/>
            <w:noWrap/>
            <w:hideMark/>
          </w:tcPr>
          <w:p w14:paraId="408A65A7" w14:textId="77777777" w:rsidR="004613B5" w:rsidRPr="004613B5" w:rsidRDefault="004613B5" w:rsidP="004613B5">
            <w:pPr>
              <w:bidi w:val="0"/>
              <w:spacing w:line="276" w:lineRule="auto"/>
              <w:rPr>
                <w:rFonts w:asciiTheme="majorBidi" w:hAnsiTheme="majorBidi" w:cstheme="majorBidi"/>
                <w:sz w:val="20"/>
                <w:szCs w:val="20"/>
              </w:rPr>
            </w:pPr>
          </w:p>
        </w:tc>
        <w:tc>
          <w:tcPr>
            <w:tcW w:w="650" w:type="pct"/>
            <w:vMerge w:val="restart"/>
            <w:noWrap/>
            <w:vAlign w:val="center"/>
            <w:hideMark/>
          </w:tcPr>
          <w:p w14:paraId="186A97F4" w14:textId="59F56708" w:rsidR="004613B5" w:rsidRPr="004613B5" w:rsidRDefault="004613B5" w:rsidP="004613B5">
            <w:pPr>
              <w:bidi w:val="0"/>
              <w:spacing w:line="276" w:lineRule="auto"/>
              <w:jc w:val="center"/>
              <w:rPr>
                <w:rFonts w:asciiTheme="majorBidi" w:hAnsiTheme="majorBidi" w:cstheme="majorBidi"/>
                <w:sz w:val="20"/>
                <w:szCs w:val="20"/>
              </w:rPr>
            </w:pPr>
            <w:r w:rsidRPr="004613B5">
              <w:rPr>
                <w:rFonts w:asciiTheme="majorBidi" w:hAnsiTheme="majorBidi" w:cstheme="majorBidi"/>
                <w:b/>
                <w:bCs/>
                <w:color w:val="000000"/>
                <w:sz w:val="20"/>
                <w:szCs w:val="20"/>
              </w:rPr>
              <w:t>&lt;0.001*</w:t>
            </w:r>
          </w:p>
        </w:tc>
      </w:tr>
      <w:tr w:rsidR="004613B5" w:rsidRPr="004613B5" w14:paraId="2DF76B3A" w14:textId="77777777" w:rsidTr="004613B5">
        <w:trPr>
          <w:trHeight w:val="20"/>
        </w:trPr>
        <w:tc>
          <w:tcPr>
            <w:tcW w:w="2371" w:type="pct"/>
            <w:noWrap/>
            <w:hideMark/>
          </w:tcPr>
          <w:p w14:paraId="5493588A"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Anoplasty</w:t>
            </w:r>
          </w:p>
        </w:tc>
        <w:tc>
          <w:tcPr>
            <w:tcW w:w="873" w:type="pct"/>
            <w:noWrap/>
            <w:hideMark/>
          </w:tcPr>
          <w:p w14:paraId="33B89494"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4B28C190"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16 (30.8)</w:t>
            </w:r>
          </w:p>
        </w:tc>
        <w:tc>
          <w:tcPr>
            <w:tcW w:w="650" w:type="pct"/>
            <w:vMerge/>
            <w:noWrap/>
            <w:vAlign w:val="center"/>
            <w:hideMark/>
          </w:tcPr>
          <w:p w14:paraId="75969C4F" w14:textId="3A5E97E1" w:rsidR="004613B5" w:rsidRPr="004613B5" w:rsidRDefault="004613B5" w:rsidP="004613B5">
            <w:pPr>
              <w:bidi w:val="0"/>
              <w:spacing w:line="276" w:lineRule="auto"/>
              <w:jc w:val="center"/>
              <w:rPr>
                <w:rFonts w:asciiTheme="majorBidi" w:hAnsiTheme="majorBidi" w:cstheme="majorBidi"/>
                <w:b/>
                <w:bCs/>
                <w:color w:val="000000"/>
                <w:sz w:val="20"/>
                <w:szCs w:val="20"/>
              </w:rPr>
            </w:pPr>
          </w:p>
        </w:tc>
      </w:tr>
      <w:tr w:rsidR="004613B5" w:rsidRPr="004613B5" w14:paraId="780A09CA" w14:textId="77777777" w:rsidTr="004613B5">
        <w:trPr>
          <w:trHeight w:val="20"/>
        </w:trPr>
        <w:tc>
          <w:tcPr>
            <w:tcW w:w="2371" w:type="pct"/>
            <w:noWrap/>
            <w:hideMark/>
          </w:tcPr>
          <w:p w14:paraId="07D95289"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Sigmoidectomy</w:t>
            </w:r>
          </w:p>
        </w:tc>
        <w:tc>
          <w:tcPr>
            <w:tcW w:w="873" w:type="pct"/>
            <w:noWrap/>
            <w:hideMark/>
          </w:tcPr>
          <w:p w14:paraId="374009AB"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2EBFABEE"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7.7)</w:t>
            </w:r>
          </w:p>
        </w:tc>
        <w:tc>
          <w:tcPr>
            <w:tcW w:w="650" w:type="pct"/>
            <w:vMerge/>
            <w:noWrap/>
            <w:vAlign w:val="center"/>
            <w:hideMark/>
          </w:tcPr>
          <w:p w14:paraId="0A3395E4"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49A3CF86" w14:textId="77777777" w:rsidTr="004613B5">
        <w:trPr>
          <w:trHeight w:val="20"/>
        </w:trPr>
        <w:tc>
          <w:tcPr>
            <w:tcW w:w="2371" w:type="pct"/>
            <w:noWrap/>
            <w:hideMark/>
          </w:tcPr>
          <w:p w14:paraId="342692E7"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Soave</w:t>
            </w:r>
          </w:p>
        </w:tc>
        <w:tc>
          <w:tcPr>
            <w:tcW w:w="873" w:type="pct"/>
            <w:noWrap/>
            <w:hideMark/>
          </w:tcPr>
          <w:p w14:paraId="46DE7FF5"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60DFC440"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5.4)</w:t>
            </w:r>
          </w:p>
        </w:tc>
        <w:tc>
          <w:tcPr>
            <w:tcW w:w="650" w:type="pct"/>
            <w:vMerge/>
            <w:noWrap/>
            <w:vAlign w:val="center"/>
            <w:hideMark/>
          </w:tcPr>
          <w:p w14:paraId="0378BAD2"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0F32844A" w14:textId="77777777" w:rsidTr="004613B5">
        <w:trPr>
          <w:trHeight w:val="20"/>
        </w:trPr>
        <w:tc>
          <w:tcPr>
            <w:tcW w:w="2371" w:type="pct"/>
            <w:noWrap/>
            <w:hideMark/>
          </w:tcPr>
          <w:p w14:paraId="2C5D1B3A"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Swenson</w:t>
            </w:r>
          </w:p>
        </w:tc>
        <w:tc>
          <w:tcPr>
            <w:tcW w:w="873" w:type="pct"/>
            <w:noWrap/>
            <w:hideMark/>
          </w:tcPr>
          <w:p w14:paraId="0AEA47DB"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58D3507C"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24 (46.2)</w:t>
            </w:r>
          </w:p>
        </w:tc>
        <w:tc>
          <w:tcPr>
            <w:tcW w:w="650" w:type="pct"/>
            <w:vMerge/>
            <w:noWrap/>
            <w:vAlign w:val="center"/>
            <w:hideMark/>
          </w:tcPr>
          <w:p w14:paraId="3DC37A2A"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10D692B0" w14:textId="77777777" w:rsidTr="004613B5">
        <w:trPr>
          <w:trHeight w:val="20"/>
        </w:trPr>
        <w:tc>
          <w:tcPr>
            <w:tcW w:w="2371" w:type="pct"/>
            <w:noWrap/>
            <w:hideMark/>
          </w:tcPr>
          <w:p w14:paraId="2009B4FF"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Approach</w:t>
            </w:r>
          </w:p>
        </w:tc>
        <w:tc>
          <w:tcPr>
            <w:tcW w:w="873" w:type="pct"/>
            <w:noWrap/>
            <w:hideMark/>
          </w:tcPr>
          <w:p w14:paraId="2F715143" w14:textId="77777777" w:rsidR="004613B5" w:rsidRPr="004613B5" w:rsidRDefault="004613B5" w:rsidP="004613B5">
            <w:pPr>
              <w:bidi w:val="0"/>
              <w:spacing w:line="276" w:lineRule="auto"/>
              <w:rPr>
                <w:rFonts w:asciiTheme="majorBidi" w:hAnsiTheme="majorBidi" w:cstheme="majorBidi"/>
                <w:sz w:val="20"/>
                <w:szCs w:val="20"/>
              </w:rPr>
            </w:pPr>
          </w:p>
        </w:tc>
        <w:tc>
          <w:tcPr>
            <w:tcW w:w="1106" w:type="pct"/>
            <w:noWrap/>
            <w:hideMark/>
          </w:tcPr>
          <w:p w14:paraId="29473AC7" w14:textId="77777777" w:rsidR="004613B5" w:rsidRPr="004613B5" w:rsidRDefault="004613B5" w:rsidP="004613B5">
            <w:pPr>
              <w:bidi w:val="0"/>
              <w:spacing w:line="276" w:lineRule="auto"/>
              <w:rPr>
                <w:rFonts w:asciiTheme="majorBidi" w:hAnsiTheme="majorBidi" w:cstheme="majorBidi"/>
                <w:sz w:val="20"/>
                <w:szCs w:val="20"/>
              </w:rPr>
            </w:pPr>
          </w:p>
        </w:tc>
        <w:tc>
          <w:tcPr>
            <w:tcW w:w="650" w:type="pct"/>
            <w:vMerge w:val="restart"/>
            <w:noWrap/>
            <w:vAlign w:val="center"/>
            <w:hideMark/>
          </w:tcPr>
          <w:p w14:paraId="2CA6AA0D" w14:textId="02E7F7A1" w:rsidR="004613B5" w:rsidRPr="004613B5" w:rsidRDefault="004613B5" w:rsidP="004613B5">
            <w:pPr>
              <w:bidi w:val="0"/>
              <w:spacing w:line="276" w:lineRule="auto"/>
              <w:jc w:val="center"/>
              <w:rPr>
                <w:rFonts w:asciiTheme="majorBidi" w:hAnsiTheme="majorBidi" w:cstheme="majorBidi"/>
                <w:sz w:val="20"/>
                <w:szCs w:val="20"/>
              </w:rPr>
            </w:pPr>
            <w:r w:rsidRPr="004613B5">
              <w:rPr>
                <w:rFonts w:asciiTheme="majorBidi" w:hAnsiTheme="majorBidi" w:cstheme="majorBidi"/>
                <w:b/>
                <w:bCs/>
                <w:color w:val="000000"/>
                <w:sz w:val="20"/>
                <w:szCs w:val="20"/>
              </w:rPr>
              <w:t>0.001*</w:t>
            </w:r>
          </w:p>
        </w:tc>
      </w:tr>
      <w:tr w:rsidR="004613B5" w:rsidRPr="004613B5" w14:paraId="0888102D" w14:textId="77777777" w:rsidTr="004613B5">
        <w:trPr>
          <w:trHeight w:val="20"/>
        </w:trPr>
        <w:tc>
          <w:tcPr>
            <w:tcW w:w="2371" w:type="pct"/>
            <w:noWrap/>
            <w:hideMark/>
          </w:tcPr>
          <w:p w14:paraId="12C614E0"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Laparoscopic</w:t>
            </w:r>
          </w:p>
        </w:tc>
        <w:tc>
          <w:tcPr>
            <w:tcW w:w="873" w:type="pct"/>
            <w:noWrap/>
            <w:hideMark/>
          </w:tcPr>
          <w:p w14:paraId="541B8BEC"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3FD3BF91"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7.7)</w:t>
            </w:r>
          </w:p>
        </w:tc>
        <w:tc>
          <w:tcPr>
            <w:tcW w:w="650" w:type="pct"/>
            <w:vMerge/>
            <w:noWrap/>
            <w:vAlign w:val="center"/>
            <w:hideMark/>
          </w:tcPr>
          <w:p w14:paraId="3968E78E" w14:textId="483DB8D1" w:rsidR="004613B5" w:rsidRPr="004613B5" w:rsidRDefault="004613B5" w:rsidP="004613B5">
            <w:pPr>
              <w:bidi w:val="0"/>
              <w:spacing w:line="276" w:lineRule="auto"/>
              <w:jc w:val="center"/>
              <w:rPr>
                <w:rFonts w:asciiTheme="majorBidi" w:hAnsiTheme="majorBidi" w:cstheme="majorBidi"/>
                <w:b/>
                <w:bCs/>
                <w:color w:val="000000"/>
                <w:sz w:val="20"/>
                <w:szCs w:val="20"/>
              </w:rPr>
            </w:pPr>
          </w:p>
        </w:tc>
      </w:tr>
      <w:tr w:rsidR="004613B5" w:rsidRPr="004613B5" w14:paraId="6F7E933C" w14:textId="77777777" w:rsidTr="004613B5">
        <w:trPr>
          <w:trHeight w:val="20"/>
        </w:trPr>
        <w:tc>
          <w:tcPr>
            <w:tcW w:w="2371" w:type="pct"/>
            <w:noWrap/>
            <w:hideMark/>
          </w:tcPr>
          <w:p w14:paraId="66E13CCD" w14:textId="77777777" w:rsidR="004613B5" w:rsidRPr="004613B5" w:rsidRDefault="004613B5"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Open</w:t>
            </w:r>
          </w:p>
        </w:tc>
        <w:tc>
          <w:tcPr>
            <w:tcW w:w="873" w:type="pct"/>
            <w:noWrap/>
            <w:hideMark/>
          </w:tcPr>
          <w:p w14:paraId="69E675FD"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49494BDE"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8 (92.3)</w:t>
            </w:r>
          </w:p>
        </w:tc>
        <w:tc>
          <w:tcPr>
            <w:tcW w:w="650" w:type="pct"/>
            <w:vMerge/>
            <w:noWrap/>
            <w:vAlign w:val="center"/>
            <w:hideMark/>
          </w:tcPr>
          <w:p w14:paraId="1BF05F23" w14:textId="77777777" w:rsidR="004613B5" w:rsidRPr="004613B5" w:rsidRDefault="004613B5" w:rsidP="004613B5">
            <w:pPr>
              <w:bidi w:val="0"/>
              <w:spacing w:line="276" w:lineRule="auto"/>
              <w:jc w:val="center"/>
              <w:rPr>
                <w:rFonts w:asciiTheme="majorBidi" w:hAnsiTheme="majorBidi" w:cstheme="majorBidi"/>
                <w:color w:val="000000"/>
                <w:sz w:val="20"/>
                <w:szCs w:val="20"/>
              </w:rPr>
            </w:pPr>
          </w:p>
        </w:tc>
      </w:tr>
      <w:tr w:rsidR="004613B5" w:rsidRPr="004613B5" w14:paraId="77478D0D" w14:textId="77777777" w:rsidTr="004613B5">
        <w:trPr>
          <w:trHeight w:val="20"/>
        </w:trPr>
        <w:tc>
          <w:tcPr>
            <w:tcW w:w="2371" w:type="pct"/>
            <w:noWrap/>
            <w:hideMark/>
          </w:tcPr>
          <w:p w14:paraId="65E3569C"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Operative time (hrs)</w:t>
            </w:r>
          </w:p>
        </w:tc>
        <w:tc>
          <w:tcPr>
            <w:tcW w:w="873" w:type="pct"/>
            <w:noWrap/>
            <w:hideMark/>
          </w:tcPr>
          <w:p w14:paraId="5D7E9B93"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5 ±1</w:t>
            </w:r>
          </w:p>
        </w:tc>
        <w:tc>
          <w:tcPr>
            <w:tcW w:w="1106" w:type="pct"/>
            <w:noWrap/>
            <w:hideMark/>
          </w:tcPr>
          <w:p w14:paraId="5D234EBC"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 ±1</w:t>
            </w:r>
          </w:p>
        </w:tc>
        <w:tc>
          <w:tcPr>
            <w:tcW w:w="650" w:type="pct"/>
            <w:noWrap/>
            <w:vAlign w:val="center"/>
            <w:hideMark/>
          </w:tcPr>
          <w:p w14:paraId="2E907790" w14:textId="77777777" w:rsidR="004613B5" w:rsidRPr="004613B5" w:rsidRDefault="004613B5" w:rsidP="004613B5">
            <w:pPr>
              <w:bidi w:val="0"/>
              <w:spacing w:line="276" w:lineRule="auto"/>
              <w:jc w:val="center"/>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lt;0.001*</w:t>
            </w:r>
          </w:p>
        </w:tc>
      </w:tr>
      <w:tr w:rsidR="00502E7D" w:rsidRPr="004613B5" w14:paraId="3FEE8066" w14:textId="77777777" w:rsidTr="004613B5">
        <w:trPr>
          <w:trHeight w:val="20"/>
        </w:trPr>
        <w:tc>
          <w:tcPr>
            <w:tcW w:w="2371" w:type="pct"/>
            <w:noWrap/>
            <w:hideMark/>
          </w:tcPr>
          <w:p w14:paraId="0EFB1F57" w14:textId="77777777" w:rsidR="00502E7D" w:rsidRPr="004613B5" w:rsidRDefault="00502E7D"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Intraoperative comp</w:t>
            </w:r>
          </w:p>
        </w:tc>
        <w:tc>
          <w:tcPr>
            <w:tcW w:w="873" w:type="pct"/>
            <w:noWrap/>
            <w:hideMark/>
          </w:tcPr>
          <w:p w14:paraId="52EE0A92" w14:textId="77777777" w:rsidR="00502E7D" w:rsidRPr="004613B5" w:rsidRDefault="00502E7D" w:rsidP="004613B5">
            <w:pPr>
              <w:bidi w:val="0"/>
              <w:spacing w:line="276" w:lineRule="auto"/>
              <w:rPr>
                <w:rFonts w:asciiTheme="majorBidi" w:hAnsiTheme="majorBidi" w:cstheme="majorBidi"/>
                <w:sz w:val="20"/>
                <w:szCs w:val="20"/>
              </w:rPr>
            </w:pPr>
          </w:p>
        </w:tc>
        <w:tc>
          <w:tcPr>
            <w:tcW w:w="1106" w:type="pct"/>
            <w:noWrap/>
            <w:hideMark/>
          </w:tcPr>
          <w:p w14:paraId="11186533" w14:textId="77777777" w:rsidR="00502E7D" w:rsidRPr="004613B5" w:rsidRDefault="00502E7D" w:rsidP="004613B5">
            <w:pPr>
              <w:bidi w:val="0"/>
              <w:spacing w:line="276" w:lineRule="auto"/>
              <w:rPr>
                <w:rFonts w:asciiTheme="majorBidi" w:hAnsiTheme="majorBidi" w:cstheme="majorBidi"/>
                <w:sz w:val="20"/>
                <w:szCs w:val="20"/>
              </w:rPr>
            </w:pPr>
          </w:p>
        </w:tc>
        <w:tc>
          <w:tcPr>
            <w:tcW w:w="650" w:type="pct"/>
            <w:vMerge w:val="restart"/>
            <w:noWrap/>
            <w:vAlign w:val="center"/>
            <w:hideMark/>
          </w:tcPr>
          <w:p w14:paraId="6FEF070D" w14:textId="1DBD96CE" w:rsidR="00502E7D" w:rsidRPr="004613B5" w:rsidRDefault="00502E7D" w:rsidP="004613B5">
            <w:pPr>
              <w:bidi w:val="0"/>
              <w:spacing w:line="276" w:lineRule="auto"/>
              <w:jc w:val="center"/>
              <w:rPr>
                <w:rFonts w:asciiTheme="majorBidi" w:hAnsiTheme="majorBidi" w:cstheme="majorBidi"/>
                <w:sz w:val="20"/>
                <w:szCs w:val="20"/>
              </w:rPr>
            </w:pPr>
            <w:r w:rsidRPr="004613B5">
              <w:rPr>
                <w:rFonts w:asciiTheme="majorBidi" w:hAnsiTheme="majorBidi" w:cstheme="majorBidi"/>
                <w:color w:val="000000"/>
                <w:sz w:val="20"/>
                <w:szCs w:val="20"/>
              </w:rPr>
              <w:t>0.056</w:t>
            </w:r>
          </w:p>
        </w:tc>
      </w:tr>
      <w:tr w:rsidR="00502E7D" w:rsidRPr="004613B5" w14:paraId="4AE53554" w14:textId="77777777" w:rsidTr="004613B5">
        <w:trPr>
          <w:trHeight w:val="20"/>
        </w:trPr>
        <w:tc>
          <w:tcPr>
            <w:tcW w:w="2371" w:type="pct"/>
            <w:noWrap/>
            <w:hideMark/>
          </w:tcPr>
          <w:p w14:paraId="3BC09A81" w14:textId="77777777" w:rsidR="00502E7D" w:rsidRPr="004613B5" w:rsidRDefault="00502E7D"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Bleeding</w:t>
            </w:r>
          </w:p>
        </w:tc>
        <w:tc>
          <w:tcPr>
            <w:tcW w:w="873" w:type="pct"/>
            <w:noWrap/>
            <w:hideMark/>
          </w:tcPr>
          <w:p w14:paraId="66F40B58"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3B642FEC"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5.4)</w:t>
            </w:r>
          </w:p>
        </w:tc>
        <w:tc>
          <w:tcPr>
            <w:tcW w:w="650" w:type="pct"/>
            <w:vMerge/>
            <w:noWrap/>
            <w:vAlign w:val="center"/>
            <w:hideMark/>
          </w:tcPr>
          <w:p w14:paraId="0D8F3B5E" w14:textId="28F36D87" w:rsidR="00502E7D" w:rsidRPr="004613B5" w:rsidRDefault="00502E7D" w:rsidP="004613B5">
            <w:pPr>
              <w:bidi w:val="0"/>
              <w:spacing w:line="276" w:lineRule="auto"/>
              <w:jc w:val="center"/>
              <w:rPr>
                <w:rFonts w:asciiTheme="majorBidi" w:hAnsiTheme="majorBidi" w:cstheme="majorBidi"/>
                <w:color w:val="000000"/>
                <w:sz w:val="20"/>
                <w:szCs w:val="20"/>
              </w:rPr>
            </w:pPr>
          </w:p>
        </w:tc>
      </w:tr>
      <w:tr w:rsidR="00502E7D" w:rsidRPr="004613B5" w14:paraId="34536152" w14:textId="77777777" w:rsidTr="004613B5">
        <w:trPr>
          <w:trHeight w:val="20"/>
        </w:trPr>
        <w:tc>
          <w:tcPr>
            <w:tcW w:w="2371" w:type="pct"/>
            <w:noWrap/>
            <w:hideMark/>
          </w:tcPr>
          <w:p w14:paraId="563BA97C" w14:textId="77777777" w:rsidR="00502E7D" w:rsidRPr="004613B5" w:rsidRDefault="00502E7D"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Soiling</w:t>
            </w:r>
          </w:p>
        </w:tc>
        <w:tc>
          <w:tcPr>
            <w:tcW w:w="873" w:type="pct"/>
            <w:noWrap/>
            <w:hideMark/>
          </w:tcPr>
          <w:p w14:paraId="49E1EF4F"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7BA68DCD"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5.4)</w:t>
            </w:r>
          </w:p>
        </w:tc>
        <w:tc>
          <w:tcPr>
            <w:tcW w:w="650" w:type="pct"/>
            <w:vMerge/>
            <w:noWrap/>
            <w:vAlign w:val="center"/>
            <w:hideMark/>
          </w:tcPr>
          <w:p w14:paraId="3F9AE516" w14:textId="77777777" w:rsidR="00502E7D" w:rsidRPr="004613B5" w:rsidRDefault="00502E7D" w:rsidP="004613B5">
            <w:pPr>
              <w:bidi w:val="0"/>
              <w:spacing w:line="276" w:lineRule="auto"/>
              <w:jc w:val="center"/>
              <w:rPr>
                <w:rFonts w:asciiTheme="majorBidi" w:hAnsiTheme="majorBidi" w:cstheme="majorBidi"/>
                <w:color w:val="000000"/>
                <w:sz w:val="20"/>
                <w:szCs w:val="20"/>
              </w:rPr>
            </w:pPr>
          </w:p>
        </w:tc>
      </w:tr>
      <w:tr w:rsidR="00502E7D" w:rsidRPr="004613B5" w14:paraId="2240C4FE" w14:textId="77777777" w:rsidTr="004613B5">
        <w:trPr>
          <w:trHeight w:val="20"/>
        </w:trPr>
        <w:tc>
          <w:tcPr>
            <w:tcW w:w="2371" w:type="pct"/>
            <w:noWrap/>
          </w:tcPr>
          <w:p w14:paraId="7DC968F1" w14:textId="77777777" w:rsidR="00502E7D" w:rsidRPr="004613B5" w:rsidRDefault="00502E7D"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No complications</w:t>
            </w:r>
          </w:p>
        </w:tc>
        <w:tc>
          <w:tcPr>
            <w:tcW w:w="873" w:type="pct"/>
            <w:noWrap/>
          </w:tcPr>
          <w:p w14:paraId="32CBE3CE"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tcPr>
          <w:p w14:paraId="52EF3239"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6 (69.2)</w:t>
            </w:r>
          </w:p>
        </w:tc>
        <w:tc>
          <w:tcPr>
            <w:tcW w:w="650" w:type="pct"/>
            <w:vMerge/>
            <w:noWrap/>
            <w:vAlign w:val="center"/>
          </w:tcPr>
          <w:p w14:paraId="3D668D1F" w14:textId="77777777" w:rsidR="00502E7D" w:rsidRPr="004613B5" w:rsidRDefault="00502E7D" w:rsidP="004613B5">
            <w:pPr>
              <w:bidi w:val="0"/>
              <w:spacing w:line="276" w:lineRule="auto"/>
              <w:jc w:val="center"/>
              <w:rPr>
                <w:rFonts w:asciiTheme="majorBidi" w:hAnsiTheme="majorBidi" w:cstheme="majorBidi"/>
                <w:color w:val="000000"/>
                <w:sz w:val="20"/>
                <w:szCs w:val="20"/>
              </w:rPr>
            </w:pPr>
          </w:p>
        </w:tc>
      </w:tr>
      <w:tr w:rsidR="004613B5" w:rsidRPr="004613B5" w14:paraId="5EA68BF2" w14:textId="77777777" w:rsidTr="004613B5">
        <w:trPr>
          <w:trHeight w:val="20"/>
        </w:trPr>
        <w:tc>
          <w:tcPr>
            <w:tcW w:w="2371" w:type="pct"/>
            <w:noWrap/>
            <w:hideMark/>
          </w:tcPr>
          <w:p w14:paraId="172B98C3"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LOS (days)</w:t>
            </w:r>
          </w:p>
        </w:tc>
        <w:tc>
          <w:tcPr>
            <w:tcW w:w="873" w:type="pct"/>
            <w:noWrap/>
            <w:hideMark/>
          </w:tcPr>
          <w:p w14:paraId="7E90370B"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10 ±3</w:t>
            </w:r>
          </w:p>
        </w:tc>
        <w:tc>
          <w:tcPr>
            <w:tcW w:w="1106" w:type="pct"/>
            <w:noWrap/>
            <w:hideMark/>
          </w:tcPr>
          <w:p w14:paraId="7D9CA8C3"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9 ±5</w:t>
            </w:r>
          </w:p>
        </w:tc>
        <w:tc>
          <w:tcPr>
            <w:tcW w:w="650" w:type="pct"/>
            <w:noWrap/>
            <w:vAlign w:val="center"/>
            <w:hideMark/>
          </w:tcPr>
          <w:p w14:paraId="7E034622"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765</w:t>
            </w:r>
          </w:p>
        </w:tc>
      </w:tr>
      <w:tr w:rsidR="00502E7D" w:rsidRPr="004613B5" w14:paraId="2E3E771A" w14:textId="77777777" w:rsidTr="004613B5">
        <w:trPr>
          <w:trHeight w:val="20"/>
        </w:trPr>
        <w:tc>
          <w:tcPr>
            <w:tcW w:w="2371" w:type="pct"/>
            <w:noWrap/>
            <w:hideMark/>
          </w:tcPr>
          <w:p w14:paraId="3653BE06" w14:textId="77777777" w:rsidR="00502E7D" w:rsidRPr="004613B5" w:rsidRDefault="00502E7D"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 xml:space="preserve">Immediate post-op complications </w:t>
            </w:r>
          </w:p>
        </w:tc>
        <w:tc>
          <w:tcPr>
            <w:tcW w:w="873" w:type="pct"/>
            <w:noWrap/>
            <w:hideMark/>
          </w:tcPr>
          <w:p w14:paraId="45ADB05D" w14:textId="77777777" w:rsidR="00502E7D" w:rsidRPr="004613B5" w:rsidRDefault="00502E7D" w:rsidP="004613B5">
            <w:pPr>
              <w:bidi w:val="0"/>
              <w:spacing w:line="276" w:lineRule="auto"/>
              <w:rPr>
                <w:rFonts w:asciiTheme="majorBidi" w:hAnsiTheme="majorBidi" w:cstheme="majorBidi"/>
                <w:sz w:val="20"/>
                <w:szCs w:val="20"/>
              </w:rPr>
            </w:pPr>
          </w:p>
        </w:tc>
        <w:tc>
          <w:tcPr>
            <w:tcW w:w="1106" w:type="pct"/>
            <w:noWrap/>
            <w:hideMark/>
          </w:tcPr>
          <w:p w14:paraId="3353C4DD" w14:textId="77777777" w:rsidR="00502E7D" w:rsidRPr="004613B5" w:rsidRDefault="00502E7D" w:rsidP="004613B5">
            <w:pPr>
              <w:bidi w:val="0"/>
              <w:spacing w:line="276" w:lineRule="auto"/>
              <w:rPr>
                <w:rFonts w:asciiTheme="majorBidi" w:hAnsiTheme="majorBidi" w:cstheme="majorBidi"/>
                <w:sz w:val="20"/>
                <w:szCs w:val="20"/>
              </w:rPr>
            </w:pPr>
          </w:p>
        </w:tc>
        <w:tc>
          <w:tcPr>
            <w:tcW w:w="650" w:type="pct"/>
            <w:vMerge w:val="restart"/>
            <w:noWrap/>
            <w:vAlign w:val="center"/>
            <w:hideMark/>
          </w:tcPr>
          <w:p w14:paraId="2FB42D66" w14:textId="745429E3" w:rsidR="00502E7D" w:rsidRPr="004613B5" w:rsidRDefault="00502E7D" w:rsidP="004613B5">
            <w:pPr>
              <w:bidi w:val="0"/>
              <w:spacing w:line="276" w:lineRule="auto"/>
              <w:jc w:val="center"/>
              <w:rPr>
                <w:rFonts w:asciiTheme="majorBidi" w:hAnsiTheme="majorBidi" w:cstheme="majorBidi"/>
                <w:sz w:val="20"/>
                <w:szCs w:val="20"/>
              </w:rPr>
            </w:pPr>
            <w:r w:rsidRPr="004613B5">
              <w:rPr>
                <w:rFonts w:asciiTheme="majorBidi" w:hAnsiTheme="majorBidi" w:cstheme="majorBidi"/>
                <w:color w:val="000000"/>
                <w:sz w:val="20"/>
                <w:szCs w:val="20"/>
              </w:rPr>
              <w:t>0.056</w:t>
            </w:r>
          </w:p>
        </w:tc>
      </w:tr>
      <w:tr w:rsidR="00502E7D" w:rsidRPr="004613B5" w14:paraId="514619FF" w14:textId="77777777" w:rsidTr="004613B5">
        <w:trPr>
          <w:trHeight w:val="20"/>
        </w:trPr>
        <w:tc>
          <w:tcPr>
            <w:tcW w:w="2371" w:type="pct"/>
            <w:noWrap/>
            <w:hideMark/>
          </w:tcPr>
          <w:p w14:paraId="2D6BDA24" w14:textId="77777777" w:rsidR="00502E7D" w:rsidRPr="004613B5" w:rsidRDefault="00502E7D"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Anastomosis dehiscence</w:t>
            </w:r>
          </w:p>
        </w:tc>
        <w:tc>
          <w:tcPr>
            <w:tcW w:w="873" w:type="pct"/>
            <w:noWrap/>
            <w:hideMark/>
          </w:tcPr>
          <w:p w14:paraId="1D9C6BAD"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14DB8219"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5.4)</w:t>
            </w:r>
          </w:p>
        </w:tc>
        <w:tc>
          <w:tcPr>
            <w:tcW w:w="650" w:type="pct"/>
            <w:vMerge/>
            <w:noWrap/>
            <w:vAlign w:val="center"/>
            <w:hideMark/>
          </w:tcPr>
          <w:p w14:paraId="441AC00A" w14:textId="27654D53" w:rsidR="00502E7D" w:rsidRPr="004613B5" w:rsidRDefault="00502E7D" w:rsidP="004613B5">
            <w:pPr>
              <w:bidi w:val="0"/>
              <w:spacing w:line="276" w:lineRule="auto"/>
              <w:jc w:val="center"/>
              <w:rPr>
                <w:rFonts w:asciiTheme="majorBidi" w:hAnsiTheme="majorBidi" w:cstheme="majorBidi"/>
                <w:color w:val="000000"/>
                <w:sz w:val="20"/>
                <w:szCs w:val="20"/>
              </w:rPr>
            </w:pPr>
          </w:p>
        </w:tc>
      </w:tr>
      <w:tr w:rsidR="00502E7D" w:rsidRPr="004613B5" w14:paraId="1A003A86" w14:textId="77777777" w:rsidTr="004613B5">
        <w:trPr>
          <w:trHeight w:val="20"/>
        </w:trPr>
        <w:tc>
          <w:tcPr>
            <w:tcW w:w="2371" w:type="pct"/>
            <w:noWrap/>
            <w:hideMark/>
          </w:tcPr>
          <w:p w14:paraId="096027BA" w14:textId="77777777" w:rsidR="00502E7D" w:rsidRPr="004613B5" w:rsidRDefault="00502E7D"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Infection</w:t>
            </w:r>
          </w:p>
        </w:tc>
        <w:tc>
          <w:tcPr>
            <w:tcW w:w="873" w:type="pct"/>
            <w:noWrap/>
            <w:hideMark/>
          </w:tcPr>
          <w:p w14:paraId="48E0C71D"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 (0)</w:t>
            </w:r>
          </w:p>
        </w:tc>
        <w:tc>
          <w:tcPr>
            <w:tcW w:w="1106" w:type="pct"/>
            <w:noWrap/>
            <w:hideMark/>
          </w:tcPr>
          <w:p w14:paraId="72437461"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8 (15.4)</w:t>
            </w:r>
          </w:p>
        </w:tc>
        <w:tc>
          <w:tcPr>
            <w:tcW w:w="650" w:type="pct"/>
            <w:vMerge/>
            <w:noWrap/>
            <w:vAlign w:val="center"/>
            <w:hideMark/>
          </w:tcPr>
          <w:p w14:paraId="20D4AD11" w14:textId="77777777" w:rsidR="00502E7D" w:rsidRPr="004613B5" w:rsidRDefault="00502E7D" w:rsidP="004613B5">
            <w:pPr>
              <w:bidi w:val="0"/>
              <w:spacing w:line="276" w:lineRule="auto"/>
              <w:jc w:val="center"/>
              <w:rPr>
                <w:rFonts w:asciiTheme="majorBidi" w:hAnsiTheme="majorBidi" w:cstheme="majorBidi"/>
                <w:color w:val="000000"/>
                <w:sz w:val="20"/>
                <w:szCs w:val="20"/>
              </w:rPr>
            </w:pPr>
          </w:p>
        </w:tc>
      </w:tr>
      <w:tr w:rsidR="00502E7D" w:rsidRPr="004613B5" w14:paraId="7E9D8D51" w14:textId="77777777" w:rsidTr="004613B5">
        <w:trPr>
          <w:trHeight w:val="20"/>
        </w:trPr>
        <w:tc>
          <w:tcPr>
            <w:tcW w:w="2371" w:type="pct"/>
            <w:noWrap/>
            <w:hideMark/>
          </w:tcPr>
          <w:p w14:paraId="15D1D5E3" w14:textId="77777777" w:rsidR="00502E7D" w:rsidRPr="004613B5" w:rsidRDefault="00502E7D" w:rsidP="004613B5">
            <w:pPr>
              <w:bidi w:val="0"/>
              <w:spacing w:line="276" w:lineRule="auto"/>
              <w:rPr>
                <w:rFonts w:asciiTheme="majorBidi" w:hAnsiTheme="majorBidi" w:cstheme="majorBidi"/>
                <w:color w:val="000000"/>
                <w:sz w:val="20"/>
                <w:szCs w:val="20"/>
              </w:rPr>
            </w:pPr>
            <w:r w:rsidRPr="004613B5">
              <w:rPr>
                <w:rFonts w:asciiTheme="majorBidi" w:hAnsiTheme="majorBidi" w:cstheme="majorBidi"/>
                <w:color w:val="000000"/>
                <w:sz w:val="20"/>
                <w:szCs w:val="20"/>
              </w:rPr>
              <w:t>No complications</w:t>
            </w:r>
          </w:p>
        </w:tc>
        <w:tc>
          <w:tcPr>
            <w:tcW w:w="873" w:type="pct"/>
            <w:noWrap/>
            <w:hideMark/>
          </w:tcPr>
          <w:p w14:paraId="2E072993"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 (50)</w:t>
            </w:r>
          </w:p>
        </w:tc>
        <w:tc>
          <w:tcPr>
            <w:tcW w:w="1106" w:type="pct"/>
            <w:noWrap/>
            <w:hideMark/>
          </w:tcPr>
          <w:p w14:paraId="63D2CA83" w14:textId="77777777" w:rsidR="00502E7D" w:rsidRPr="004613B5" w:rsidRDefault="00502E7D"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36 (69.2)</w:t>
            </w:r>
          </w:p>
        </w:tc>
        <w:tc>
          <w:tcPr>
            <w:tcW w:w="650" w:type="pct"/>
            <w:vMerge/>
            <w:noWrap/>
            <w:vAlign w:val="center"/>
            <w:hideMark/>
          </w:tcPr>
          <w:p w14:paraId="28AFE2D3" w14:textId="77777777" w:rsidR="00502E7D" w:rsidRPr="004613B5" w:rsidRDefault="00502E7D" w:rsidP="004613B5">
            <w:pPr>
              <w:bidi w:val="0"/>
              <w:spacing w:line="276" w:lineRule="auto"/>
              <w:jc w:val="center"/>
              <w:rPr>
                <w:rFonts w:asciiTheme="majorBidi" w:hAnsiTheme="majorBidi" w:cstheme="majorBidi"/>
                <w:color w:val="000000"/>
                <w:sz w:val="20"/>
                <w:szCs w:val="20"/>
              </w:rPr>
            </w:pPr>
          </w:p>
        </w:tc>
      </w:tr>
      <w:tr w:rsidR="004613B5" w:rsidRPr="004613B5" w14:paraId="4A77CD34" w14:textId="77777777" w:rsidTr="004613B5">
        <w:trPr>
          <w:trHeight w:val="20"/>
        </w:trPr>
        <w:tc>
          <w:tcPr>
            <w:tcW w:w="2371" w:type="pct"/>
            <w:noWrap/>
            <w:hideMark/>
          </w:tcPr>
          <w:p w14:paraId="7D43665E" w14:textId="77777777" w:rsidR="004613B5" w:rsidRPr="004613B5" w:rsidRDefault="004613B5" w:rsidP="004613B5">
            <w:pPr>
              <w:bidi w:val="0"/>
              <w:spacing w:line="276" w:lineRule="auto"/>
              <w:rPr>
                <w:rFonts w:asciiTheme="majorBidi" w:hAnsiTheme="majorBidi" w:cstheme="majorBidi"/>
                <w:b/>
                <w:bCs/>
                <w:color w:val="000000"/>
                <w:sz w:val="20"/>
                <w:szCs w:val="20"/>
              </w:rPr>
            </w:pPr>
            <w:r w:rsidRPr="004613B5">
              <w:rPr>
                <w:rFonts w:asciiTheme="majorBidi" w:hAnsiTheme="majorBidi" w:cstheme="majorBidi"/>
                <w:b/>
                <w:bCs/>
                <w:color w:val="000000"/>
                <w:sz w:val="20"/>
                <w:szCs w:val="20"/>
              </w:rPr>
              <w:t>Time to first bowel movement (hrs)</w:t>
            </w:r>
          </w:p>
        </w:tc>
        <w:tc>
          <w:tcPr>
            <w:tcW w:w="873" w:type="pct"/>
            <w:noWrap/>
            <w:hideMark/>
          </w:tcPr>
          <w:p w14:paraId="1DBB0D6D"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8 ±26</w:t>
            </w:r>
          </w:p>
        </w:tc>
        <w:tc>
          <w:tcPr>
            <w:tcW w:w="1106" w:type="pct"/>
            <w:noWrap/>
            <w:hideMark/>
          </w:tcPr>
          <w:p w14:paraId="2BFECA04"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44 ±16</w:t>
            </w:r>
          </w:p>
        </w:tc>
        <w:tc>
          <w:tcPr>
            <w:tcW w:w="650" w:type="pct"/>
            <w:noWrap/>
            <w:vAlign w:val="center"/>
            <w:hideMark/>
          </w:tcPr>
          <w:p w14:paraId="6898D6DD" w14:textId="77777777" w:rsidR="004613B5" w:rsidRPr="004613B5" w:rsidRDefault="004613B5" w:rsidP="004613B5">
            <w:pPr>
              <w:bidi w:val="0"/>
              <w:spacing w:line="276" w:lineRule="auto"/>
              <w:jc w:val="center"/>
              <w:rPr>
                <w:rFonts w:asciiTheme="majorBidi" w:hAnsiTheme="majorBidi" w:cstheme="majorBidi"/>
                <w:color w:val="000000"/>
                <w:sz w:val="20"/>
                <w:szCs w:val="20"/>
              </w:rPr>
            </w:pPr>
            <w:r w:rsidRPr="004613B5">
              <w:rPr>
                <w:rFonts w:asciiTheme="majorBidi" w:hAnsiTheme="majorBidi" w:cstheme="majorBidi"/>
                <w:color w:val="000000"/>
                <w:sz w:val="20"/>
                <w:szCs w:val="20"/>
              </w:rPr>
              <w:t>0.703</w:t>
            </w:r>
          </w:p>
        </w:tc>
      </w:tr>
    </w:tbl>
    <w:p w14:paraId="653731E4" w14:textId="77777777" w:rsidR="004613B5" w:rsidRPr="004613B5" w:rsidRDefault="004613B5" w:rsidP="004613B5">
      <w:pPr>
        <w:pStyle w:val="Footnote0"/>
      </w:pPr>
      <w:r w:rsidRPr="004613B5">
        <w:t>Data in the table are presented as n(%), mean±SD, Median (range), *Significant P-value; n: Number; %: Percentage; P-value: Probability value; cm: Centimeters, LOS: Length of stay; SD: Standard deviation; Imm: Immediate; post op: Postoperative; comp: Complications; hrs: Hours.</w:t>
      </w:r>
    </w:p>
    <w:p w14:paraId="19F7F5AD" w14:textId="77777777" w:rsidR="00EF7CF5" w:rsidRDefault="00EF7CF5">
      <w:pPr>
        <w:bidi w:val="0"/>
        <w:rPr>
          <w:rFonts w:asciiTheme="majorBidi" w:eastAsia="SimSun" w:hAnsiTheme="majorBidi" w:cstheme="majorBidi"/>
          <w:color w:val="000000" w:themeColor="text1"/>
          <w:sz w:val="18"/>
          <w:szCs w:val="32"/>
          <w:highlight w:val="green"/>
          <w:lang w:val="en-GB"/>
        </w:rPr>
      </w:pPr>
      <w:r>
        <w:rPr>
          <w:highlight w:val="green"/>
        </w:rPr>
        <w:br w:type="page"/>
      </w:r>
    </w:p>
    <w:p w14:paraId="0D541EBC" w14:textId="77777777" w:rsidR="00EF7CF5" w:rsidRDefault="00EF7CF5" w:rsidP="00EF7CF5">
      <w:pPr>
        <w:pStyle w:val="Footnote0"/>
      </w:pPr>
      <w:r w:rsidRPr="00EF7CF5">
        <w:rPr>
          <w:noProof/>
          <w:highlight w:val="green"/>
          <w:lang w:val="en-US"/>
        </w:rPr>
        <w:lastRenderedPageBreak/>
        <mc:AlternateContent>
          <mc:Choice Requires="wpg">
            <w:drawing>
              <wp:inline distT="0" distB="0" distL="0" distR="0" wp14:anchorId="361DA750" wp14:editId="577A1DF7">
                <wp:extent cx="5753100" cy="2730500"/>
                <wp:effectExtent l="0" t="0" r="0" b="0"/>
                <wp:docPr id="13" name="Group 12"/>
                <wp:cNvGraphicFramePr/>
                <a:graphic xmlns:a="http://schemas.openxmlformats.org/drawingml/2006/main">
                  <a:graphicData uri="http://schemas.microsoft.com/office/word/2010/wordprocessingGroup">
                    <wpg:wgp>
                      <wpg:cNvGrpSpPr/>
                      <wpg:grpSpPr>
                        <a:xfrm>
                          <a:off x="0" y="0"/>
                          <a:ext cx="5753100" cy="2730500"/>
                          <a:chOff x="0" y="0"/>
                          <a:chExt cx="9074042" cy="3446689"/>
                        </a:xfrm>
                      </wpg:grpSpPr>
                      <wpg:grpSp>
                        <wpg:cNvPr id="2" name="Group 2"/>
                        <wpg:cNvGrpSpPr/>
                        <wpg:grpSpPr>
                          <a:xfrm>
                            <a:off x="9369" y="0"/>
                            <a:ext cx="9064673" cy="3446689"/>
                            <a:chOff x="9369" y="0"/>
                            <a:chExt cx="12811263" cy="4781550"/>
                          </a:xfrm>
                        </wpg:grpSpPr>
                        <pic:pic xmlns:pic="http://schemas.openxmlformats.org/drawingml/2006/picture">
                          <pic:nvPicPr>
                            <pic:cNvPr id="7" name="Picture 7" descr="C:\Users\mostafa\AppData\Local\Microsoft\Windows\INetCache\Content.Word\WhatsApp Image 2024-10-16 at 15.13.55.jpeg"/>
                            <pic:cNvPicPr/>
                          </pic:nvPicPr>
                          <pic:blipFill rotWithShape="1">
                            <a:blip r:embed="rId10" cstate="print">
                              <a:extLst>
                                <a:ext uri="{28A0092B-C50C-407E-A947-70E740481C1C}">
                                  <a14:useLocalDpi xmlns:a14="http://schemas.microsoft.com/office/drawing/2010/main" val="0"/>
                                </a:ext>
                              </a:extLst>
                            </a:blip>
                            <a:srcRect l="4121" t="20082" r="3858" b="21222"/>
                            <a:stretch/>
                          </pic:blipFill>
                          <pic:spPr bwMode="auto">
                            <a:xfrm>
                              <a:off x="9369" y="0"/>
                              <a:ext cx="3533775" cy="47815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t="14963" b="19699"/>
                            <a:stretch>
                              <a:fillRect/>
                            </a:stretch>
                          </pic:blipFill>
                          <pic:spPr bwMode="auto">
                            <a:xfrm>
                              <a:off x="3543144" y="0"/>
                              <a:ext cx="3092496" cy="4781550"/>
                            </a:xfrm>
                            <a:prstGeom prst="rect">
                              <a:avLst/>
                            </a:prstGeom>
                            <a:noFill/>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b="16901"/>
                            <a:stretch>
                              <a:fillRect/>
                            </a:stretch>
                          </pic:blipFill>
                          <pic:spPr bwMode="auto">
                            <a:xfrm>
                              <a:off x="6635640" y="0"/>
                              <a:ext cx="3092496" cy="4781550"/>
                            </a:xfrm>
                            <a:prstGeom prst="rect">
                              <a:avLst/>
                            </a:prstGeom>
                            <a:noFill/>
                          </pic:spPr>
                        </pic:pic>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9728136" y="0"/>
                              <a:ext cx="3092496" cy="4781550"/>
                            </a:xfrm>
                            <a:prstGeom prst="rect">
                              <a:avLst/>
                            </a:prstGeom>
                            <a:noFill/>
                          </pic:spPr>
                        </pic:pic>
                      </wpg:grpSp>
                      <wps:wsp>
                        <wps:cNvPr id="3" name="TextBox 8"/>
                        <wps:cNvSpPr txBox="1"/>
                        <wps:spPr>
                          <a:xfrm>
                            <a:off x="0" y="0"/>
                            <a:ext cx="315595" cy="412115"/>
                          </a:xfrm>
                          <a:prstGeom prst="rect">
                            <a:avLst/>
                          </a:prstGeom>
                          <a:noFill/>
                        </wps:spPr>
                        <wps:txbx>
                          <w:txbxContent>
                            <w:p w14:paraId="457D8022"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A</w:t>
                              </w:r>
                            </w:p>
                          </w:txbxContent>
                        </wps:txbx>
                        <wps:bodyPr wrap="square" rtlCol="0">
                          <a:noAutofit/>
                        </wps:bodyPr>
                      </wps:wsp>
                      <wps:wsp>
                        <wps:cNvPr id="4" name="TextBox 9"/>
                        <wps:cNvSpPr txBox="1"/>
                        <wps:spPr>
                          <a:xfrm>
                            <a:off x="2505682" y="0"/>
                            <a:ext cx="307340" cy="412115"/>
                          </a:xfrm>
                          <a:prstGeom prst="rect">
                            <a:avLst/>
                          </a:prstGeom>
                          <a:noFill/>
                        </wps:spPr>
                        <wps:txbx>
                          <w:txbxContent>
                            <w:p w14:paraId="4F978A1B"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B</w:t>
                              </w:r>
                            </w:p>
                          </w:txbxContent>
                        </wps:txbx>
                        <wps:bodyPr wrap="square" rtlCol="0">
                          <a:noAutofit/>
                        </wps:bodyPr>
                      </wps:wsp>
                      <wps:wsp>
                        <wps:cNvPr id="5" name="TextBox 10"/>
                        <wps:cNvSpPr txBox="1"/>
                        <wps:spPr>
                          <a:xfrm>
                            <a:off x="4701678" y="0"/>
                            <a:ext cx="304800" cy="412115"/>
                          </a:xfrm>
                          <a:prstGeom prst="rect">
                            <a:avLst/>
                          </a:prstGeom>
                          <a:noFill/>
                        </wps:spPr>
                        <wps:txbx>
                          <w:txbxContent>
                            <w:p w14:paraId="45EDCAF2"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C</w:t>
                              </w:r>
                            </w:p>
                          </w:txbxContent>
                        </wps:txbx>
                        <wps:bodyPr wrap="square" rtlCol="0">
                          <a:noAutofit/>
                        </wps:bodyPr>
                      </wps:wsp>
                      <wps:wsp>
                        <wps:cNvPr id="6" name="TextBox 11"/>
                        <wps:cNvSpPr txBox="1"/>
                        <wps:spPr>
                          <a:xfrm>
                            <a:off x="6850601" y="0"/>
                            <a:ext cx="490758" cy="412114"/>
                          </a:xfrm>
                          <a:prstGeom prst="rect">
                            <a:avLst/>
                          </a:prstGeom>
                          <a:noFill/>
                        </wps:spPr>
                        <wps:txbx>
                          <w:txbxContent>
                            <w:p w14:paraId="6FC93BF1"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D</w:t>
                              </w:r>
                            </w:p>
                          </w:txbxContent>
                        </wps:txbx>
                        <wps:bodyPr wrap="square" rtlCol="0">
                          <a:noAutofit/>
                        </wps:bodyPr>
                      </wps:wsp>
                    </wpg:wgp>
                  </a:graphicData>
                </a:graphic>
              </wp:inline>
            </w:drawing>
          </mc:Choice>
          <mc:Fallback>
            <w:pict>
              <v:group w14:anchorId="361DA750" id="Group 12" o:spid="_x0000_s1026" style="width:453pt;height:215pt;mso-position-horizontal-relative:char;mso-position-vertical-relative:line" coordsize="90740,344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">
                <v:group id="Group 2" o:spid="_x0000_s1027" style="position:absolute;left:93;width:90647;height:34466" coordorigin="93" coordsize="128112,47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93;width:35338;height:47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">
                    <v:imagedata r:id="rId14" o:title="WhatsApp Image 2024-10-16 at 15.13.55" croptop="13161f" cropbottom="13908f" cropleft="2701f" cropright="2528f"/>
                  </v:shape>
                  <v:shape id="Picture 8" o:spid="_x0000_s1029" type="#_x0000_t75" style="position:absolute;left:35431;width:30925;height:47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">
                    <v:imagedata r:id="rId15" o:title="" croptop="9806f" cropbottom="12910f"/>
                  </v:shape>
                  <v:shape id="Picture 9" o:spid="_x0000_s1030" type="#_x0000_t75" style="position:absolute;left:66356;width:30925;height:47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">
                    <v:imagedata r:id="rId16" o:title="" cropbottom="11076f"/>
                  </v:shape>
                  <v:shape id="Picture 10" o:spid="_x0000_s1031" type="#_x0000_t75" style="position:absolute;left:97281;width:30925;height:47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">
                    <v:imagedata r:id="rId17" o:title=""/>
                  </v:shape>
                </v:group>
                <v:shapetype id="_x0000_t202" coordsize="21600,21600" o:spt="202" path="m,l,21600r21600,l21600,xe">
                  <v:stroke joinstyle="miter"/>
                  <v:path gradientshapeok="t" o:connecttype="rect"/>
                </v:shapetype>
                <v:shape id="TextBox 8" o:spid="_x0000_s1032" type="#_x0000_t202" style="position:absolute;width:3155;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457D8022"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A</w:t>
                        </w:r>
                      </w:p>
                    </w:txbxContent>
                  </v:textbox>
                </v:shape>
                <v:shape id="TextBox 9" o:spid="_x0000_s1033" type="#_x0000_t202" style="position:absolute;left:25056;width:3074;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4F978A1B"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B</w:t>
                        </w:r>
                      </w:p>
                    </w:txbxContent>
                  </v:textbox>
                </v:shape>
                <v:shape id="TextBox 10" o:spid="_x0000_s1034" type="#_x0000_t202" style="position:absolute;left:47016;width:3048;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45EDCAF2"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C</w:t>
                        </w:r>
                      </w:p>
                    </w:txbxContent>
                  </v:textbox>
                </v:shape>
                <v:shape id="TextBox 11" o:spid="_x0000_s1035" type="#_x0000_t202" style="position:absolute;left:68506;width:4907;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6FC93BF1"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D</w:t>
                        </w:r>
                      </w:p>
                    </w:txbxContent>
                  </v:textbox>
                </v:shape>
                <w10:anchorlock/>
              </v:group>
            </w:pict>
          </mc:Fallback>
        </mc:AlternateContent>
      </w:r>
    </w:p>
    <w:p w14:paraId="5029F792" w14:textId="5A65D2E8" w:rsidR="00EF7CF5" w:rsidRPr="00EF7CF5" w:rsidRDefault="00EF7CF5" w:rsidP="00EF7CF5">
      <w:pPr>
        <w:pStyle w:val="Fig"/>
        <w:jc w:val="both"/>
      </w:pPr>
      <w:r w:rsidRPr="00EF7CF5">
        <w:t xml:space="preserve">Figure </w:t>
      </w:r>
      <w:fldSimple w:instr=" SEQ Figure \* ARABIC ">
        <w:r w:rsidR="00504207">
          <w:rPr>
            <w:noProof/>
          </w:rPr>
          <w:t>1</w:t>
        </w:r>
      </w:fldSimple>
      <w:r w:rsidRPr="00EF7CF5">
        <w:t>: (A) Preoperative investigation photo, barium enema showing dilated colon. Intraoperative photo showing (B) dissection around the rectum and hugely dilated colon, (C) small narrow aganglionic segment of the colon, (D) transanal pull through of the colon.</w:t>
      </w:r>
    </w:p>
    <w:p w14:paraId="447610A0" w14:textId="77777777" w:rsidR="00EF7CF5" w:rsidRDefault="00EF7CF5" w:rsidP="00EF7CF5">
      <w:pPr>
        <w:bidi w:val="0"/>
        <w:rPr>
          <w:color w:val="000000"/>
          <w:sz w:val="22"/>
          <w:szCs w:val="32"/>
          <w:lang w:val="en-GB"/>
        </w:rPr>
      </w:pPr>
      <w:r>
        <w:br w:type="page"/>
      </w:r>
    </w:p>
    <w:p w14:paraId="1C50613D" w14:textId="77777777" w:rsidR="00EF7CF5" w:rsidRDefault="00EF7CF5" w:rsidP="00EF7CF5">
      <w:pPr>
        <w:pStyle w:val="Caption"/>
        <w:ind w:left="1080"/>
      </w:pPr>
      <w:r w:rsidRPr="00EF7CF5">
        <w:rPr>
          <w:noProof/>
          <w:highlight w:val="green"/>
          <w:lang w:val="en-US"/>
        </w:rPr>
        <w:lastRenderedPageBreak/>
        <mc:AlternateContent>
          <mc:Choice Requires="wpg">
            <w:drawing>
              <wp:inline distT="0" distB="0" distL="0" distR="0" wp14:anchorId="2EE42802" wp14:editId="14BA4896">
                <wp:extent cx="4267200" cy="4362450"/>
                <wp:effectExtent l="0" t="0" r="0" b="0"/>
                <wp:docPr id="1" name="Group 13">
                  <a:extLst xmlns:a="http://schemas.openxmlformats.org/drawingml/2006/main">
                    <a:ext uri="{FF2B5EF4-FFF2-40B4-BE49-F238E27FC236}">
                      <a16:creationId xmlns:a16="http://schemas.microsoft.com/office/drawing/2014/main" id="{2044E90B-0E1F-F40D-B7D3-15AF2421226A}"/>
                    </a:ext>
                  </a:extLst>
                </wp:docPr>
                <wp:cNvGraphicFramePr/>
                <a:graphic xmlns:a="http://schemas.openxmlformats.org/drawingml/2006/main">
                  <a:graphicData uri="http://schemas.microsoft.com/office/word/2010/wordprocessingGroup">
                    <wpg:wgp>
                      <wpg:cNvGrpSpPr/>
                      <wpg:grpSpPr>
                        <a:xfrm>
                          <a:off x="0" y="0"/>
                          <a:ext cx="4267200" cy="4362450"/>
                          <a:chOff x="0" y="0"/>
                          <a:chExt cx="4505326" cy="6514231"/>
                        </a:xfrm>
                      </wpg:grpSpPr>
                      <pic:pic xmlns:pic="http://schemas.openxmlformats.org/drawingml/2006/picture">
                        <pic:nvPicPr>
                          <pic:cNvPr id="11" name="Picture 11">
                            <a:extLst>
                              <a:ext uri="{FF2B5EF4-FFF2-40B4-BE49-F238E27FC236}">
                                <a16:creationId xmlns:a16="http://schemas.microsoft.com/office/drawing/2014/main" id="{981F3BF8-450F-015A-AB6B-1100867CA92A}"/>
                              </a:ext>
                            </a:extLst>
                          </pic:cNvPr>
                          <pic:cNvPicPr>
                            <a:picLocks noChangeAspect="1"/>
                          </pic:cNvPicPr>
                        </pic:nvPicPr>
                        <pic:blipFill rotWithShape="1">
                          <a:blip r:embed="rId18">
                            <a:extLst>
                              <a:ext uri="{28A0092B-C50C-407E-A947-70E740481C1C}">
                                <a14:useLocalDpi xmlns:a14="http://schemas.microsoft.com/office/drawing/2010/main" val="0"/>
                              </a:ext>
                            </a:extLst>
                          </a:blip>
                          <a:srcRect t="10864" b="27441"/>
                          <a:stretch/>
                        </pic:blipFill>
                        <pic:spPr bwMode="auto">
                          <a:xfrm>
                            <a:off x="1" y="0"/>
                            <a:ext cx="4505325" cy="368307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Picture 12">
                            <a:extLst>
                              <a:ext uri="{FF2B5EF4-FFF2-40B4-BE49-F238E27FC236}">
                                <a16:creationId xmlns:a16="http://schemas.microsoft.com/office/drawing/2014/main" id="{2E17D45B-CDAA-A694-AED0-60CC59ED9C60}"/>
                              </a:ext>
                            </a:extLst>
                          </pic:cNvP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7875" t="7359" r="19959" b="17966"/>
                          <a:stretch/>
                        </pic:blipFill>
                        <pic:spPr bwMode="auto">
                          <a:xfrm>
                            <a:off x="0" y="3683076"/>
                            <a:ext cx="4505325" cy="283115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231FF05" id="Group 13" o:spid="_x0000_s1026" style="width:336pt;height:343.5pt;mso-position-horizontal-relative:char;mso-position-vertical-relative:line" coordsize="45053,651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">
                <v:shape id="Picture 11" o:spid="_x0000_s1027" type="#_x0000_t75" style="position:absolute;width:45053;height:36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">
                  <v:imagedata r:id="rId20" o:title="" croptop="7120f" cropbottom="17984f"/>
                  <v:path arrowok="t"/>
                </v:shape>
                <v:shape id="Picture 12" o:spid="_x0000_s1028" type="#_x0000_t75" style="position:absolute;top:36830;width:45053;height:28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">
                  <v:imagedata r:id="rId21" o:title="" croptop="4823f" cropbottom="11774f" cropleft="11715f" cropright="13080f"/>
                </v:shape>
                <w10:anchorlock/>
              </v:group>
            </w:pict>
          </mc:Fallback>
        </mc:AlternateContent>
      </w:r>
    </w:p>
    <w:p w14:paraId="4056C153" w14:textId="18612F49" w:rsidR="00EF7CF5" w:rsidRPr="00EF7CF5" w:rsidRDefault="00EF7CF5" w:rsidP="00901A6D">
      <w:pPr>
        <w:pStyle w:val="Fig"/>
        <w:spacing w:before="240"/>
        <w:jc w:val="left"/>
      </w:pPr>
      <w:r w:rsidRPr="00EF7CF5">
        <w:t xml:space="preserve">Figure </w:t>
      </w:r>
      <w:fldSimple w:instr=" SEQ Figure \* ARABIC ">
        <w:r w:rsidR="00504207">
          <w:rPr>
            <w:noProof/>
          </w:rPr>
          <w:t>2</w:t>
        </w:r>
      </w:fldSimple>
      <w:r w:rsidRPr="00EF7CF5">
        <w:t>: Preoperative investigations, Barium enema showing dilated long segment of colon.</w:t>
      </w:r>
    </w:p>
    <w:p w14:paraId="1BE14B12" w14:textId="77777777" w:rsidR="00EF7CF5" w:rsidRDefault="00EF7CF5">
      <w:pPr>
        <w:bidi w:val="0"/>
        <w:rPr>
          <w:rFonts w:asciiTheme="majorBidi" w:eastAsia="SimSun" w:hAnsiTheme="majorBidi" w:cstheme="majorBidi"/>
          <w:color w:val="000000" w:themeColor="text1"/>
          <w:sz w:val="18"/>
          <w:szCs w:val="32"/>
          <w:highlight w:val="green"/>
          <w:lang w:val="en-GB"/>
        </w:rPr>
      </w:pPr>
      <w:r>
        <w:rPr>
          <w:highlight w:val="green"/>
        </w:rPr>
        <w:br w:type="page"/>
      </w:r>
    </w:p>
    <w:p w14:paraId="178C9A67" w14:textId="77777777" w:rsidR="00EF7CF5" w:rsidRDefault="00EF7CF5" w:rsidP="00EF7CF5">
      <w:pPr>
        <w:pStyle w:val="Footnote0"/>
        <w:ind w:left="360"/>
      </w:pPr>
      <w:r w:rsidRPr="00EF7CF5">
        <w:rPr>
          <w:noProof/>
          <w:lang w:val="en-US"/>
        </w:rPr>
        <w:lastRenderedPageBreak/>
        <mc:AlternateContent>
          <mc:Choice Requires="wpg">
            <w:drawing>
              <wp:inline distT="0" distB="0" distL="0" distR="0" wp14:anchorId="0C97BF89" wp14:editId="58F55992">
                <wp:extent cx="5302663" cy="3742389"/>
                <wp:effectExtent l="0" t="0" r="0" b="0"/>
                <wp:docPr id="14" name="Group 29"/>
                <wp:cNvGraphicFramePr/>
                <a:graphic xmlns:a="http://schemas.openxmlformats.org/drawingml/2006/main">
                  <a:graphicData uri="http://schemas.microsoft.com/office/word/2010/wordprocessingGroup">
                    <wpg:wgp>
                      <wpg:cNvGrpSpPr/>
                      <wpg:grpSpPr>
                        <a:xfrm>
                          <a:off x="0" y="0"/>
                          <a:ext cx="5302663" cy="3742389"/>
                          <a:chOff x="0" y="0"/>
                          <a:chExt cx="5302663" cy="3742389"/>
                        </a:xfrm>
                      </wpg:grpSpPr>
                      <wpg:grpSp>
                        <wpg:cNvPr id="15" name="Group 15"/>
                        <wpg:cNvGrpSpPr/>
                        <wpg:grpSpPr>
                          <a:xfrm>
                            <a:off x="6038" y="60960"/>
                            <a:ext cx="5296625" cy="3681429"/>
                            <a:chOff x="6038" y="60960"/>
                            <a:chExt cx="5296625" cy="3681429"/>
                          </a:xfrm>
                        </wpg:grpSpPr>
                        <wpg:grpSp>
                          <wpg:cNvPr id="16" name="Group 16">
                            <a:extLst>
                              <a:ext uri="{FF2B5EF4-FFF2-40B4-BE49-F238E27FC236}">
                                <a16:creationId xmlns:a16="http://schemas.microsoft.com/office/drawing/2014/main" id="{32103E46-3113-98F7-051F-DAA0DC583FD8}"/>
                              </a:ext>
                            </a:extLst>
                          </wpg:cNvPr>
                          <wpg:cNvGrpSpPr/>
                          <wpg:grpSpPr>
                            <a:xfrm>
                              <a:off x="6038" y="60960"/>
                              <a:ext cx="5296625" cy="1844040"/>
                              <a:chOff x="6038" y="60960"/>
                              <a:chExt cx="5296625" cy="1844349"/>
                            </a:xfrm>
                          </wpg:grpSpPr>
                          <pic:pic xmlns:pic="http://schemas.openxmlformats.org/drawingml/2006/picture">
                            <pic:nvPicPr>
                              <pic:cNvPr id="17" name="Picture 17">
                                <a:extLst>
                                  <a:ext uri="{FF2B5EF4-FFF2-40B4-BE49-F238E27FC236}">
                                    <a16:creationId xmlns:a16="http://schemas.microsoft.com/office/drawing/2014/main" id="{7CF06B4A-87EA-3561-9668-D336DC068AB4}"/>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038" y="60960"/>
                                <a:ext cx="2537227" cy="18443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8">
                                <a:extLst>
                                  <a:ext uri="{FF2B5EF4-FFF2-40B4-BE49-F238E27FC236}">
                                    <a16:creationId xmlns:a16="http://schemas.microsoft.com/office/drawing/2014/main" id="{49DC5289-B444-DD46-8177-38E5400EFFA6}"/>
                                  </a:ext>
                                </a:extLst>
                              </pic:cNvPr>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549303" y="64812"/>
                                <a:ext cx="2753360" cy="1833845"/>
                              </a:xfrm>
                              <a:prstGeom prst="rect">
                                <a:avLst/>
                              </a:prstGeom>
                              <a:noFill/>
                              <a:ln>
                                <a:noFill/>
                              </a:ln>
                            </pic:spPr>
                          </pic:pic>
                        </wpg:grpSp>
                        <pic:pic xmlns:pic="http://schemas.openxmlformats.org/drawingml/2006/picture">
                          <pic:nvPicPr>
                            <pic:cNvPr id="19" name="Picture 19" descr="C:\Users\mostafa\AppData\Local\Microsoft\Windows\INetCache\Content.Word\long sement.jpg"/>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6038" y="1905000"/>
                              <a:ext cx="2537227" cy="1837389"/>
                            </a:xfrm>
                            <a:prstGeom prst="rect">
                              <a:avLst/>
                            </a:prstGeom>
                            <a:noFill/>
                            <a:ln>
                              <a:noFill/>
                            </a:ln>
                          </pic:spPr>
                        </pic:pic>
                        <pic:pic xmlns:pic="http://schemas.openxmlformats.org/drawingml/2006/picture">
                          <pic:nvPicPr>
                            <pic:cNvPr id="20" name="Picture 20" descr="C:\Users\mostafa\AppData\Local\Microsoft\Windows\INetCache\Content.Word\stapler.jpg"/>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549303" y="1896291"/>
                              <a:ext cx="2753360" cy="1846098"/>
                            </a:xfrm>
                            <a:prstGeom prst="rect">
                              <a:avLst/>
                            </a:prstGeom>
                            <a:noFill/>
                            <a:ln>
                              <a:noFill/>
                            </a:ln>
                          </pic:spPr>
                        </pic:pic>
                      </wpg:grpSp>
                      <wps:wsp>
                        <wps:cNvPr id="21" name="TextBox 25"/>
                        <wps:cNvSpPr txBox="1"/>
                        <wps:spPr>
                          <a:xfrm>
                            <a:off x="0" y="0"/>
                            <a:ext cx="315595" cy="412115"/>
                          </a:xfrm>
                          <a:prstGeom prst="rect">
                            <a:avLst/>
                          </a:prstGeom>
                          <a:noFill/>
                        </wps:spPr>
                        <wps:txbx>
                          <w:txbxContent>
                            <w:p w14:paraId="5CA151D3"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A</w:t>
                              </w:r>
                            </w:p>
                          </w:txbxContent>
                        </wps:txbx>
                        <wps:bodyPr wrap="none" rtlCol="0">
                          <a:spAutoFit/>
                        </wps:bodyPr>
                      </wps:wsp>
                      <wps:wsp>
                        <wps:cNvPr id="22" name="TextBox 26"/>
                        <wps:cNvSpPr txBox="1"/>
                        <wps:spPr>
                          <a:xfrm>
                            <a:off x="2543067" y="0"/>
                            <a:ext cx="315595" cy="412115"/>
                          </a:xfrm>
                          <a:prstGeom prst="rect">
                            <a:avLst/>
                          </a:prstGeom>
                          <a:noFill/>
                        </wps:spPr>
                        <wps:txbx>
                          <w:txbxContent>
                            <w:p w14:paraId="5A0DBC18"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A</w:t>
                              </w:r>
                            </w:p>
                          </w:txbxContent>
                        </wps:txbx>
                        <wps:bodyPr wrap="none" rtlCol="0">
                          <a:spAutoFit/>
                        </wps:bodyPr>
                      </wps:wsp>
                      <wps:wsp>
                        <wps:cNvPr id="23" name="TextBox 27"/>
                        <wps:cNvSpPr txBox="1"/>
                        <wps:spPr>
                          <a:xfrm>
                            <a:off x="0" y="1843875"/>
                            <a:ext cx="307340" cy="412115"/>
                          </a:xfrm>
                          <a:prstGeom prst="rect">
                            <a:avLst/>
                          </a:prstGeom>
                          <a:noFill/>
                        </wps:spPr>
                        <wps:txbx>
                          <w:txbxContent>
                            <w:p w14:paraId="0053E654"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B</w:t>
                              </w:r>
                            </w:p>
                          </w:txbxContent>
                        </wps:txbx>
                        <wps:bodyPr wrap="none" rtlCol="0">
                          <a:spAutoFit/>
                        </wps:bodyPr>
                      </wps:wsp>
                      <wps:wsp>
                        <wps:cNvPr id="24" name="TextBox 28"/>
                        <wps:cNvSpPr txBox="1"/>
                        <wps:spPr>
                          <a:xfrm>
                            <a:off x="2552684" y="1843875"/>
                            <a:ext cx="304800" cy="412115"/>
                          </a:xfrm>
                          <a:prstGeom prst="rect">
                            <a:avLst/>
                          </a:prstGeom>
                          <a:noFill/>
                        </wps:spPr>
                        <wps:txbx>
                          <w:txbxContent>
                            <w:p w14:paraId="00DA7D78"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C</w:t>
                              </w:r>
                            </w:p>
                          </w:txbxContent>
                        </wps:txbx>
                        <wps:bodyPr wrap="none" rtlCol="0">
                          <a:spAutoFit/>
                        </wps:bodyPr>
                      </wps:wsp>
                    </wpg:wgp>
                  </a:graphicData>
                </a:graphic>
              </wp:inline>
            </w:drawing>
          </mc:Choice>
          <mc:Fallback>
            <w:pict>
              <v:group w14:anchorId="0C97BF89" id="Group 29" o:spid="_x0000_s1036" style="width:417.55pt;height:294.7pt;mso-position-horizontal-relative:char;mso-position-vertical-relative:line" coordsize="53026,374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W9zdGFmYSBOYXNlcgAABZAD&#10;AAIAAAAUAAACppAEAAIAAAAUAAACupKRAAIAAAADMDYAAJKSAAIAAAADMDYAAOocAAcAAAEMAAAB&#10;mgAAAAAc6g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8P3hwYWNrZXQgZW5kPSd3Jz8+/9sAQwAHBQUGBQQHBgUGCAcHCAoRCwoJ&#10;CQoVDxAMERgVGhkYFRgXGx4nIRsdJR0XGCIuIiUoKSssKxogLzMvKjInKisq/9sAQwEHCAgKCQoU&#10;CwsUKhwYHCoqKioqKioqKioqKioqKioqKioqKioqKioqKioqKioqKioqKioqKioqKioqKioqKioq&#10;/8AAEQgCTgMs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Nb3N0YWZhIE5hc2VyAAAFkAMAAgAAABQAAAKmkAQAAgAAABQAAAK6kpEAAgAA&#10;AAMwNgAAkpIAAgAAAAMwNgAA6hwABwAAAQwAAAGaAAAAABzq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Dw/eHBhY2tldCBlbmQ9&#10;J3cnPz7/2wBDAAcFBQYFBAcGBQYIBwcIChELCgkJChUPEAwRGBUaGRgVGBcbHichGx0lHRcYIi4i&#10;JSgpKywrGiAvMy8qMicqKyr/2wBDAQcICAoJChQLCxQqHBgcKioqKioqKioqKioqKioqKioqKioq&#10;KioqKioqKioqKioqKioqKioqKioqKioqKioqKir/wAARCAJFA2g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1vc3RhZmEg&#10;TmFzZXIAAAWQAwACAAAAFAAAAqaQBAACAAAAFAAAArqSkQACAAAAAzU2AACSkgACAAAAAzU2AADq&#10;HAAHAAABDAAAAZoAAAAAHOo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PD94cGFja2V0IGVuZD0ndyc/Pv/bAEMABwUFBgUEBwYF&#10;BggHBwgKEQsKCQkKFQ8QDBEYFRoZGBUYFxseJyEbHSUdFxgiLiIlKCkrLCsaIC8zLyoyJyorKv/b&#10;AEMBBwgICgkKFAsLFCocGBwqKioqKioqKioqKioqKioqKioqKioqKioqKioqKioqKioqKioqKioq&#10;KioqKioqKioqKv/AABEIAksEB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1vc3RhZmEgTmFzZXIAAAWQAwACAAAAFAAAAqaQBAAC&#10;AAAAFAAAArqSkQACAAAAAzY2AACSkgACAAAAAzY2AADqHAAHAAABDAAAAZoAAAAAHOo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PD94cGFja2V0IGVuZD0ndyc/Pv/bAEMABwUFBgUEBwYFBggHBwgKEQsKCQkKFQ8QDBEYFRoZGBUY&#10;FxseJyEbHSUdFxgiLiIlKCkrLCsaIC8zLyoyJyorKv/bAEMBBwgICgkKFAsLFCocGBwqKioqKioq&#10;KioqKioqKioqKioqKioqKioqKioqKioqKioqKioqKioqKioqKioqKioqKv/AABEIAk4D+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">
                <v:group id="Group 15" o:spid="_x0000_s1037" style="position:absolute;left:60;top:609;width:52966;height:36814" coordorigin="60,609" coordsize="52966,36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38" style="position:absolute;left:60;top:609;width:52966;height:18441" coordorigin="60,609" coordsize="52966,18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39" type="#_x0000_t75" style="position:absolute;left:60;top:609;width:25372;height:18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">
                      <v:imagedata r:id="rId26" o:title=""/>
                    </v:shape>
                    <v:shape id="Picture 18" o:spid="_x0000_s1040" type="#_x0000_t75" style="position:absolute;left:25493;top:648;width:27533;height:18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">
                      <v:imagedata r:id="rId27" o:title=""/>
                    </v:shape>
                  </v:group>
                  <v:shape id="Picture 19" o:spid="_x0000_s1041" type="#_x0000_t75" style="position:absolute;left:60;top:19050;width:25372;height:18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">
                    <v:imagedata r:id="rId28" o:title="long sement"/>
                  </v:shape>
                  <v:shape id="Picture 20" o:spid="_x0000_s1042" type="#_x0000_t75" style="position:absolute;left:25493;top:18962;width:27533;height:18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">
                    <v:imagedata r:id="rId29" o:title="stapler"/>
                  </v:shape>
                </v:group>
                <v:shape id="TextBox 25" o:spid="_x0000_s1043" type="#_x0000_t202" style="position:absolute;width:3155;height:4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5CA151D3"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A</w:t>
                        </w:r>
                      </w:p>
                    </w:txbxContent>
                  </v:textbox>
                </v:shape>
                <v:shape id="TextBox 26" o:spid="_x0000_s1044" type="#_x0000_t202" style="position:absolute;left:25430;width:3156;height:4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5A0DBC18"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A</w:t>
                        </w:r>
                      </w:p>
                    </w:txbxContent>
                  </v:textbox>
                </v:shape>
                <v:shape id="TextBox 27" o:spid="_x0000_s1045" type="#_x0000_t202" style="position:absolute;top:18438;width:3073;height:4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0053E654"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B</w:t>
                        </w:r>
                      </w:p>
                    </w:txbxContent>
                  </v:textbox>
                </v:shape>
                <v:shape id="TextBox 28" o:spid="_x0000_s1046" type="#_x0000_t202" style="position:absolute;left:25526;top:18438;width:3048;height:4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" filled="f" stroked="f">
                  <v:textbox style="mso-fit-shape-to-text:t">
                    <w:txbxContent>
                      <w:p w14:paraId="00DA7D78" w14:textId="77777777" w:rsidR="00DF0286" w:rsidRDefault="00DF0286" w:rsidP="00EF7CF5">
                        <w:pPr>
                          <w:pStyle w:val="NormalWeb"/>
                          <w:bidi w:val="0"/>
                          <w:spacing w:after="0"/>
                        </w:pPr>
                        <w:r>
                          <w:rPr>
                            <w:rFonts w:asciiTheme="minorHAnsi" w:hAnsi="Calibri" w:cstheme="minorBidi"/>
                            <w:color w:val="FFFFFF" w:themeColor="background1"/>
                            <w:kern w:val="24"/>
                            <w:sz w:val="36"/>
                            <w:szCs w:val="36"/>
                          </w:rPr>
                          <w:t>C</w:t>
                        </w:r>
                      </w:p>
                    </w:txbxContent>
                  </v:textbox>
                </v:shape>
                <w10:anchorlock/>
              </v:group>
            </w:pict>
          </mc:Fallback>
        </mc:AlternateContent>
      </w:r>
    </w:p>
    <w:p w14:paraId="080C241C" w14:textId="4BF4A4CC" w:rsidR="00EF7CF5" w:rsidRDefault="00EF7CF5" w:rsidP="00901A6D">
      <w:pPr>
        <w:pStyle w:val="Caption"/>
        <w:spacing w:before="240"/>
      </w:pPr>
      <w:r>
        <w:t xml:space="preserve">Figure </w:t>
      </w:r>
      <w:r>
        <w:fldChar w:fldCharType="begin"/>
      </w:r>
      <w:r>
        <w:instrText xml:space="preserve"> SEQ Figure \* ARABIC </w:instrText>
      </w:r>
      <w:r>
        <w:fldChar w:fldCharType="separate"/>
      </w:r>
      <w:r w:rsidR="00504207">
        <w:rPr>
          <w:noProof/>
        </w:rPr>
        <w:t>3</w:t>
      </w:r>
      <w:r>
        <w:fldChar w:fldCharType="end"/>
      </w:r>
      <w:r>
        <w:t>:</w:t>
      </w:r>
      <w:r w:rsidR="00901A6D">
        <w:t xml:space="preserve"> Intraoperative photo showing, (A) </w:t>
      </w:r>
      <w:r w:rsidRPr="003574D5">
        <w:t>laparoscopic dissection of the colon</w:t>
      </w:r>
      <w:r w:rsidR="00901A6D">
        <w:t xml:space="preserve">, (B) </w:t>
      </w:r>
      <w:r w:rsidR="00901A6D" w:rsidRPr="003574D5">
        <w:t>long dissected segment of dilated colon</w:t>
      </w:r>
      <w:r w:rsidR="00901A6D">
        <w:t xml:space="preserve">, (C) </w:t>
      </w:r>
      <w:r w:rsidR="00901A6D" w:rsidRPr="003574D5">
        <w:t>laparoscopic stapler applied to the colon</w:t>
      </w:r>
      <w:r w:rsidR="00901A6D">
        <w:t>.</w:t>
      </w:r>
    </w:p>
    <w:p w14:paraId="4AFD29CA" w14:textId="1DB5A679" w:rsidR="00A2624E" w:rsidRDefault="00A2624E" w:rsidP="00EF7CF5">
      <w:pPr>
        <w:pStyle w:val="Footnote0"/>
        <w:ind w:left="360"/>
      </w:pPr>
    </w:p>
    <w:p w14:paraId="5CC030D8" w14:textId="2BD59664" w:rsidR="00DF0286" w:rsidRPr="00EF7CF5" w:rsidRDefault="00DF0286" w:rsidP="00EF7CF5">
      <w:pPr>
        <w:pStyle w:val="Footnote0"/>
        <w:ind w:left="360"/>
      </w:pPr>
    </w:p>
    <w:sectPr w:rsidR="00DF0286" w:rsidRPr="00EF7CF5" w:rsidSect="00E577EC">
      <w:footerReference w:type="default" r:id="rId30"/>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8F5148" w14:textId="77777777" w:rsidR="0093357D" w:rsidRDefault="0093357D" w:rsidP="00D62539">
      <w:r>
        <w:separator/>
      </w:r>
    </w:p>
  </w:endnote>
  <w:endnote w:type="continuationSeparator" w:id="0">
    <w:p w14:paraId="1BC4307B" w14:textId="77777777" w:rsidR="0093357D" w:rsidRDefault="0093357D" w:rsidP="00D62539">
      <w:r>
        <w:continuationSeparator/>
      </w:r>
    </w:p>
  </w:endnote>
  <w:endnote w:type="continuationNotice" w:id="1">
    <w:p w14:paraId="08584709" w14:textId="77777777" w:rsidR="0093357D" w:rsidRDefault="009335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khbar MT">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Helvetica Neue">
    <w:altName w:val="Segoe Print"/>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 New Roman PS">
    <w:altName w:val="Times New Roman"/>
    <w:panose1 w:val="00000000000000000000"/>
    <w:charset w:val="00"/>
    <w:family w:val="roman"/>
    <w:notTrueType/>
    <w:pitch w:val="default"/>
  </w:font>
  <w:font w:name="Myriad Pro">
    <w:altName w:val="Segoe UI"/>
    <w:panose1 w:val="00000000000000000000"/>
    <w:charset w:val="00"/>
    <w:family w:val="swiss"/>
    <w:notTrueType/>
    <w:pitch w:val="variable"/>
    <w:sig w:usb0="20000287" w:usb1="00000001" w:usb2="00000000" w:usb3="00000000" w:csb0="0000019F" w:csb1="00000000"/>
  </w:font>
  <w:font w:name="CapitoliumNews">
    <w:altName w:val="Times New Roman"/>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AdvOT678fd422">
    <w:altName w:val="Times New Roman"/>
    <w:charset w:val="00"/>
    <w:family w:val="roman"/>
    <w:pitch w:val="default"/>
  </w:font>
  <w:font w:name="AdvP4A0FAF">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altName w:val="Arial"/>
    <w:charset w:val="00"/>
    <w:family w:val="roman"/>
    <w:pitch w:val="default"/>
  </w:font>
  <w:font w:name="Jokerman">
    <w:panose1 w:val="04090605060D06020702"/>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charset w:val="00"/>
    <w:family w:val="roman"/>
    <w:pitch w:val="default"/>
  </w:font>
  <w:font w:name="AdvPSMP13">
    <w:altName w:val="Cambria"/>
    <w:panose1 w:val="00000000000000000000"/>
    <w:charset w:val="00"/>
    <w:family w:val="roman"/>
    <w:notTrueType/>
    <w:pitch w:val="default"/>
  </w:font>
  <w:font w:name="AdvOT678fd422+20">
    <w:altName w:val="Cambria"/>
    <w:panose1 w:val="00000000000000000000"/>
    <w:charset w:val="00"/>
    <w:family w:val="roman"/>
    <w:notTrueType/>
    <w:pitch w:val="default"/>
  </w:font>
  <w:font w:name="Monotype Corsiva">
    <w:panose1 w:val="03010101010201010101"/>
    <w:charset w:val="00"/>
    <w:family w:val="script"/>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Verdana">
    <w:panose1 w:val="020B0604030504040204"/>
    <w:charset w:val="00"/>
    <w:family w:val="swiss"/>
    <w:pitch w:val="variable"/>
    <w:sig w:usb0="A00006FF" w:usb1="4000205B" w:usb2="00000010" w:usb3="00000000" w:csb0="0000019F" w:csb1="00000000"/>
  </w:font>
  <w:font w:name="Pxsy">
    <w:altName w:val="Cambria"/>
    <w:panose1 w:val="00000000000000000000"/>
    <w:charset w:val="00"/>
    <w:family w:val="roman"/>
    <w:notTrueType/>
    <w:pitch w:val="default"/>
  </w:font>
  <w:font w:name="Dictum">
    <w:altName w:val="Times New Roman"/>
    <w:charset w:val="00"/>
    <w:family w:val="auto"/>
    <w:pitch w:val="variable"/>
    <w:sig w:usb0="00000003" w:usb1="00000000" w:usb2="00000000" w:usb3="00000000" w:csb0="00000001" w:csb1="00000000"/>
  </w:font>
  <w:font w:name="BlackChancery">
    <w:altName w:val="Times New Roman"/>
    <w:charset w:val="00"/>
    <w:family w:val="auto"/>
    <w:pitch w:val="variable"/>
    <w:sig w:usb0="00000001" w:usb1="00000000" w:usb2="00000000" w:usb3="00000000" w:csb0="00000009" w:csb1="00000000"/>
  </w:font>
  <w:font w:name="AGaramondPro-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8747251"/>
      <w:docPartObj>
        <w:docPartGallery w:val="Page Numbers (Bottom of Page)"/>
        <w:docPartUnique/>
      </w:docPartObj>
    </w:sdtPr>
    <w:sdtEndPr>
      <w:rPr>
        <w:noProof/>
      </w:rPr>
    </w:sdtEndPr>
    <w:sdtContent>
      <w:p w14:paraId="13565E2F" w14:textId="60909E50" w:rsidR="00DF0286" w:rsidRDefault="00DF0286" w:rsidP="00AF6938">
        <w:pPr>
          <w:pStyle w:val="Footer"/>
          <w:bidi w:val="0"/>
          <w:jc w:val="center"/>
        </w:pPr>
        <w:r>
          <w:fldChar w:fldCharType="begin"/>
        </w:r>
        <w:r>
          <w:instrText xml:space="preserve"> PAGE   \* MERGEFORMAT </w:instrText>
        </w:r>
        <w:r>
          <w:fldChar w:fldCharType="separate"/>
        </w:r>
        <w:r w:rsidR="0050133B">
          <w:rPr>
            <w:noProof/>
          </w:rPr>
          <w:t>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15FEBB" w14:textId="77777777" w:rsidR="0093357D" w:rsidRDefault="0093357D" w:rsidP="00D62539">
      <w:r>
        <w:separator/>
      </w:r>
    </w:p>
  </w:footnote>
  <w:footnote w:type="continuationSeparator" w:id="0">
    <w:p w14:paraId="64555532" w14:textId="77777777" w:rsidR="0093357D" w:rsidRDefault="0093357D" w:rsidP="00D62539">
      <w:r>
        <w:continuationSeparator/>
      </w:r>
    </w:p>
  </w:footnote>
  <w:footnote w:type="continuationNotice" w:id="1">
    <w:p w14:paraId="2AF38E00" w14:textId="77777777" w:rsidR="0093357D" w:rsidRDefault="009335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6BE4775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8E6439"/>
    <w:multiLevelType w:val="hybridMultilevel"/>
    <w:tmpl w:val="C172A8FC"/>
    <w:lvl w:ilvl="0" w:tplc="5F1AC2C4">
      <w:start w:val="1"/>
      <w:numFmt w:val="lowerLetter"/>
      <w:pStyle w:val="Lists"/>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0F0F1C"/>
    <w:multiLevelType w:val="hybridMultilevel"/>
    <w:tmpl w:val="C150C202"/>
    <w:lvl w:ilvl="0" w:tplc="04090001">
      <w:start w:val="1"/>
      <w:numFmt w:val="bullet"/>
      <w:lvlText w:val=""/>
      <w:lvlJc w:val="left"/>
      <w:pPr>
        <w:ind w:left="1156" w:hanging="360"/>
      </w:pPr>
      <w:rPr>
        <w:rFonts w:ascii="Symbol" w:hAnsi="Symbol" w:hint="default"/>
      </w:rPr>
    </w:lvl>
    <w:lvl w:ilvl="1" w:tplc="04090003" w:tentative="1">
      <w:start w:val="1"/>
      <w:numFmt w:val="bullet"/>
      <w:lvlText w:val="o"/>
      <w:lvlJc w:val="left"/>
      <w:pPr>
        <w:ind w:left="1876" w:hanging="360"/>
      </w:pPr>
      <w:rPr>
        <w:rFonts w:ascii="Courier New" w:hAnsi="Courier New" w:cs="Courier New" w:hint="default"/>
      </w:rPr>
    </w:lvl>
    <w:lvl w:ilvl="2" w:tplc="04090005" w:tentative="1">
      <w:start w:val="1"/>
      <w:numFmt w:val="bullet"/>
      <w:lvlText w:val=""/>
      <w:lvlJc w:val="left"/>
      <w:pPr>
        <w:ind w:left="2596" w:hanging="360"/>
      </w:pPr>
      <w:rPr>
        <w:rFonts w:ascii="Wingdings" w:hAnsi="Wingdings" w:hint="default"/>
      </w:rPr>
    </w:lvl>
    <w:lvl w:ilvl="3" w:tplc="04090001" w:tentative="1">
      <w:start w:val="1"/>
      <w:numFmt w:val="bullet"/>
      <w:lvlText w:val=""/>
      <w:lvlJc w:val="left"/>
      <w:pPr>
        <w:ind w:left="3316" w:hanging="360"/>
      </w:pPr>
      <w:rPr>
        <w:rFonts w:ascii="Symbol" w:hAnsi="Symbol" w:hint="default"/>
      </w:rPr>
    </w:lvl>
    <w:lvl w:ilvl="4" w:tplc="04090003" w:tentative="1">
      <w:start w:val="1"/>
      <w:numFmt w:val="bullet"/>
      <w:lvlText w:val="o"/>
      <w:lvlJc w:val="left"/>
      <w:pPr>
        <w:ind w:left="4036" w:hanging="360"/>
      </w:pPr>
      <w:rPr>
        <w:rFonts w:ascii="Courier New" w:hAnsi="Courier New" w:cs="Courier New" w:hint="default"/>
      </w:rPr>
    </w:lvl>
    <w:lvl w:ilvl="5" w:tplc="04090005" w:tentative="1">
      <w:start w:val="1"/>
      <w:numFmt w:val="bullet"/>
      <w:lvlText w:val=""/>
      <w:lvlJc w:val="left"/>
      <w:pPr>
        <w:ind w:left="4756" w:hanging="360"/>
      </w:pPr>
      <w:rPr>
        <w:rFonts w:ascii="Wingdings" w:hAnsi="Wingdings" w:hint="default"/>
      </w:rPr>
    </w:lvl>
    <w:lvl w:ilvl="6" w:tplc="04090001" w:tentative="1">
      <w:start w:val="1"/>
      <w:numFmt w:val="bullet"/>
      <w:lvlText w:val=""/>
      <w:lvlJc w:val="left"/>
      <w:pPr>
        <w:ind w:left="5476" w:hanging="360"/>
      </w:pPr>
      <w:rPr>
        <w:rFonts w:ascii="Symbol" w:hAnsi="Symbol" w:hint="default"/>
      </w:rPr>
    </w:lvl>
    <w:lvl w:ilvl="7" w:tplc="04090003" w:tentative="1">
      <w:start w:val="1"/>
      <w:numFmt w:val="bullet"/>
      <w:lvlText w:val="o"/>
      <w:lvlJc w:val="left"/>
      <w:pPr>
        <w:ind w:left="6196" w:hanging="360"/>
      </w:pPr>
      <w:rPr>
        <w:rFonts w:ascii="Courier New" w:hAnsi="Courier New" w:cs="Courier New" w:hint="default"/>
      </w:rPr>
    </w:lvl>
    <w:lvl w:ilvl="8" w:tplc="04090005" w:tentative="1">
      <w:start w:val="1"/>
      <w:numFmt w:val="bullet"/>
      <w:lvlText w:val=""/>
      <w:lvlJc w:val="left"/>
      <w:pPr>
        <w:ind w:left="6916" w:hanging="360"/>
      </w:pPr>
      <w:rPr>
        <w:rFonts w:ascii="Wingdings" w:hAnsi="Wingdings" w:hint="default"/>
      </w:rPr>
    </w:lvl>
  </w:abstractNum>
  <w:abstractNum w:abstractNumId="3" w15:restartNumberingAfterBreak="0">
    <w:nsid w:val="06907994"/>
    <w:multiLevelType w:val="hybridMultilevel"/>
    <w:tmpl w:val="840E6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0C57A0"/>
    <w:multiLevelType w:val="hybridMultilevel"/>
    <w:tmpl w:val="07BAC806"/>
    <w:lvl w:ilvl="0" w:tplc="42866FB4">
      <w:start w:val="1"/>
      <w:numFmt w:val="decimal"/>
      <w:lvlText w:val="%1-"/>
      <w:lvlJc w:val="left"/>
      <w:pPr>
        <w:ind w:left="36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8CD3FCC"/>
    <w:multiLevelType w:val="hybridMultilevel"/>
    <w:tmpl w:val="C4CC4364"/>
    <w:lvl w:ilvl="0" w:tplc="04090001">
      <w:start w:val="1"/>
      <w:numFmt w:val="bullet"/>
      <w:lvlText w:val=""/>
      <w:lvlJc w:val="left"/>
      <w:pPr>
        <w:ind w:left="1080" w:hanging="360"/>
      </w:pPr>
      <w:rPr>
        <w:rFonts w:ascii="Symbol" w:hAnsi="Symbol"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08DF79A0"/>
    <w:multiLevelType w:val="hybridMultilevel"/>
    <w:tmpl w:val="A864A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9F03CF"/>
    <w:multiLevelType w:val="hybridMultilevel"/>
    <w:tmpl w:val="82F8C8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1748BA"/>
    <w:multiLevelType w:val="hybridMultilevel"/>
    <w:tmpl w:val="85906AC6"/>
    <w:lvl w:ilvl="0" w:tplc="A5846A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9B4137"/>
    <w:multiLevelType w:val="hybridMultilevel"/>
    <w:tmpl w:val="AAE24372"/>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B77C836A">
      <w:start w:val="1"/>
      <w:numFmt w:val="decimal"/>
      <w:lvlText w:val="%4."/>
      <w:lvlJc w:val="left"/>
      <w:pPr>
        <w:ind w:left="2880" w:hanging="360"/>
      </w:pPr>
      <w:rPr>
        <w:b/>
        <w:bCs/>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B55F52"/>
    <w:multiLevelType w:val="hybridMultilevel"/>
    <w:tmpl w:val="4C605D00"/>
    <w:lvl w:ilvl="0" w:tplc="40661EA8">
      <w:start w:val="1"/>
      <w:numFmt w:val="decimal"/>
      <w:lvlText w:val="%1."/>
      <w:lvlJc w:val="left"/>
      <w:pPr>
        <w:ind w:left="960" w:hanging="360"/>
        <w:jc w:val="right"/>
      </w:pPr>
      <w:rPr>
        <w:rFonts w:ascii="Times New Roman" w:eastAsia="Times New Roman" w:hAnsi="Times New Roman" w:cs="Times New Roman" w:hint="default"/>
        <w:spacing w:val="0"/>
        <w:w w:val="100"/>
        <w:sz w:val="28"/>
        <w:szCs w:val="28"/>
        <w:lang w:val="en-US" w:eastAsia="en-US" w:bidi="ar-SA"/>
      </w:rPr>
    </w:lvl>
    <w:lvl w:ilvl="1" w:tplc="9D2E8608">
      <w:numFmt w:val="bullet"/>
      <w:lvlText w:val="•"/>
      <w:lvlJc w:val="left"/>
      <w:pPr>
        <w:ind w:left="1874" w:hanging="360"/>
      </w:pPr>
      <w:rPr>
        <w:rFonts w:hint="default"/>
        <w:lang w:val="en-US" w:eastAsia="en-US" w:bidi="ar-SA"/>
      </w:rPr>
    </w:lvl>
    <w:lvl w:ilvl="2" w:tplc="8214B1CE">
      <w:numFmt w:val="bullet"/>
      <w:lvlText w:val="•"/>
      <w:lvlJc w:val="left"/>
      <w:pPr>
        <w:ind w:left="2789" w:hanging="360"/>
      </w:pPr>
      <w:rPr>
        <w:rFonts w:hint="default"/>
        <w:lang w:val="en-US" w:eastAsia="en-US" w:bidi="ar-SA"/>
      </w:rPr>
    </w:lvl>
    <w:lvl w:ilvl="3" w:tplc="C9B0EACC">
      <w:numFmt w:val="bullet"/>
      <w:lvlText w:val="•"/>
      <w:lvlJc w:val="left"/>
      <w:pPr>
        <w:ind w:left="3703" w:hanging="360"/>
      </w:pPr>
      <w:rPr>
        <w:rFonts w:hint="default"/>
        <w:lang w:val="en-US" w:eastAsia="en-US" w:bidi="ar-SA"/>
      </w:rPr>
    </w:lvl>
    <w:lvl w:ilvl="4" w:tplc="31D65F4C">
      <w:numFmt w:val="bullet"/>
      <w:lvlText w:val="•"/>
      <w:lvlJc w:val="left"/>
      <w:pPr>
        <w:ind w:left="4618" w:hanging="360"/>
      </w:pPr>
      <w:rPr>
        <w:rFonts w:hint="default"/>
        <w:lang w:val="en-US" w:eastAsia="en-US" w:bidi="ar-SA"/>
      </w:rPr>
    </w:lvl>
    <w:lvl w:ilvl="5" w:tplc="5CE054C6">
      <w:numFmt w:val="bullet"/>
      <w:lvlText w:val="•"/>
      <w:lvlJc w:val="left"/>
      <w:pPr>
        <w:ind w:left="5533" w:hanging="360"/>
      </w:pPr>
      <w:rPr>
        <w:rFonts w:hint="default"/>
        <w:lang w:val="en-US" w:eastAsia="en-US" w:bidi="ar-SA"/>
      </w:rPr>
    </w:lvl>
    <w:lvl w:ilvl="6" w:tplc="AA3EC026">
      <w:numFmt w:val="bullet"/>
      <w:lvlText w:val="•"/>
      <w:lvlJc w:val="left"/>
      <w:pPr>
        <w:ind w:left="6447" w:hanging="360"/>
      </w:pPr>
      <w:rPr>
        <w:rFonts w:hint="default"/>
        <w:lang w:val="en-US" w:eastAsia="en-US" w:bidi="ar-SA"/>
      </w:rPr>
    </w:lvl>
    <w:lvl w:ilvl="7" w:tplc="1AE6693E">
      <w:numFmt w:val="bullet"/>
      <w:lvlText w:val="•"/>
      <w:lvlJc w:val="left"/>
      <w:pPr>
        <w:ind w:left="7362" w:hanging="360"/>
      </w:pPr>
      <w:rPr>
        <w:rFonts w:hint="default"/>
        <w:lang w:val="en-US" w:eastAsia="en-US" w:bidi="ar-SA"/>
      </w:rPr>
    </w:lvl>
    <w:lvl w:ilvl="8" w:tplc="FE689580">
      <w:numFmt w:val="bullet"/>
      <w:lvlText w:val="•"/>
      <w:lvlJc w:val="left"/>
      <w:pPr>
        <w:ind w:left="8277" w:hanging="360"/>
      </w:pPr>
      <w:rPr>
        <w:rFonts w:hint="default"/>
        <w:lang w:val="en-US" w:eastAsia="en-US" w:bidi="ar-SA"/>
      </w:rPr>
    </w:lvl>
  </w:abstractNum>
  <w:abstractNum w:abstractNumId="12"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283E0A14"/>
    <w:multiLevelType w:val="hybridMultilevel"/>
    <w:tmpl w:val="C0FAD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BA63CA"/>
    <w:multiLevelType w:val="hybridMultilevel"/>
    <w:tmpl w:val="5FF01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097F5C"/>
    <w:multiLevelType w:val="hybridMultilevel"/>
    <w:tmpl w:val="C0CC0DD8"/>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66149C7A">
      <w:start w:val="1"/>
      <w:numFmt w:val="decimal"/>
      <w:lvlText w:val="%4."/>
      <w:lvlJc w:val="left"/>
      <w:pPr>
        <w:ind w:left="2880" w:hanging="360"/>
      </w:pPr>
      <w:rPr>
        <w:b/>
        <w:bCs/>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6A4754F"/>
    <w:multiLevelType w:val="hybridMultilevel"/>
    <w:tmpl w:val="07EC52AC"/>
    <w:lvl w:ilvl="0" w:tplc="382C5C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FD4CD3"/>
    <w:multiLevelType w:val="hybridMultilevel"/>
    <w:tmpl w:val="F6D27D04"/>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EFB34AD"/>
    <w:multiLevelType w:val="hybridMultilevel"/>
    <w:tmpl w:val="647C5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3CD13E5"/>
    <w:multiLevelType w:val="hybridMultilevel"/>
    <w:tmpl w:val="CB5C108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3" w15:restartNumberingAfterBreak="0">
    <w:nsid w:val="54575749"/>
    <w:multiLevelType w:val="hybridMultilevel"/>
    <w:tmpl w:val="599C401E"/>
    <w:lvl w:ilvl="0" w:tplc="5C0811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CD3AC9"/>
    <w:multiLevelType w:val="hybridMultilevel"/>
    <w:tmpl w:val="C600A0F2"/>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4D32C52"/>
    <w:multiLevelType w:val="hybridMultilevel"/>
    <w:tmpl w:val="6E7024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F57E59"/>
    <w:multiLevelType w:val="hybridMultilevel"/>
    <w:tmpl w:val="F4029170"/>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7" w15:restartNumberingAfterBreak="0">
    <w:nsid w:val="72CF4443"/>
    <w:multiLevelType w:val="hybridMultilevel"/>
    <w:tmpl w:val="0F8CB8A8"/>
    <w:lvl w:ilvl="0" w:tplc="0409000D">
      <w:start w:val="1"/>
      <w:numFmt w:val="bullet"/>
      <w:lvlText w:val=""/>
      <w:lvlJc w:val="left"/>
      <w:pPr>
        <w:ind w:left="1449" w:hanging="360"/>
      </w:pPr>
      <w:rPr>
        <w:rFonts w:ascii="Wingdings" w:hAnsi="Wingdings"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28" w15:restartNumberingAfterBreak="0">
    <w:nsid w:val="7DF62A93"/>
    <w:multiLevelType w:val="hybridMultilevel"/>
    <w:tmpl w:val="243C7116"/>
    <w:lvl w:ilvl="0" w:tplc="C7DE39D8">
      <w:start w:val="1"/>
      <w:numFmt w:val="lowerLetter"/>
      <w:pStyle w:val="Style22222"/>
      <w:lvlText w:val="%1."/>
      <w:lvlJc w:val="lef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num w:numId="1" w16cid:durableId="244144755">
    <w:abstractNumId w:val="4"/>
  </w:num>
  <w:num w:numId="2" w16cid:durableId="1194147470">
    <w:abstractNumId w:val="20"/>
  </w:num>
  <w:num w:numId="3" w16cid:durableId="687103185">
    <w:abstractNumId w:val="19"/>
  </w:num>
  <w:num w:numId="4" w16cid:durableId="125196632">
    <w:abstractNumId w:val="12"/>
  </w:num>
  <w:num w:numId="5" w16cid:durableId="747002539">
    <w:abstractNumId w:val="16"/>
  </w:num>
  <w:num w:numId="6" w16cid:durableId="1110735099">
    <w:abstractNumId w:val="18"/>
  </w:num>
  <w:num w:numId="7" w16cid:durableId="2066104514">
    <w:abstractNumId w:val="13"/>
  </w:num>
  <w:num w:numId="8" w16cid:durableId="1082412870">
    <w:abstractNumId w:val="1"/>
  </w:num>
  <w:num w:numId="9" w16cid:durableId="1197159927">
    <w:abstractNumId w:val="17"/>
  </w:num>
  <w:num w:numId="10" w16cid:durableId="824004509">
    <w:abstractNumId w:val="28"/>
  </w:num>
  <w:num w:numId="11" w16cid:durableId="1995134057">
    <w:abstractNumId w:val="0"/>
  </w:num>
  <w:num w:numId="12" w16cid:durableId="1079407247">
    <w:abstractNumId w:val="8"/>
  </w:num>
  <w:num w:numId="13" w16cid:durableId="1500542345">
    <w:abstractNumId w:val="3"/>
  </w:num>
  <w:num w:numId="14" w16cid:durableId="1743485039">
    <w:abstractNumId w:val="22"/>
  </w:num>
  <w:num w:numId="15" w16cid:durableId="1304501877">
    <w:abstractNumId w:val="14"/>
  </w:num>
  <w:num w:numId="16" w16cid:durableId="1864322112">
    <w:abstractNumId w:val="9"/>
  </w:num>
  <w:num w:numId="17" w16cid:durableId="1980332286">
    <w:abstractNumId w:val="25"/>
  </w:num>
  <w:num w:numId="18" w16cid:durableId="1063060618">
    <w:abstractNumId w:val="21"/>
  </w:num>
  <w:num w:numId="19" w16cid:durableId="1131679233">
    <w:abstractNumId w:val="5"/>
  </w:num>
  <w:num w:numId="20" w16cid:durableId="1626617453">
    <w:abstractNumId w:val="23"/>
  </w:num>
  <w:num w:numId="21" w16cid:durableId="1821270879">
    <w:abstractNumId w:val="2"/>
  </w:num>
  <w:num w:numId="22" w16cid:durableId="1083523819">
    <w:abstractNumId w:val="24"/>
  </w:num>
  <w:num w:numId="23" w16cid:durableId="1826436498">
    <w:abstractNumId w:val="6"/>
  </w:num>
  <w:num w:numId="24" w16cid:durableId="1966160381">
    <w:abstractNumId w:val="7"/>
  </w:num>
  <w:num w:numId="25" w16cid:durableId="1538548057">
    <w:abstractNumId w:val="15"/>
  </w:num>
  <w:num w:numId="26" w16cid:durableId="717320743">
    <w:abstractNumId w:val="10"/>
  </w:num>
  <w:num w:numId="27" w16cid:durableId="117377134">
    <w:abstractNumId w:val="26"/>
  </w:num>
  <w:num w:numId="28" w16cid:durableId="771586997">
    <w:abstractNumId w:val="27"/>
  </w:num>
  <w:num w:numId="29" w16cid:durableId="461390831">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gutterAtTop/>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W0MDOxMDa0MDczMjBR0lEKTi0uzszPAykwM6wFAH7eKhMtAAAA"/>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s5zerpwwxttxcerpz9vprr555zs9a95wder&quot;&gt;mostafa nasser&lt;record-ids&gt;&lt;item&gt;1&lt;/item&gt;&lt;item&gt;2&lt;/item&gt;&lt;item&gt;3&lt;/item&gt;&lt;item&gt;4&lt;/item&gt;&lt;item&gt;5&lt;/item&gt;&lt;item&gt;6&lt;/item&gt;&lt;item&gt;64&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6&lt;/item&gt;&lt;item&gt;157&lt;/item&gt;&lt;item&gt;158&lt;/item&gt;&lt;/record-ids&gt;&lt;/item&gt;&lt;/Libraries&gt;"/>
  </w:docVars>
  <w:rsids>
    <w:rsidRoot w:val="00916BA2"/>
    <w:rsid w:val="00000632"/>
    <w:rsid w:val="00000FDB"/>
    <w:rsid w:val="00001A0E"/>
    <w:rsid w:val="00001E67"/>
    <w:rsid w:val="00002315"/>
    <w:rsid w:val="00004450"/>
    <w:rsid w:val="00004530"/>
    <w:rsid w:val="0000474B"/>
    <w:rsid w:val="00004AE7"/>
    <w:rsid w:val="00005171"/>
    <w:rsid w:val="00005ED3"/>
    <w:rsid w:val="00011CC9"/>
    <w:rsid w:val="0001317E"/>
    <w:rsid w:val="00013BB1"/>
    <w:rsid w:val="00013BEA"/>
    <w:rsid w:val="000148B3"/>
    <w:rsid w:val="00014B1F"/>
    <w:rsid w:val="00014E73"/>
    <w:rsid w:val="00014F2A"/>
    <w:rsid w:val="00015001"/>
    <w:rsid w:val="00015902"/>
    <w:rsid w:val="000165C7"/>
    <w:rsid w:val="00020966"/>
    <w:rsid w:val="000218C2"/>
    <w:rsid w:val="00021FFE"/>
    <w:rsid w:val="00022BB9"/>
    <w:rsid w:val="00022C38"/>
    <w:rsid w:val="00022CCC"/>
    <w:rsid w:val="00023622"/>
    <w:rsid w:val="0002402E"/>
    <w:rsid w:val="00024BE3"/>
    <w:rsid w:val="00025261"/>
    <w:rsid w:val="000272C8"/>
    <w:rsid w:val="00030081"/>
    <w:rsid w:val="0003028C"/>
    <w:rsid w:val="00031AEB"/>
    <w:rsid w:val="00031CC6"/>
    <w:rsid w:val="00032269"/>
    <w:rsid w:val="00033297"/>
    <w:rsid w:val="00033A67"/>
    <w:rsid w:val="00034726"/>
    <w:rsid w:val="00034E32"/>
    <w:rsid w:val="00034F60"/>
    <w:rsid w:val="0003645D"/>
    <w:rsid w:val="00037737"/>
    <w:rsid w:val="000377E5"/>
    <w:rsid w:val="000379C8"/>
    <w:rsid w:val="00037A4F"/>
    <w:rsid w:val="00037C78"/>
    <w:rsid w:val="00040DB6"/>
    <w:rsid w:val="00041481"/>
    <w:rsid w:val="00041E9C"/>
    <w:rsid w:val="0004269D"/>
    <w:rsid w:val="00042CCF"/>
    <w:rsid w:val="000435F3"/>
    <w:rsid w:val="000439C7"/>
    <w:rsid w:val="00043A47"/>
    <w:rsid w:val="000452FF"/>
    <w:rsid w:val="00046321"/>
    <w:rsid w:val="0004681D"/>
    <w:rsid w:val="0004748B"/>
    <w:rsid w:val="00047FE6"/>
    <w:rsid w:val="000503A4"/>
    <w:rsid w:val="000512FF"/>
    <w:rsid w:val="000516E0"/>
    <w:rsid w:val="00052861"/>
    <w:rsid w:val="00052A68"/>
    <w:rsid w:val="000537D0"/>
    <w:rsid w:val="00053ABF"/>
    <w:rsid w:val="00053E72"/>
    <w:rsid w:val="00054179"/>
    <w:rsid w:val="00055318"/>
    <w:rsid w:val="00055C18"/>
    <w:rsid w:val="00055C57"/>
    <w:rsid w:val="00055DBE"/>
    <w:rsid w:val="000566CE"/>
    <w:rsid w:val="000574C0"/>
    <w:rsid w:val="000608F0"/>
    <w:rsid w:val="00060915"/>
    <w:rsid w:val="0006154D"/>
    <w:rsid w:val="000619A0"/>
    <w:rsid w:val="000619D6"/>
    <w:rsid w:val="00061D94"/>
    <w:rsid w:val="000671F8"/>
    <w:rsid w:val="00067DD3"/>
    <w:rsid w:val="00067E4B"/>
    <w:rsid w:val="00070D46"/>
    <w:rsid w:val="000715B1"/>
    <w:rsid w:val="00072111"/>
    <w:rsid w:val="00072A9D"/>
    <w:rsid w:val="00072C8A"/>
    <w:rsid w:val="000730A2"/>
    <w:rsid w:val="0007335E"/>
    <w:rsid w:val="00074486"/>
    <w:rsid w:val="000757FE"/>
    <w:rsid w:val="000761D9"/>
    <w:rsid w:val="000762C0"/>
    <w:rsid w:val="000763AE"/>
    <w:rsid w:val="00077570"/>
    <w:rsid w:val="00080E09"/>
    <w:rsid w:val="000812FA"/>
    <w:rsid w:val="00081558"/>
    <w:rsid w:val="000836A6"/>
    <w:rsid w:val="00084713"/>
    <w:rsid w:val="0008519E"/>
    <w:rsid w:val="000877AA"/>
    <w:rsid w:val="00091675"/>
    <w:rsid w:val="00091F84"/>
    <w:rsid w:val="00092DC6"/>
    <w:rsid w:val="00094CFD"/>
    <w:rsid w:val="0009619E"/>
    <w:rsid w:val="00097943"/>
    <w:rsid w:val="000A1DD2"/>
    <w:rsid w:val="000A278E"/>
    <w:rsid w:val="000A296C"/>
    <w:rsid w:val="000A29F6"/>
    <w:rsid w:val="000A337A"/>
    <w:rsid w:val="000A343E"/>
    <w:rsid w:val="000A36E6"/>
    <w:rsid w:val="000A37B4"/>
    <w:rsid w:val="000A3D56"/>
    <w:rsid w:val="000A421B"/>
    <w:rsid w:val="000A59B2"/>
    <w:rsid w:val="000A5DBF"/>
    <w:rsid w:val="000A6817"/>
    <w:rsid w:val="000A690A"/>
    <w:rsid w:val="000A7E71"/>
    <w:rsid w:val="000B05FC"/>
    <w:rsid w:val="000B0DDD"/>
    <w:rsid w:val="000B157B"/>
    <w:rsid w:val="000B1912"/>
    <w:rsid w:val="000B3EF3"/>
    <w:rsid w:val="000B47CC"/>
    <w:rsid w:val="000B54E4"/>
    <w:rsid w:val="000B59DF"/>
    <w:rsid w:val="000B6ACB"/>
    <w:rsid w:val="000C0553"/>
    <w:rsid w:val="000C12C1"/>
    <w:rsid w:val="000C22DA"/>
    <w:rsid w:val="000C28A0"/>
    <w:rsid w:val="000C2EAB"/>
    <w:rsid w:val="000C4298"/>
    <w:rsid w:val="000C433A"/>
    <w:rsid w:val="000C53C2"/>
    <w:rsid w:val="000C663E"/>
    <w:rsid w:val="000C6E0B"/>
    <w:rsid w:val="000C77C4"/>
    <w:rsid w:val="000C7F62"/>
    <w:rsid w:val="000D0006"/>
    <w:rsid w:val="000D0108"/>
    <w:rsid w:val="000D12AF"/>
    <w:rsid w:val="000D3107"/>
    <w:rsid w:val="000D7389"/>
    <w:rsid w:val="000E024B"/>
    <w:rsid w:val="000E0640"/>
    <w:rsid w:val="000E0A0C"/>
    <w:rsid w:val="000E0C2B"/>
    <w:rsid w:val="000E0D05"/>
    <w:rsid w:val="000E1444"/>
    <w:rsid w:val="000E1BCF"/>
    <w:rsid w:val="000E2319"/>
    <w:rsid w:val="000E48F6"/>
    <w:rsid w:val="000E5353"/>
    <w:rsid w:val="000E54BF"/>
    <w:rsid w:val="000E6005"/>
    <w:rsid w:val="000E7E60"/>
    <w:rsid w:val="000F0613"/>
    <w:rsid w:val="000F169D"/>
    <w:rsid w:val="000F1A04"/>
    <w:rsid w:val="000F2287"/>
    <w:rsid w:val="000F29C8"/>
    <w:rsid w:val="000F31AD"/>
    <w:rsid w:val="000F4C86"/>
    <w:rsid w:val="000F4F5D"/>
    <w:rsid w:val="000F68B3"/>
    <w:rsid w:val="000F6958"/>
    <w:rsid w:val="000F6E15"/>
    <w:rsid w:val="000F7269"/>
    <w:rsid w:val="000F789A"/>
    <w:rsid w:val="000F7936"/>
    <w:rsid w:val="000F7C10"/>
    <w:rsid w:val="000F7F4B"/>
    <w:rsid w:val="0010000E"/>
    <w:rsid w:val="00101C90"/>
    <w:rsid w:val="00102683"/>
    <w:rsid w:val="00103F52"/>
    <w:rsid w:val="00104B45"/>
    <w:rsid w:val="00105173"/>
    <w:rsid w:val="00105A57"/>
    <w:rsid w:val="00105E08"/>
    <w:rsid w:val="0010614B"/>
    <w:rsid w:val="0010619F"/>
    <w:rsid w:val="0010662C"/>
    <w:rsid w:val="00106925"/>
    <w:rsid w:val="00106A41"/>
    <w:rsid w:val="001103BE"/>
    <w:rsid w:val="001107EE"/>
    <w:rsid w:val="00111707"/>
    <w:rsid w:val="00111FF3"/>
    <w:rsid w:val="00112257"/>
    <w:rsid w:val="001126A6"/>
    <w:rsid w:val="00113018"/>
    <w:rsid w:val="0011436A"/>
    <w:rsid w:val="001146E3"/>
    <w:rsid w:val="00115210"/>
    <w:rsid w:val="00116BDC"/>
    <w:rsid w:val="001179BE"/>
    <w:rsid w:val="001202E5"/>
    <w:rsid w:val="00120A5B"/>
    <w:rsid w:val="0012287F"/>
    <w:rsid w:val="001267E1"/>
    <w:rsid w:val="00126F4B"/>
    <w:rsid w:val="00130AB2"/>
    <w:rsid w:val="001312B2"/>
    <w:rsid w:val="00131659"/>
    <w:rsid w:val="00131ADD"/>
    <w:rsid w:val="001323CB"/>
    <w:rsid w:val="0013496E"/>
    <w:rsid w:val="00134CE7"/>
    <w:rsid w:val="0013543E"/>
    <w:rsid w:val="001372E0"/>
    <w:rsid w:val="00137418"/>
    <w:rsid w:val="00137738"/>
    <w:rsid w:val="00137D9B"/>
    <w:rsid w:val="001413D6"/>
    <w:rsid w:val="00142399"/>
    <w:rsid w:val="00142697"/>
    <w:rsid w:val="00142952"/>
    <w:rsid w:val="001436FC"/>
    <w:rsid w:val="00144283"/>
    <w:rsid w:val="001451AC"/>
    <w:rsid w:val="00145CA2"/>
    <w:rsid w:val="0014720C"/>
    <w:rsid w:val="00147EA6"/>
    <w:rsid w:val="00150836"/>
    <w:rsid w:val="00150AA5"/>
    <w:rsid w:val="0015173F"/>
    <w:rsid w:val="001525FF"/>
    <w:rsid w:val="00152F07"/>
    <w:rsid w:val="001533C9"/>
    <w:rsid w:val="00154584"/>
    <w:rsid w:val="001561AE"/>
    <w:rsid w:val="00156844"/>
    <w:rsid w:val="00156C83"/>
    <w:rsid w:val="00156C90"/>
    <w:rsid w:val="001615A6"/>
    <w:rsid w:val="001617C8"/>
    <w:rsid w:val="00161D7E"/>
    <w:rsid w:val="001630A1"/>
    <w:rsid w:val="00163C7B"/>
    <w:rsid w:val="00164E45"/>
    <w:rsid w:val="00165E1B"/>
    <w:rsid w:val="00166154"/>
    <w:rsid w:val="00166A42"/>
    <w:rsid w:val="00166ED1"/>
    <w:rsid w:val="001701B9"/>
    <w:rsid w:val="00170E5A"/>
    <w:rsid w:val="0017153C"/>
    <w:rsid w:val="00171761"/>
    <w:rsid w:val="001722E8"/>
    <w:rsid w:val="0017269F"/>
    <w:rsid w:val="00172C43"/>
    <w:rsid w:val="00172EC2"/>
    <w:rsid w:val="001730E1"/>
    <w:rsid w:val="001731FB"/>
    <w:rsid w:val="001732C9"/>
    <w:rsid w:val="001733BE"/>
    <w:rsid w:val="00173BDA"/>
    <w:rsid w:val="00174DCB"/>
    <w:rsid w:val="001755CD"/>
    <w:rsid w:val="00176FF7"/>
    <w:rsid w:val="00180FF1"/>
    <w:rsid w:val="001814D8"/>
    <w:rsid w:val="0018152B"/>
    <w:rsid w:val="001828C0"/>
    <w:rsid w:val="00182F51"/>
    <w:rsid w:val="00184731"/>
    <w:rsid w:val="0018507E"/>
    <w:rsid w:val="00185C67"/>
    <w:rsid w:val="00186417"/>
    <w:rsid w:val="00187098"/>
    <w:rsid w:val="00187208"/>
    <w:rsid w:val="0018723D"/>
    <w:rsid w:val="00187F53"/>
    <w:rsid w:val="001910D2"/>
    <w:rsid w:val="001911FE"/>
    <w:rsid w:val="00191BBF"/>
    <w:rsid w:val="00194BE7"/>
    <w:rsid w:val="00195765"/>
    <w:rsid w:val="00195C33"/>
    <w:rsid w:val="00196000"/>
    <w:rsid w:val="0019739D"/>
    <w:rsid w:val="001975F3"/>
    <w:rsid w:val="001A06C8"/>
    <w:rsid w:val="001A0AF7"/>
    <w:rsid w:val="001A0CA0"/>
    <w:rsid w:val="001A2A86"/>
    <w:rsid w:val="001A32BC"/>
    <w:rsid w:val="001A3669"/>
    <w:rsid w:val="001A56F3"/>
    <w:rsid w:val="001A7698"/>
    <w:rsid w:val="001A7949"/>
    <w:rsid w:val="001A7E42"/>
    <w:rsid w:val="001B0801"/>
    <w:rsid w:val="001B1042"/>
    <w:rsid w:val="001B20EF"/>
    <w:rsid w:val="001B22AB"/>
    <w:rsid w:val="001B239E"/>
    <w:rsid w:val="001B3366"/>
    <w:rsid w:val="001B36C6"/>
    <w:rsid w:val="001B3A29"/>
    <w:rsid w:val="001B3E92"/>
    <w:rsid w:val="001B3EDE"/>
    <w:rsid w:val="001B52E6"/>
    <w:rsid w:val="001B6DB6"/>
    <w:rsid w:val="001B7299"/>
    <w:rsid w:val="001B7B6A"/>
    <w:rsid w:val="001B7C6B"/>
    <w:rsid w:val="001C008C"/>
    <w:rsid w:val="001C04F6"/>
    <w:rsid w:val="001C0B4A"/>
    <w:rsid w:val="001C1351"/>
    <w:rsid w:val="001C1852"/>
    <w:rsid w:val="001C1D53"/>
    <w:rsid w:val="001C239F"/>
    <w:rsid w:val="001C27C9"/>
    <w:rsid w:val="001C2A49"/>
    <w:rsid w:val="001C4169"/>
    <w:rsid w:val="001C4643"/>
    <w:rsid w:val="001C4FCB"/>
    <w:rsid w:val="001C5D47"/>
    <w:rsid w:val="001C65D4"/>
    <w:rsid w:val="001C72B8"/>
    <w:rsid w:val="001C7DCF"/>
    <w:rsid w:val="001C7F85"/>
    <w:rsid w:val="001D004D"/>
    <w:rsid w:val="001D1197"/>
    <w:rsid w:val="001D1CAF"/>
    <w:rsid w:val="001D2A2C"/>
    <w:rsid w:val="001D301C"/>
    <w:rsid w:val="001D3169"/>
    <w:rsid w:val="001D324D"/>
    <w:rsid w:val="001D33FD"/>
    <w:rsid w:val="001D4587"/>
    <w:rsid w:val="001D4A4B"/>
    <w:rsid w:val="001D5C1F"/>
    <w:rsid w:val="001D5F12"/>
    <w:rsid w:val="001D6138"/>
    <w:rsid w:val="001D6BED"/>
    <w:rsid w:val="001D7720"/>
    <w:rsid w:val="001D78A1"/>
    <w:rsid w:val="001E0BC6"/>
    <w:rsid w:val="001E0C16"/>
    <w:rsid w:val="001E127D"/>
    <w:rsid w:val="001E2295"/>
    <w:rsid w:val="001E22FA"/>
    <w:rsid w:val="001E3A85"/>
    <w:rsid w:val="001E56A9"/>
    <w:rsid w:val="001E5CB9"/>
    <w:rsid w:val="001E6225"/>
    <w:rsid w:val="001F0874"/>
    <w:rsid w:val="001F0B2D"/>
    <w:rsid w:val="001F10C8"/>
    <w:rsid w:val="001F1BA4"/>
    <w:rsid w:val="001F1CC7"/>
    <w:rsid w:val="001F2FBD"/>
    <w:rsid w:val="001F3085"/>
    <w:rsid w:val="001F34A3"/>
    <w:rsid w:val="001F383E"/>
    <w:rsid w:val="001F5372"/>
    <w:rsid w:val="001F61EA"/>
    <w:rsid w:val="001F761D"/>
    <w:rsid w:val="001F7700"/>
    <w:rsid w:val="001F7702"/>
    <w:rsid w:val="00200151"/>
    <w:rsid w:val="00200676"/>
    <w:rsid w:val="002006BA"/>
    <w:rsid w:val="00203A8B"/>
    <w:rsid w:val="0020469A"/>
    <w:rsid w:val="00204913"/>
    <w:rsid w:val="00205A61"/>
    <w:rsid w:val="0020637C"/>
    <w:rsid w:val="00207FA7"/>
    <w:rsid w:val="00211318"/>
    <w:rsid w:val="00211CF0"/>
    <w:rsid w:val="002123B8"/>
    <w:rsid w:val="0021304F"/>
    <w:rsid w:val="00214027"/>
    <w:rsid w:val="002142CA"/>
    <w:rsid w:val="002145CE"/>
    <w:rsid w:val="0021584D"/>
    <w:rsid w:val="00216B6F"/>
    <w:rsid w:val="00217486"/>
    <w:rsid w:val="00217AEE"/>
    <w:rsid w:val="00217CB6"/>
    <w:rsid w:val="00217DA6"/>
    <w:rsid w:val="002211E4"/>
    <w:rsid w:val="002219F5"/>
    <w:rsid w:val="00221E28"/>
    <w:rsid w:val="00223041"/>
    <w:rsid w:val="00223A1C"/>
    <w:rsid w:val="00223F83"/>
    <w:rsid w:val="00224E7E"/>
    <w:rsid w:val="00225AB4"/>
    <w:rsid w:val="00225AF3"/>
    <w:rsid w:val="00225FF1"/>
    <w:rsid w:val="002261DA"/>
    <w:rsid w:val="0022647A"/>
    <w:rsid w:val="00227438"/>
    <w:rsid w:val="00227724"/>
    <w:rsid w:val="00230400"/>
    <w:rsid w:val="002307A9"/>
    <w:rsid w:val="00231A2F"/>
    <w:rsid w:val="00232AD0"/>
    <w:rsid w:val="00232B64"/>
    <w:rsid w:val="00232DC5"/>
    <w:rsid w:val="0023314B"/>
    <w:rsid w:val="00233FCD"/>
    <w:rsid w:val="00234E0C"/>
    <w:rsid w:val="00235B78"/>
    <w:rsid w:val="002366C6"/>
    <w:rsid w:val="00236A12"/>
    <w:rsid w:val="00237743"/>
    <w:rsid w:val="0024013A"/>
    <w:rsid w:val="0024014A"/>
    <w:rsid w:val="00240D6B"/>
    <w:rsid w:val="0024172B"/>
    <w:rsid w:val="00241B09"/>
    <w:rsid w:val="00241E42"/>
    <w:rsid w:val="00242C19"/>
    <w:rsid w:val="0024324A"/>
    <w:rsid w:val="00243527"/>
    <w:rsid w:val="00243BC2"/>
    <w:rsid w:val="00244F05"/>
    <w:rsid w:val="002502B8"/>
    <w:rsid w:val="002507D1"/>
    <w:rsid w:val="00250957"/>
    <w:rsid w:val="00251A2E"/>
    <w:rsid w:val="00252B89"/>
    <w:rsid w:val="00252F90"/>
    <w:rsid w:val="00253B4A"/>
    <w:rsid w:val="002552D9"/>
    <w:rsid w:val="00255963"/>
    <w:rsid w:val="00256689"/>
    <w:rsid w:val="00257E18"/>
    <w:rsid w:val="00257FD3"/>
    <w:rsid w:val="00260B3A"/>
    <w:rsid w:val="002611B0"/>
    <w:rsid w:val="002611F1"/>
    <w:rsid w:val="00261289"/>
    <w:rsid w:val="002616B3"/>
    <w:rsid w:val="00262518"/>
    <w:rsid w:val="00262CDF"/>
    <w:rsid w:val="00262ED0"/>
    <w:rsid w:val="00263481"/>
    <w:rsid w:val="0026393C"/>
    <w:rsid w:val="0026435A"/>
    <w:rsid w:val="002643C7"/>
    <w:rsid w:val="0026510B"/>
    <w:rsid w:val="00265562"/>
    <w:rsid w:val="00266363"/>
    <w:rsid w:val="00266396"/>
    <w:rsid w:val="00267252"/>
    <w:rsid w:val="00267FA6"/>
    <w:rsid w:val="00271794"/>
    <w:rsid w:val="002719EE"/>
    <w:rsid w:val="002726BA"/>
    <w:rsid w:val="00272E32"/>
    <w:rsid w:val="002740F5"/>
    <w:rsid w:val="0027454B"/>
    <w:rsid w:val="00274AD0"/>
    <w:rsid w:val="002755D5"/>
    <w:rsid w:val="00275CC9"/>
    <w:rsid w:val="00276D24"/>
    <w:rsid w:val="00276DFF"/>
    <w:rsid w:val="00280CFB"/>
    <w:rsid w:val="00280D49"/>
    <w:rsid w:val="00280F6B"/>
    <w:rsid w:val="002842D3"/>
    <w:rsid w:val="00284449"/>
    <w:rsid w:val="00284BC7"/>
    <w:rsid w:val="00284BDD"/>
    <w:rsid w:val="00285AEE"/>
    <w:rsid w:val="002864F8"/>
    <w:rsid w:val="0029141B"/>
    <w:rsid w:val="00291D78"/>
    <w:rsid w:val="002921A8"/>
    <w:rsid w:val="00292B93"/>
    <w:rsid w:val="00293110"/>
    <w:rsid w:val="0029342D"/>
    <w:rsid w:val="00293D95"/>
    <w:rsid w:val="00294CF0"/>
    <w:rsid w:val="00296531"/>
    <w:rsid w:val="00296C4A"/>
    <w:rsid w:val="00296F69"/>
    <w:rsid w:val="00297032"/>
    <w:rsid w:val="002973EB"/>
    <w:rsid w:val="00297657"/>
    <w:rsid w:val="00297DED"/>
    <w:rsid w:val="002A1010"/>
    <w:rsid w:val="002A16DB"/>
    <w:rsid w:val="002A1B8C"/>
    <w:rsid w:val="002A47D5"/>
    <w:rsid w:val="002A5879"/>
    <w:rsid w:val="002A7C4C"/>
    <w:rsid w:val="002B0D5E"/>
    <w:rsid w:val="002B0FE4"/>
    <w:rsid w:val="002B1834"/>
    <w:rsid w:val="002B1BED"/>
    <w:rsid w:val="002B22EA"/>
    <w:rsid w:val="002B35AD"/>
    <w:rsid w:val="002B3E44"/>
    <w:rsid w:val="002B4EC7"/>
    <w:rsid w:val="002C0A2E"/>
    <w:rsid w:val="002C0B31"/>
    <w:rsid w:val="002C1432"/>
    <w:rsid w:val="002C174F"/>
    <w:rsid w:val="002C1BC5"/>
    <w:rsid w:val="002C1CDE"/>
    <w:rsid w:val="002C2229"/>
    <w:rsid w:val="002C31C6"/>
    <w:rsid w:val="002C3287"/>
    <w:rsid w:val="002C3CC8"/>
    <w:rsid w:val="002C4654"/>
    <w:rsid w:val="002C4AAD"/>
    <w:rsid w:val="002C5DF3"/>
    <w:rsid w:val="002D22C7"/>
    <w:rsid w:val="002D2D97"/>
    <w:rsid w:val="002D3051"/>
    <w:rsid w:val="002D351A"/>
    <w:rsid w:val="002D375E"/>
    <w:rsid w:val="002D40FC"/>
    <w:rsid w:val="002D4942"/>
    <w:rsid w:val="002D4CC5"/>
    <w:rsid w:val="002D6A75"/>
    <w:rsid w:val="002D6CBB"/>
    <w:rsid w:val="002D79EC"/>
    <w:rsid w:val="002D7DC1"/>
    <w:rsid w:val="002E0296"/>
    <w:rsid w:val="002E0AF1"/>
    <w:rsid w:val="002E0F51"/>
    <w:rsid w:val="002E0FE3"/>
    <w:rsid w:val="002E26A6"/>
    <w:rsid w:val="002E28A6"/>
    <w:rsid w:val="002E322E"/>
    <w:rsid w:val="002E454C"/>
    <w:rsid w:val="002E61F1"/>
    <w:rsid w:val="002E6687"/>
    <w:rsid w:val="002E6C48"/>
    <w:rsid w:val="002E71D6"/>
    <w:rsid w:val="002E770B"/>
    <w:rsid w:val="002F01AC"/>
    <w:rsid w:val="002F06AA"/>
    <w:rsid w:val="002F1595"/>
    <w:rsid w:val="002F183D"/>
    <w:rsid w:val="002F1CC2"/>
    <w:rsid w:val="002F1FB0"/>
    <w:rsid w:val="002F2240"/>
    <w:rsid w:val="002F2A1D"/>
    <w:rsid w:val="002F2E5D"/>
    <w:rsid w:val="002F3D3C"/>
    <w:rsid w:val="002F51F5"/>
    <w:rsid w:val="002F609D"/>
    <w:rsid w:val="002F6CB7"/>
    <w:rsid w:val="002F7C9B"/>
    <w:rsid w:val="003011C5"/>
    <w:rsid w:val="00302003"/>
    <w:rsid w:val="003027A5"/>
    <w:rsid w:val="003043D5"/>
    <w:rsid w:val="00305441"/>
    <w:rsid w:val="003059CA"/>
    <w:rsid w:val="00305EDF"/>
    <w:rsid w:val="003063B1"/>
    <w:rsid w:val="003064B1"/>
    <w:rsid w:val="003065E7"/>
    <w:rsid w:val="003066CE"/>
    <w:rsid w:val="0030677A"/>
    <w:rsid w:val="00306DDA"/>
    <w:rsid w:val="003123AC"/>
    <w:rsid w:val="00312879"/>
    <w:rsid w:val="0031307D"/>
    <w:rsid w:val="003139EA"/>
    <w:rsid w:val="00314069"/>
    <w:rsid w:val="0031465B"/>
    <w:rsid w:val="00315543"/>
    <w:rsid w:val="00315B60"/>
    <w:rsid w:val="00315E6B"/>
    <w:rsid w:val="00315FC0"/>
    <w:rsid w:val="003164BB"/>
    <w:rsid w:val="003174D8"/>
    <w:rsid w:val="003200C4"/>
    <w:rsid w:val="00320693"/>
    <w:rsid w:val="00320E03"/>
    <w:rsid w:val="003212EA"/>
    <w:rsid w:val="00321775"/>
    <w:rsid w:val="00322844"/>
    <w:rsid w:val="003234CF"/>
    <w:rsid w:val="00324265"/>
    <w:rsid w:val="003242F3"/>
    <w:rsid w:val="0032677D"/>
    <w:rsid w:val="0032681B"/>
    <w:rsid w:val="00326AEE"/>
    <w:rsid w:val="00326EC4"/>
    <w:rsid w:val="003279BB"/>
    <w:rsid w:val="0033063A"/>
    <w:rsid w:val="00330B5D"/>
    <w:rsid w:val="003310CE"/>
    <w:rsid w:val="00333647"/>
    <w:rsid w:val="00334484"/>
    <w:rsid w:val="00335081"/>
    <w:rsid w:val="003358DE"/>
    <w:rsid w:val="0033612A"/>
    <w:rsid w:val="00336E92"/>
    <w:rsid w:val="00336F4C"/>
    <w:rsid w:val="003375BA"/>
    <w:rsid w:val="00340FBB"/>
    <w:rsid w:val="0034192D"/>
    <w:rsid w:val="00342991"/>
    <w:rsid w:val="00342C96"/>
    <w:rsid w:val="0034344B"/>
    <w:rsid w:val="00343852"/>
    <w:rsid w:val="003446FA"/>
    <w:rsid w:val="00344996"/>
    <w:rsid w:val="00345776"/>
    <w:rsid w:val="00345E71"/>
    <w:rsid w:val="00345FF0"/>
    <w:rsid w:val="00347B76"/>
    <w:rsid w:val="00347D95"/>
    <w:rsid w:val="00350467"/>
    <w:rsid w:val="003506DB"/>
    <w:rsid w:val="003516BB"/>
    <w:rsid w:val="00351789"/>
    <w:rsid w:val="00352337"/>
    <w:rsid w:val="00353016"/>
    <w:rsid w:val="0035340A"/>
    <w:rsid w:val="00353E6E"/>
    <w:rsid w:val="00354C7E"/>
    <w:rsid w:val="003550BA"/>
    <w:rsid w:val="0035515E"/>
    <w:rsid w:val="0035557A"/>
    <w:rsid w:val="00357157"/>
    <w:rsid w:val="00360F0D"/>
    <w:rsid w:val="00360F9C"/>
    <w:rsid w:val="003613B7"/>
    <w:rsid w:val="0036156A"/>
    <w:rsid w:val="00361BBE"/>
    <w:rsid w:val="00361DCC"/>
    <w:rsid w:val="0036275C"/>
    <w:rsid w:val="00362A0E"/>
    <w:rsid w:val="003646CD"/>
    <w:rsid w:val="00364ADD"/>
    <w:rsid w:val="00364D87"/>
    <w:rsid w:val="003659F1"/>
    <w:rsid w:val="00367E75"/>
    <w:rsid w:val="00367EA0"/>
    <w:rsid w:val="003701FD"/>
    <w:rsid w:val="0037199B"/>
    <w:rsid w:val="00371D86"/>
    <w:rsid w:val="003734F2"/>
    <w:rsid w:val="0037414B"/>
    <w:rsid w:val="003754D8"/>
    <w:rsid w:val="00375ED9"/>
    <w:rsid w:val="00376ABC"/>
    <w:rsid w:val="00376BF9"/>
    <w:rsid w:val="00376C14"/>
    <w:rsid w:val="003775F9"/>
    <w:rsid w:val="0038019E"/>
    <w:rsid w:val="00380CD3"/>
    <w:rsid w:val="00380DA4"/>
    <w:rsid w:val="003811CC"/>
    <w:rsid w:val="00382215"/>
    <w:rsid w:val="0038498D"/>
    <w:rsid w:val="00385C40"/>
    <w:rsid w:val="00386107"/>
    <w:rsid w:val="00387406"/>
    <w:rsid w:val="00387DEC"/>
    <w:rsid w:val="00393B63"/>
    <w:rsid w:val="003942C4"/>
    <w:rsid w:val="003943CA"/>
    <w:rsid w:val="003949E2"/>
    <w:rsid w:val="0039543E"/>
    <w:rsid w:val="003A007C"/>
    <w:rsid w:val="003A02C7"/>
    <w:rsid w:val="003A0CDC"/>
    <w:rsid w:val="003A1DE0"/>
    <w:rsid w:val="003A423B"/>
    <w:rsid w:val="003A49EB"/>
    <w:rsid w:val="003A5586"/>
    <w:rsid w:val="003A5AB8"/>
    <w:rsid w:val="003A63A7"/>
    <w:rsid w:val="003A6D87"/>
    <w:rsid w:val="003A76FE"/>
    <w:rsid w:val="003A7F7F"/>
    <w:rsid w:val="003B07CF"/>
    <w:rsid w:val="003B174B"/>
    <w:rsid w:val="003B1942"/>
    <w:rsid w:val="003B1A4A"/>
    <w:rsid w:val="003B219D"/>
    <w:rsid w:val="003B2529"/>
    <w:rsid w:val="003B25F8"/>
    <w:rsid w:val="003B2EC8"/>
    <w:rsid w:val="003B3511"/>
    <w:rsid w:val="003B353B"/>
    <w:rsid w:val="003B3A48"/>
    <w:rsid w:val="003B4D4B"/>
    <w:rsid w:val="003B50BD"/>
    <w:rsid w:val="003B55B2"/>
    <w:rsid w:val="003B6453"/>
    <w:rsid w:val="003B6E11"/>
    <w:rsid w:val="003B769A"/>
    <w:rsid w:val="003C0126"/>
    <w:rsid w:val="003C0310"/>
    <w:rsid w:val="003C0398"/>
    <w:rsid w:val="003C047F"/>
    <w:rsid w:val="003C1CEC"/>
    <w:rsid w:val="003C2C15"/>
    <w:rsid w:val="003C3E01"/>
    <w:rsid w:val="003C42C7"/>
    <w:rsid w:val="003C4B82"/>
    <w:rsid w:val="003C4F9E"/>
    <w:rsid w:val="003C4FA4"/>
    <w:rsid w:val="003C505A"/>
    <w:rsid w:val="003C6145"/>
    <w:rsid w:val="003C66C2"/>
    <w:rsid w:val="003C6959"/>
    <w:rsid w:val="003C6B7C"/>
    <w:rsid w:val="003C6EED"/>
    <w:rsid w:val="003C7061"/>
    <w:rsid w:val="003C7172"/>
    <w:rsid w:val="003D0776"/>
    <w:rsid w:val="003D1AF2"/>
    <w:rsid w:val="003D20F5"/>
    <w:rsid w:val="003D3006"/>
    <w:rsid w:val="003D3A0D"/>
    <w:rsid w:val="003D3BDB"/>
    <w:rsid w:val="003D54A8"/>
    <w:rsid w:val="003D55B0"/>
    <w:rsid w:val="003D5CEE"/>
    <w:rsid w:val="003D6BDF"/>
    <w:rsid w:val="003D7059"/>
    <w:rsid w:val="003D73D0"/>
    <w:rsid w:val="003D7482"/>
    <w:rsid w:val="003D754D"/>
    <w:rsid w:val="003D793A"/>
    <w:rsid w:val="003D795B"/>
    <w:rsid w:val="003E0252"/>
    <w:rsid w:val="003E0CF0"/>
    <w:rsid w:val="003E120F"/>
    <w:rsid w:val="003E1B1A"/>
    <w:rsid w:val="003E1F88"/>
    <w:rsid w:val="003E3074"/>
    <w:rsid w:val="003E30B9"/>
    <w:rsid w:val="003E49E7"/>
    <w:rsid w:val="003E5FED"/>
    <w:rsid w:val="003E65AB"/>
    <w:rsid w:val="003E6B17"/>
    <w:rsid w:val="003E6CA6"/>
    <w:rsid w:val="003F0260"/>
    <w:rsid w:val="003F0582"/>
    <w:rsid w:val="003F193F"/>
    <w:rsid w:val="003F3018"/>
    <w:rsid w:val="003F304B"/>
    <w:rsid w:val="003F450F"/>
    <w:rsid w:val="003F4900"/>
    <w:rsid w:val="003F4F36"/>
    <w:rsid w:val="003F50C2"/>
    <w:rsid w:val="003F524D"/>
    <w:rsid w:val="003F59FC"/>
    <w:rsid w:val="003F5A3E"/>
    <w:rsid w:val="003F623E"/>
    <w:rsid w:val="003F7E7B"/>
    <w:rsid w:val="003F7F57"/>
    <w:rsid w:val="004013A4"/>
    <w:rsid w:val="00401570"/>
    <w:rsid w:val="0040187E"/>
    <w:rsid w:val="00402A10"/>
    <w:rsid w:val="004041C0"/>
    <w:rsid w:val="00405868"/>
    <w:rsid w:val="00406589"/>
    <w:rsid w:val="004069BF"/>
    <w:rsid w:val="004078A2"/>
    <w:rsid w:val="00407CD9"/>
    <w:rsid w:val="00411778"/>
    <w:rsid w:val="004125E9"/>
    <w:rsid w:val="00413A05"/>
    <w:rsid w:val="00414E00"/>
    <w:rsid w:val="0041530C"/>
    <w:rsid w:val="0041633B"/>
    <w:rsid w:val="004171CB"/>
    <w:rsid w:val="00417F57"/>
    <w:rsid w:val="00420537"/>
    <w:rsid w:val="004206EE"/>
    <w:rsid w:val="0042151F"/>
    <w:rsid w:val="00423DE0"/>
    <w:rsid w:val="00423DF2"/>
    <w:rsid w:val="00425686"/>
    <w:rsid w:val="0042665E"/>
    <w:rsid w:val="004269BD"/>
    <w:rsid w:val="00427957"/>
    <w:rsid w:val="00427A26"/>
    <w:rsid w:val="00427E40"/>
    <w:rsid w:val="00427F1B"/>
    <w:rsid w:val="0043091B"/>
    <w:rsid w:val="004311CD"/>
    <w:rsid w:val="00432A7C"/>
    <w:rsid w:val="0043415B"/>
    <w:rsid w:val="00434472"/>
    <w:rsid w:val="00434D48"/>
    <w:rsid w:val="00435071"/>
    <w:rsid w:val="00435412"/>
    <w:rsid w:val="004361F6"/>
    <w:rsid w:val="0043638F"/>
    <w:rsid w:val="0043650D"/>
    <w:rsid w:val="0043681B"/>
    <w:rsid w:val="0043696F"/>
    <w:rsid w:val="00437318"/>
    <w:rsid w:val="00437413"/>
    <w:rsid w:val="00437628"/>
    <w:rsid w:val="00437A3E"/>
    <w:rsid w:val="00437C28"/>
    <w:rsid w:val="00437C6D"/>
    <w:rsid w:val="00437F02"/>
    <w:rsid w:val="00441072"/>
    <w:rsid w:val="00442684"/>
    <w:rsid w:val="00442F07"/>
    <w:rsid w:val="00443132"/>
    <w:rsid w:val="00443682"/>
    <w:rsid w:val="00443A8D"/>
    <w:rsid w:val="00443F65"/>
    <w:rsid w:val="00444C37"/>
    <w:rsid w:val="0044512A"/>
    <w:rsid w:val="00445A98"/>
    <w:rsid w:val="00445C75"/>
    <w:rsid w:val="00446D2D"/>
    <w:rsid w:val="00451220"/>
    <w:rsid w:val="00451A31"/>
    <w:rsid w:val="00451B43"/>
    <w:rsid w:val="00452171"/>
    <w:rsid w:val="004536B8"/>
    <w:rsid w:val="00453B43"/>
    <w:rsid w:val="0045526A"/>
    <w:rsid w:val="004558A9"/>
    <w:rsid w:val="00455B2C"/>
    <w:rsid w:val="004572BF"/>
    <w:rsid w:val="004578BC"/>
    <w:rsid w:val="004613B5"/>
    <w:rsid w:val="00462175"/>
    <w:rsid w:val="0046290A"/>
    <w:rsid w:val="004629DF"/>
    <w:rsid w:val="00462D01"/>
    <w:rsid w:val="00463033"/>
    <w:rsid w:val="004636EB"/>
    <w:rsid w:val="00463B4A"/>
    <w:rsid w:val="00463E70"/>
    <w:rsid w:val="00463FEA"/>
    <w:rsid w:val="0046425F"/>
    <w:rsid w:val="00464962"/>
    <w:rsid w:val="00464C94"/>
    <w:rsid w:val="00465A1F"/>
    <w:rsid w:val="00466260"/>
    <w:rsid w:val="00466603"/>
    <w:rsid w:val="004670A1"/>
    <w:rsid w:val="00467AC9"/>
    <w:rsid w:val="00467D27"/>
    <w:rsid w:val="004706E2"/>
    <w:rsid w:val="004708EA"/>
    <w:rsid w:val="0047173E"/>
    <w:rsid w:val="00471FAB"/>
    <w:rsid w:val="004721BC"/>
    <w:rsid w:val="004724A0"/>
    <w:rsid w:val="004729A2"/>
    <w:rsid w:val="004730BC"/>
    <w:rsid w:val="0047319D"/>
    <w:rsid w:val="00473873"/>
    <w:rsid w:val="00473C38"/>
    <w:rsid w:val="004750BC"/>
    <w:rsid w:val="00476373"/>
    <w:rsid w:val="0047643B"/>
    <w:rsid w:val="00476863"/>
    <w:rsid w:val="004769D1"/>
    <w:rsid w:val="004773C0"/>
    <w:rsid w:val="00477DB2"/>
    <w:rsid w:val="00480DF9"/>
    <w:rsid w:val="00480EF6"/>
    <w:rsid w:val="004826A3"/>
    <w:rsid w:val="00483E53"/>
    <w:rsid w:val="00484485"/>
    <w:rsid w:val="0048470A"/>
    <w:rsid w:val="00484CCE"/>
    <w:rsid w:val="00485385"/>
    <w:rsid w:val="00485516"/>
    <w:rsid w:val="00485C16"/>
    <w:rsid w:val="00485D88"/>
    <w:rsid w:val="00486A49"/>
    <w:rsid w:val="00486E03"/>
    <w:rsid w:val="0048731E"/>
    <w:rsid w:val="00491524"/>
    <w:rsid w:val="0049243C"/>
    <w:rsid w:val="00492610"/>
    <w:rsid w:val="00492FFA"/>
    <w:rsid w:val="0049422A"/>
    <w:rsid w:val="00494349"/>
    <w:rsid w:val="00495034"/>
    <w:rsid w:val="004950CF"/>
    <w:rsid w:val="00496203"/>
    <w:rsid w:val="004964DB"/>
    <w:rsid w:val="00497B0D"/>
    <w:rsid w:val="004A10C8"/>
    <w:rsid w:val="004A2FC4"/>
    <w:rsid w:val="004A4163"/>
    <w:rsid w:val="004A5F2D"/>
    <w:rsid w:val="004A7713"/>
    <w:rsid w:val="004A7903"/>
    <w:rsid w:val="004A7DA9"/>
    <w:rsid w:val="004B0B1B"/>
    <w:rsid w:val="004B0C59"/>
    <w:rsid w:val="004B0E0F"/>
    <w:rsid w:val="004B1075"/>
    <w:rsid w:val="004B121C"/>
    <w:rsid w:val="004B12DF"/>
    <w:rsid w:val="004B174D"/>
    <w:rsid w:val="004B1A2C"/>
    <w:rsid w:val="004B1CD5"/>
    <w:rsid w:val="004B2863"/>
    <w:rsid w:val="004B3C50"/>
    <w:rsid w:val="004B4F84"/>
    <w:rsid w:val="004B5505"/>
    <w:rsid w:val="004B7449"/>
    <w:rsid w:val="004C0456"/>
    <w:rsid w:val="004C0914"/>
    <w:rsid w:val="004C0BCE"/>
    <w:rsid w:val="004C3617"/>
    <w:rsid w:val="004C483D"/>
    <w:rsid w:val="004C4DCF"/>
    <w:rsid w:val="004C5DDE"/>
    <w:rsid w:val="004C6B40"/>
    <w:rsid w:val="004C721B"/>
    <w:rsid w:val="004C771C"/>
    <w:rsid w:val="004D0062"/>
    <w:rsid w:val="004D07B3"/>
    <w:rsid w:val="004D0B13"/>
    <w:rsid w:val="004D2600"/>
    <w:rsid w:val="004D2D2E"/>
    <w:rsid w:val="004D3094"/>
    <w:rsid w:val="004D38A0"/>
    <w:rsid w:val="004D4822"/>
    <w:rsid w:val="004D570B"/>
    <w:rsid w:val="004D5CB8"/>
    <w:rsid w:val="004D7A6C"/>
    <w:rsid w:val="004E069F"/>
    <w:rsid w:val="004E0721"/>
    <w:rsid w:val="004E0F08"/>
    <w:rsid w:val="004E1901"/>
    <w:rsid w:val="004E1A53"/>
    <w:rsid w:val="004E244A"/>
    <w:rsid w:val="004E2937"/>
    <w:rsid w:val="004E298E"/>
    <w:rsid w:val="004E4FE3"/>
    <w:rsid w:val="004E50BC"/>
    <w:rsid w:val="004E5A28"/>
    <w:rsid w:val="004E6BC7"/>
    <w:rsid w:val="004E7362"/>
    <w:rsid w:val="004E79F2"/>
    <w:rsid w:val="004E7CD8"/>
    <w:rsid w:val="004F102A"/>
    <w:rsid w:val="004F156D"/>
    <w:rsid w:val="004F2178"/>
    <w:rsid w:val="004F2813"/>
    <w:rsid w:val="004F330D"/>
    <w:rsid w:val="004F3364"/>
    <w:rsid w:val="004F38F8"/>
    <w:rsid w:val="004F405D"/>
    <w:rsid w:val="004F47A3"/>
    <w:rsid w:val="004F4C39"/>
    <w:rsid w:val="004F5DED"/>
    <w:rsid w:val="004F6811"/>
    <w:rsid w:val="004F6883"/>
    <w:rsid w:val="004F6E04"/>
    <w:rsid w:val="00500F73"/>
    <w:rsid w:val="0050133B"/>
    <w:rsid w:val="00501941"/>
    <w:rsid w:val="00502D1F"/>
    <w:rsid w:val="00502E7D"/>
    <w:rsid w:val="00502EEF"/>
    <w:rsid w:val="0050354D"/>
    <w:rsid w:val="00503559"/>
    <w:rsid w:val="00504207"/>
    <w:rsid w:val="00504BA6"/>
    <w:rsid w:val="00505106"/>
    <w:rsid w:val="005060C2"/>
    <w:rsid w:val="00506B7E"/>
    <w:rsid w:val="00506D0C"/>
    <w:rsid w:val="005070F0"/>
    <w:rsid w:val="0050760D"/>
    <w:rsid w:val="00510224"/>
    <w:rsid w:val="0051065A"/>
    <w:rsid w:val="00510DA8"/>
    <w:rsid w:val="0051124C"/>
    <w:rsid w:val="0051301A"/>
    <w:rsid w:val="00513606"/>
    <w:rsid w:val="005136F0"/>
    <w:rsid w:val="0051487C"/>
    <w:rsid w:val="005151F6"/>
    <w:rsid w:val="005163AC"/>
    <w:rsid w:val="00516925"/>
    <w:rsid w:val="00517213"/>
    <w:rsid w:val="00517945"/>
    <w:rsid w:val="005207FA"/>
    <w:rsid w:val="00520ABF"/>
    <w:rsid w:val="00522672"/>
    <w:rsid w:val="005229F0"/>
    <w:rsid w:val="00523105"/>
    <w:rsid w:val="00523145"/>
    <w:rsid w:val="0052422D"/>
    <w:rsid w:val="00525213"/>
    <w:rsid w:val="00525679"/>
    <w:rsid w:val="00526557"/>
    <w:rsid w:val="0052660F"/>
    <w:rsid w:val="0052671D"/>
    <w:rsid w:val="00526B33"/>
    <w:rsid w:val="00531117"/>
    <w:rsid w:val="00532F54"/>
    <w:rsid w:val="0053319E"/>
    <w:rsid w:val="00533B2A"/>
    <w:rsid w:val="00533CE3"/>
    <w:rsid w:val="00534455"/>
    <w:rsid w:val="00534780"/>
    <w:rsid w:val="00534F2B"/>
    <w:rsid w:val="00536FD4"/>
    <w:rsid w:val="005373B2"/>
    <w:rsid w:val="005376A4"/>
    <w:rsid w:val="005379CA"/>
    <w:rsid w:val="00540273"/>
    <w:rsid w:val="005417FD"/>
    <w:rsid w:val="00541F6B"/>
    <w:rsid w:val="00542115"/>
    <w:rsid w:val="00542CB0"/>
    <w:rsid w:val="00543451"/>
    <w:rsid w:val="00543592"/>
    <w:rsid w:val="00543F62"/>
    <w:rsid w:val="005458C9"/>
    <w:rsid w:val="0054739F"/>
    <w:rsid w:val="0054779F"/>
    <w:rsid w:val="00547B10"/>
    <w:rsid w:val="005505BF"/>
    <w:rsid w:val="00550EF8"/>
    <w:rsid w:val="00550F0B"/>
    <w:rsid w:val="005512A8"/>
    <w:rsid w:val="005518DD"/>
    <w:rsid w:val="00551E35"/>
    <w:rsid w:val="005534BB"/>
    <w:rsid w:val="00553997"/>
    <w:rsid w:val="00553DBF"/>
    <w:rsid w:val="00554591"/>
    <w:rsid w:val="005554FC"/>
    <w:rsid w:val="00556F64"/>
    <w:rsid w:val="00561752"/>
    <w:rsid w:val="0056196F"/>
    <w:rsid w:val="00561E96"/>
    <w:rsid w:val="0056253E"/>
    <w:rsid w:val="00563039"/>
    <w:rsid w:val="00563049"/>
    <w:rsid w:val="0056387A"/>
    <w:rsid w:val="005638E8"/>
    <w:rsid w:val="0056460E"/>
    <w:rsid w:val="00564708"/>
    <w:rsid w:val="00564A82"/>
    <w:rsid w:val="00564C4E"/>
    <w:rsid w:val="0056510B"/>
    <w:rsid w:val="00566349"/>
    <w:rsid w:val="0056683E"/>
    <w:rsid w:val="00567117"/>
    <w:rsid w:val="005672E0"/>
    <w:rsid w:val="00567829"/>
    <w:rsid w:val="00570822"/>
    <w:rsid w:val="00571DBC"/>
    <w:rsid w:val="00573161"/>
    <w:rsid w:val="005736B3"/>
    <w:rsid w:val="005736C8"/>
    <w:rsid w:val="005739DC"/>
    <w:rsid w:val="0057436F"/>
    <w:rsid w:val="00574F0D"/>
    <w:rsid w:val="00575685"/>
    <w:rsid w:val="00577B95"/>
    <w:rsid w:val="00580AE3"/>
    <w:rsid w:val="00580E0F"/>
    <w:rsid w:val="00581236"/>
    <w:rsid w:val="005826B9"/>
    <w:rsid w:val="00582766"/>
    <w:rsid w:val="005827C7"/>
    <w:rsid w:val="00582E30"/>
    <w:rsid w:val="00583746"/>
    <w:rsid w:val="005848CE"/>
    <w:rsid w:val="0058566B"/>
    <w:rsid w:val="00585DD4"/>
    <w:rsid w:val="00586064"/>
    <w:rsid w:val="005869C7"/>
    <w:rsid w:val="00587B5F"/>
    <w:rsid w:val="00590978"/>
    <w:rsid w:val="00590D59"/>
    <w:rsid w:val="00591463"/>
    <w:rsid w:val="00591835"/>
    <w:rsid w:val="005922C8"/>
    <w:rsid w:val="0059291D"/>
    <w:rsid w:val="0059355B"/>
    <w:rsid w:val="00594C6D"/>
    <w:rsid w:val="00594D93"/>
    <w:rsid w:val="005969A4"/>
    <w:rsid w:val="00596D83"/>
    <w:rsid w:val="005974BF"/>
    <w:rsid w:val="005A0152"/>
    <w:rsid w:val="005A0EBA"/>
    <w:rsid w:val="005A176D"/>
    <w:rsid w:val="005A21FF"/>
    <w:rsid w:val="005A29FE"/>
    <w:rsid w:val="005A3BBD"/>
    <w:rsid w:val="005A3C0D"/>
    <w:rsid w:val="005A3F82"/>
    <w:rsid w:val="005A4E94"/>
    <w:rsid w:val="005A5359"/>
    <w:rsid w:val="005A5471"/>
    <w:rsid w:val="005A6480"/>
    <w:rsid w:val="005A7EA7"/>
    <w:rsid w:val="005B05F4"/>
    <w:rsid w:val="005B0C14"/>
    <w:rsid w:val="005B1CCD"/>
    <w:rsid w:val="005B1F81"/>
    <w:rsid w:val="005B2472"/>
    <w:rsid w:val="005B28B6"/>
    <w:rsid w:val="005B2C04"/>
    <w:rsid w:val="005B35A1"/>
    <w:rsid w:val="005B4014"/>
    <w:rsid w:val="005B48E3"/>
    <w:rsid w:val="005B4992"/>
    <w:rsid w:val="005B5E67"/>
    <w:rsid w:val="005B624C"/>
    <w:rsid w:val="005B6CA9"/>
    <w:rsid w:val="005C0DD9"/>
    <w:rsid w:val="005C117C"/>
    <w:rsid w:val="005C2F83"/>
    <w:rsid w:val="005C30AE"/>
    <w:rsid w:val="005C3A39"/>
    <w:rsid w:val="005C4049"/>
    <w:rsid w:val="005C538C"/>
    <w:rsid w:val="005C6027"/>
    <w:rsid w:val="005C663F"/>
    <w:rsid w:val="005C67C6"/>
    <w:rsid w:val="005C7621"/>
    <w:rsid w:val="005C7835"/>
    <w:rsid w:val="005C7D8A"/>
    <w:rsid w:val="005D02FB"/>
    <w:rsid w:val="005D37FF"/>
    <w:rsid w:val="005D38A1"/>
    <w:rsid w:val="005D3F8C"/>
    <w:rsid w:val="005D4A97"/>
    <w:rsid w:val="005D5851"/>
    <w:rsid w:val="005D79B9"/>
    <w:rsid w:val="005D7AC4"/>
    <w:rsid w:val="005D7AF7"/>
    <w:rsid w:val="005E032D"/>
    <w:rsid w:val="005E09D5"/>
    <w:rsid w:val="005E0B3C"/>
    <w:rsid w:val="005E18D9"/>
    <w:rsid w:val="005E1962"/>
    <w:rsid w:val="005E1B65"/>
    <w:rsid w:val="005E1FBD"/>
    <w:rsid w:val="005E2367"/>
    <w:rsid w:val="005E25E1"/>
    <w:rsid w:val="005E38C0"/>
    <w:rsid w:val="005E5D7A"/>
    <w:rsid w:val="005E5E77"/>
    <w:rsid w:val="005E6546"/>
    <w:rsid w:val="005F0292"/>
    <w:rsid w:val="005F10DB"/>
    <w:rsid w:val="005F1EF9"/>
    <w:rsid w:val="005F1FA4"/>
    <w:rsid w:val="005F25E4"/>
    <w:rsid w:val="005F29B8"/>
    <w:rsid w:val="005F2D14"/>
    <w:rsid w:val="005F347A"/>
    <w:rsid w:val="005F349C"/>
    <w:rsid w:val="005F3E4C"/>
    <w:rsid w:val="005F4A40"/>
    <w:rsid w:val="005F4C43"/>
    <w:rsid w:val="005F5835"/>
    <w:rsid w:val="005F5FA6"/>
    <w:rsid w:val="005F6005"/>
    <w:rsid w:val="00600B3A"/>
    <w:rsid w:val="0060120C"/>
    <w:rsid w:val="0060152B"/>
    <w:rsid w:val="00602749"/>
    <w:rsid w:val="006029E7"/>
    <w:rsid w:val="00603077"/>
    <w:rsid w:val="0060308F"/>
    <w:rsid w:val="006030F7"/>
    <w:rsid w:val="00603735"/>
    <w:rsid w:val="00603B32"/>
    <w:rsid w:val="00603B9E"/>
    <w:rsid w:val="00603D5B"/>
    <w:rsid w:val="00603F2E"/>
    <w:rsid w:val="006046AD"/>
    <w:rsid w:val="00604F64"/>
    <w:rsid w:val="00605C62"/>
    <w:rsid w:val="006074DE"/>
    <w:rsid w:val="00610532"/>
    <w:rsid w:val="00611362"/>
    <w:rsid w:val="00611825"/>
    <w:rsid w:val="006126AB"/>
    <w:rsid w:val="00613178"/>
    <w:rsid w:val="00613D21"/>
    <w:rsid w:val="0061446C"/>
    <w:rsid w:val="006152A8"/>
    <w:rsid w:val="0061551B"/>
    <w:rsid w:val="0061589F"/>
    <w:rsid w:val="0061664B"/>
    <w:rsid w:val="0061684D"/>
    <w:rsid w:val="0061719B"/>
    <w:rsid w:val="0061767A"/>
    <w:rsid w:val="006179C3"/>
    <w:rsid w:val="00617A65"/>
    <w:rsid w:val="00620BCD"/>
    <w:rsid w:val="006212A6"/>
    <w:rsid w:val="00621FA1"/>
    <w:rsid w:val="00622284"/>
    <w:rsid w:val="006244B0"/>
    <w:rsid w:val="0062491D"/>
    <w:rsid w:val="00624A81"/>
    <w:rsid w:val="00625921"/>
    <w:rsid w:val="0062648E"/>
    <w:rsid w:val="0062655E"/>
    <w:rsid w:val="00627D4E"/>
    <w:rsid w:val="006320FC"/>
    <w:rsid w:val="00632F50"/>
    <w:rsid w:val="00633692"/>
    <w:rsid w:val="00633693"/>
    <w:rsid w:val="00633964"/>
    <w:rsid w:val="0063450B"/>
    <w:rsid w:val="0063497D"/>
    <w:rsid w:val="00635B6F"/>
    <w:rsid w:val="00635E57"/>
    <w:rsid w:val="00635EB7"/>
    <w:rsid w:val="00637175"/>
    <w:rsid w:val="00637810"/>
    <w:rsid w:val="006428F7"/>
    <w:rsid w:val="006438C0"/>
    <w:rsid w:val="00643C5F"/>
    <w:rsid w:val="00643DAB"/>
    <w:rsid w:val="0064400F"/>
    <w:rsid w:val="00644AAB"/>
    <w:rsid w:val="0064568C"/>
    <w:rsid w:val="00645D92"/>
    <w:rsid w:val="00645EF9"/>
    <w:rsid w:val="00646620"/>
    <w:rsid w:val="006469F3"/>
    <w:rsid w:val="0064751A"/>
    <w:rsid w:val="00647553"/>
    <w:rsid w:val="00647885"/>
    <w:rsid w:val="00647F41"/>
    <w:rsid w:val="00650208"/>
    <w:rsid w:val="00652E99"/>
    <w:rsid w:val="00654462"/>
    <w:rsid w:val="00654DE3"/>
    <w:rsid w:val="00655205"/>
    <w:rsid w:val="006562A4"/>
    <w:rsid w:val="006562E4"/>
    <w:rsid w:val="00656846"/>
    <w:rsid w:val="00656A7B"/>
    <w:rsid w:val="00657A14"/>
    <w:rsid w:val="00657BBA"/>
    <w:rsid w:val="0066076A"/>
    <w:rsid w:val="00660A38"/>
    <w:rsid w:val="00660E80"/>
    <w:rsid w:val="00661C0A"/>
    <w:rsid w:val="00662198"/>
    <w:rsid w:val="006621F6"/>
    <w:rsid w:val="00662703"/>
    <w:rsid w:val="0066388D"/>
    <w:rsid w:val="00663A3E"/>
    <w:rsid w:val="00663B2B"/>
    <w:rsid w:val="00663C12"/>
    <w:rsid w:val="006642E1"/>
    <w:rsid w:val="0066553E"/>
    <w:rsid w:val="00665CB1"/>
    <w:rsid w:val="006665F4"/>
    <w:rsid w:val="00667C6A"/>
    <w:rsid w:val="00667F21"/>
    <w:rsid w:val="006710BA"/>
    <w:rsid w:val="00672BF7"/>
    <w:rsid w:val="00672E3D"/>
    <w:rsid w:val="00673636"/>
    <w:rsid w:val="00673733"/>
    <w:rsid w:val="0067414A"/>
    <w:rsid w:val="006750D6"/>
    <w:rsid w:val="006755BF"/>
    <w:rsid w:val="00675B22"/>
    <w:rsid w:val="00677774"/>
    <w:rsid w:val="0068157C"/>
    <w:rsid w:val="00682550"/>
    <w:rsid w:val="00683520"/>
    <w:rsid w:val="006836B5"/>
    <w:rsid w:val="00683EA1"/>
    <w:rsid w:val="00684AB6"/>
    <w:rsid w:val="00684E42"/>
    <w:rsid w:val="00685398"/>
    <w:rsid w:val="00685AC9"/>
    <w:rsid w:val="00686F01"/>
    <w:rsid w:val="00687253"/>
    <w:rsid w:val="006878D1"/>
    <w:rsid w:val="006901E4"/>
    <w:rsid w:val="00690A72"/>
    <w:rsid w:val="00690D58"/>
    <w:rsid w:val="006916DF"/>
    <w:rsid w:val="00691EB8"/>
    <w:rsid w:val="006923B9"/>
    <w:rsid w:val="00692D4F"/>
    <w:rsid w:val="006931E1"/>
    <w:rsid w:val="006935DE"/>
    <w:rsid w:val="00693800"/>
    <w:rsid w:val="00694C23"/>
    <w:rsid w:val="00695007"/>
    <w:rsid w:val="0069568A"/>
    <w:rsid w:val="00695A14"/>
    <w:rsid w:val="006968C5"/>
    <w:rsid w:val="00696CAA"/>
    <w:rsid w:val="006976C1"/>
    <w:rsid w:val="006978EC"/>
    <w:rsid w:val="006A1F16"/>
    <w:rsid w:val="006A5799"/>
    <w:rsid w:val="006A61E1"/>
    <w:rsid w:val="006A63B5"/>
    <w:rsid w:val="006A6478"/>
    <w:rsid w:val="006A6746"/>
    <w:rsid w:val="006A7981"/>
    <w:rsid w:val="006A7A7B"/>
    <w:rsid w:val="006B0D1E"/>
    <w:rsid w:val="006B0F54"/>
    <w:rsid w:val="006B0FA9"/>
    <w:rsid w:val="006B1938"/>
    <w:rsid w:val="006B1B02"/>
    <w:rsid w:val="006B1EAA"/>
    <w:rsid w:val="006B2ABB"/>
    <w:rsid w:val="006B37C9"/>
    <w:rsid w:val="006B37D3"/>
    <w:rsid w:val="006B3AEB"/>
    <w:rsid w:val="006B4988"/>
    <w:rsid w:val="006B50B0"/>
    <w:rsid w:val="006B56F5"/>
    <w:rsid w:val="006B6C0E"/>
    <w:rsid w:val="006C00F4"/>
    <w:rsid w:val="006C07C0"/>
    <w:rsid w:val="006C146F"/>
    <w:rsid w:val="006C213C"/>
    <w:rsid w:val="006C246B"/>
    <w:rsid w:val="006C33EC"/>
    <w:rsid w:val="006C3448"/>
    <w:rsid w:val="006C35C9"/>
    <w:rsid w:val="006C3933"/>
    <w:rsid w:val="006C50D4"/>
    <w:rsid w:val="006C5790"/>
    <w:rsid w:val="006C5876"/>
    <w:rsid w:val="006C5CCC"/>
    <w:rsid w:val="006C6C7C"/>
    <w:rsid w:val="006D0CAD"/>
    <w:rsid w:val="006D1B55"/>
    <w:rsid w:val="006D28D0"/>
    <w:rsid w:val="006D46D1"/>
    <w:rsid w:val="006D4D9B"/>
    <w:rsid w:val="006D54C5"/>
    <w:rsid w:val="006D5D80"/>
    <w:rsid w:val="006D617E"/>
    <w:rsid w:val="006D6481"/>
    <w:rsid w:val="006D6C0A"/>
    <w:rsid w:val="006D6C0C"/>
    <w:rsid w:val="006D712A"/>
    <w:rsid w:val="006D7817"/>
    <w:rsid w:val="006E00CC"/>
    <w:rsid w:val="006E0C28"/>
    <w:rsid w:val="006E0F2A"/>
    <w:rsid w:val="006E294C"/>
    <w:rsid w:val="006E3855"/>
    <w:rsid w:val="006E4BF4"/>
    <w:rsid w:val="006E56E7"/>
    <w:rsid w:val="006E572A"/>
    <w:rsid w:val="006F0577"/>
    <w:rsid w:val="006F0ACF"/>
    <w:rsid w:val="006F1234"/>
    <w:rsid w:val="006F16AC"/>
    <w:rsid w:val="006F19D5"/>
    <w:rsid w:val="006F1D36"/>
    <w:rsid w:val="006F21D7"/>
    <w:rsid w:val="006F2588"/>
    <w:rsid w:val="006F2901"/>
    <w:rsid w:val="006F3BAE"/>
    <w:rsid w:val="006F5F6D"/>
    <w:rsid w:val="006F6A47"/>
    <w:rsid w:val="006F7E9A"/>
    <w:rsid w:val="0070104D"/>
    <w:rsid w:val="0070215A"/>
    <w:rsid w:val="00703676"/>
    <w:rsid w:val="007040C3"/>
    <w:rsid w:val="0070542E"/>
    <w:rsid w:val="007065B1"/>
    <w:rsid w:val="007070C8"/>
    <w:rsid w:val="00710863"/>
    <w:rsid w:val="00710D87"/>
    <w:rsid w:val="007114F8"/>
    <w:rsid w:val="007117CE"/>
    <w:rsid w:val="0071230B"/>
    <w:rsid w:val="0071236F"/>
    <w:rsid w:val="0071244B"/>
    <w:rsid w:val="007132C5"/>
    <w:rsid w:val="007138FF"/>
    <w:rsid w:val="00713BFB"/>
    <w:rsid w:val="007141DA"/>
    <w:rsid w:val="00715129"/>
    <w:rsid w:val="0071747E"/>
    <w:rsid w:val="00717F84"/>
    <w:rsid w:val="00721111"/>
    <w:rsid w:val="00721129"/>
    <w:rsid w:val="007212CF"/>
    <w:rsid w:val="00722CCC"/>
    <w:rsid w:val="00722D2A"/>
    <w:rsid w:val="00725624"/>
    <w:rsid w:val="00725ABF"/>
    <w:rsid w:val="00725E4B"/>
    <w:rsid w:val="00726AAE"/>
    <w:rsid w:val="00726AD3"/>
    <w:rsid w:val="007315D8"/>
    <w:rsid w:val="007317F5"/>
    <w:rsid w:val="00731A69"/>
    <w:rsid w:val="00732884"/>
    <w:rsid w:val="0073474C"/>
    <w:rsid w:val="00734ED3"/>
    <w:rsid w:val="0073594D"/>
    <w:rsid w:val="00736747"/>
    <w:rsid w:val="00736AD3"/>
    <w:rsid w:val="00736B5A"/>
    <w:rsid w:val="0073725F"/>
    <w:rsid w:val="00737939"/>
    <w:rsid w:val="00737B45"/>
    <w:rsid w:val="00740366"/>
    <w:rsid w:val="00740E09"/>
    <w:rsid w:val="00740E0A"/>
    <w:rsid w:val="007410B5"/>
    <w:rsid w:val="0074170D"/>
    <w:rsid w:val="00742B05"/>
    <w:rsid w:val="00744478"/>
    <w:rsid w:val="007451AC"/>
    <w:rsid w:val="00745343"/>
    <w:rsid w:val="00746D1E"/>
    <w:rsid w:val="007477F3"/>
    <w:rsid w:val="00747D33"/>
    <w:rsid w:val="00750AD5"/>
    <w:rsid w:val="0075124B"/>
    <w:rsid w:val="00753BD5"/>
    <w:rsid w:val="00753C78"/>
    <w:rsid w:val="007540A6"/>
    <w:rsid w:val="00754BAB"/>
    <w:rsid w:val="00755440"/>
    <w:rsid w:val="007555A7"/>
    <w:rsid w:val="00755B36"/>
    <w:rsid w:val="00755D1E"/>
    <w:rsid w:val="007563D6"/>
    <w:rsid w:val="007568BC"/>
    <w:rsid w:val="00757A00"/>
    <w:rsid w:val="00760149"/>
    <w:rsid w:val="00760626"/>
    <w:rsid w:val="007617E4"/>
    <w:rsid w:val="00762173"/>
    <w:rsid w:val="00763540"/>
    <w:rsid w:val="007639D7"/>
    <w:rsid w:val="0076409E"/>
    <w:rsid w:val="00765B92"/>
    <w:rsid w:val="00765C00"/>
    <w:rsid w:val="00766395"/>
    <w:rsid w:val="0077116B"/>
    <w:rsid w:val="00771911"/>
    <w:rsid w:val="007726E8"/>
    <w:rsid w:val="0077317F"/>
    <w:rsid w:val="007733E9"/>
    <w:rsid w:val="00773EFA"/>
    <w:rsid w:val="007742B4"/>
    <w:rsid w:val="00774F37"/>
    <w:rsid w:val="007754F4"/>
    <w:rsid w:val="00776690"/>
    <w:rsid w:val="00776EFB"/>
    <w:rsid w:val="00777202"/>
    <w:rsid w:val="00777FB2"/>
    <w:rsid w:val="0078004C"/>
    <w:rsid w:val="0078070E"/>
    <w:rsid w:val="00781A08"/>
    <w:rsid w:val="00781D68"/>
    <w:rsid w:val="00783023"/>
    <w:rsid w:val="00783B50"/>
    <w:rsid w:val="00783EE5"/>
    <w:rsid w:val="007869FA"/>
    <w:rsid w:val="00787488"/>
    <w:rsid w:val="007876EE"/>
    <w:rsid w:val="00787D38"/>
    <w:rsid w:val="0079043B"/>
    <w:rsid w:val="00790A12"/>
    <w:rsid w:val="0079122C"/>
    <w:rsid w:val="007925CD"/>
    <w:rsid w:val="007926BA"/>
    <w:rsid w:val="007928C2"/>
    <w:rsid w:val="007928E0"/>
    <w:rsid w:val="00793E58"/>
    <w:rsid w:val="00794302"/>
    <w:rsid w:val="00794DE6"/>
    <w:rsid w:val="007951D7"/>
    <w:rsid w:val="00795533"/>
    <w:rsid w:val="007959CE"/>
    <w:rsid w:val="00797037"/>
    <w:rsid w:val="007974A1"/>
    <w:rsid w:val="007A0286"/>
    <w:rsid w:val="007A0B6E"/>
    <w:rsid w:val="007A1093"/>
    <w:rsid w:val="007A2382"/>
    <w:rsid w:val="007A2C1C"/>
    <w:rsid w:val="007A2E6E"/>
    <w:rsid w:val="007A3834"/>
    <w:rsid w:val="007A551E"/>
    <w:rsid w:val="007A5D75"/>
    <w:rsid w:val="007A61EB"/>
    <w:rsid w:val="007A6960"/>
    <w:rsid w:val="007A6C2F"/>
    <w:rsid w:val="007A7392"/>
    <w:rsid w:val="007B034D"/>
    <w:rsid w:val="007B16A9"/>
    <w:rsid w:val="007B18B2"/>
    <w:rsid w:val="007B26BF"/>
    <w:rsid w:val="007B4453"/>
    <w:rsid w:val="007B546B"/>
    <w:rsid w:val="007B61BD"/>
    <w:rsid w:val="007B7407"/>
    <w:rsid w:val="007C08A7"/>
    <w:rsid w:val="007C1A64"/>
    <w:rsid w:val="007C32FC"/>
    <w:rsid w:val="007C374E"/>
    <w:rsid w:val="007C3A1C"/>
    <w:rsid w:val="007C3C32"/>
    <w:rsid w:val="007C3F18"/>
    <w:rsid w:val="007C4626"/>
    <w:rsid w:val="007C4A77"/>
    <w:rsid w:val="007C4F60"/>
    <w:rsid w:val="007C55F5"/>
    <w:rsid w:val="007C68CE"/>
    <w:rsid w:val="007C6E25"/>
    <w:rsid w:val="007C7032"/>
    <w:rsid w:val="007D011F"/>
    <w:rsid w:val="007D13D4"/>
    <w:rsid w:val="007D1600"/>
    <w:rsid w:val="007D1682"/>
    <w:rsid w:val="007D26AC"/>
    <w:rsid w:val="007D29B7"/>
    <w:rsid w:val="007D2BD9"/>
    <w:rsid w:val="007D32F5"/>
    <w:rsid w:val="007D33A8"/>
    <w:rsid w:val="007D368B"/>
    <w:rsid w:val="007D3E39"/>
    <w:rsid w:val="007D631F"/>
    <w:rsid w:val="007D652B"/>
    <w:rsid w:val="007D6EBB"/>
    <w:rsid w:val="007E1259"/>
    <w:rsid w:val="007E23F1"/>
    <w:rsid w:val="007E306C"/>
    <w:rsid w:val="007E33F7"/>
    <w:rsid w:val="007E3426"/>
    <w:rsid w:val="007E4968"/>
    <w:rsid w:val="007E5901"/>
    <w:rsid w:val="007E5C2F"/>
    <w:rsid w:val="007E5E43"/>
    <w:rsid w:val="007E639F"/>
    <w:rsid w:val="007E7135"/>
    <w:rsid w:val="007E7B3A"/>
    <w:rsid w:val="007F212B"/>
    <w:rsid w:val="007F3070"/>
    <w:rsid w:val="007F3A78"/>
    <w:rsid w:val="007F57CF"/>
    <w:rsid w:val="007F5828"/>
    <w:rsid w:val="007F5A77"/>
    <w:rsid w:val="007F5C26"/>
    <w:rsid w:val="007F605E"/>
    <w:rsid w:val="007F74A3"/>
    <w:rsid w:val="007F7859"/>
    <w:rsid w:val="00800B7B"/>
    <w:rsid w:val="00801574"/>
    <w:rsid w:val="00801A02"/>
    <w:rsid w:val="00803201"/>
    <w:rsid w:val="00804012"/>
    <w:rsid w:val="00804595"/>
    <w:rsid w:val="00804F45"/>
    <w:rsid w:val="008052E6"/>
    <w:rsid w:val="00805889"/>
    <w:rsid w:val="00805F92"/>
    <w:rsid w:val="0080656D"/>
    <w:rsid w:val="00806CC7"/>
    <w:rsid w:val="00807747"/>
    <w:rsid w:val="008078EE"/>
    <w:rsid w:val="00807B78"/>
    <w:rsid w:val="00810114"/>
    <w:rsid w:val="00811139"/>
    <w:rsid w:val="0081197D"/>
    <w:rsid w:val="0081299B"/>
    <w:rsid w:val="00815991"/>
    <w:rsid w:val="008164B7"/>
    <w:rsid w:val="00817F27"/>
    <w:rsid w:val="00820918"/>
    <w:rsid w:val="00820C8E"/>
    <w:rsid w:val="00821679"/>
    <w:rsid w:val="00821C51"/>
    <w:rsid w:val="00822120"/>
    <w:rsid w:val="00824261"/>
    <w:rsid w:val="00824516"/>
    <w:rsid w:val="008252FF"/>
    <w:rsid w:val="00826FF8"/>
    <w:rsid w:val="00827099"/>
    <w:rsid w:val="0082769E"/>
    <w:rsid w:val="00827717"/>
    <w:rsid w:val="0082775D"/>
    <w:rsid w:val="00830824"/>
    <w:rsid w:val="00830F33"/>
    <w:rsid w:val="0083115E"/>
    <w:rsid w:val="00831FE9"/>
    <w:rsid w:val="00832585"/>
    <w:rsid w:val="00832890"/>
    <w:rsid w:val="0083293B"/>
    <w:rsid w:val="008333D0"/>
    <w:rsid w:val="00834750"/>
    <w:rsid w:val="00834CDC"/>
    <w:rsid w:val="008357CA"/>
    <w:rsid w:val="00836536"/>
    <w:rsid w:val="00836972"/>
    <w:rsid w:val="0083736A"/>
    <w:rsid w:val="008423AB"/>
    <w:rsid w:val="008424EF"/>
    <w:rsid w:val="008426BA"/>
    <w:rsid w:val="00842E0E"/>
    <w:rsid w:val="00843CDC"/>
    <w:rsid w:val="00845F70"/>
    <w:rsid w:val="008460E7"/>
    <w:rsid w:val="0084654E"/>
    <w:rsid w:val="008507D3"/>
    <w:rsid w:val="00850E36"/>
    <w:rsid w:val="00851A8C"/>
    <w:rsid w:val="00852E86"/>
    <w:rsid w:val="0085390B"/>
    <w:rsid w:val="00854C5C"/>
    <w:rsid w:val="00855147"/>
    <w:rsid w:val="00855382"/>
    <w:rsid w:val="008558EC"/>
    <w:rsid w:val="00856F09"/>
    <w:rsid w:val="0086016E"/>
    <w:rsid w:val="0086049C"/>
    <w:rsid w:val="00861212"/>
    <w:rsid w:val="008617E3"/>
    <w:rsid w:val="00861BA0"/>
    <w:rsid w:val="00861F81"/>
    <w:rsid w:val="00862F73"/>
    <w:rsid w:val="00862FE7"/>
    <w:rsid w:val="008640D2"/>
    <w:rsid w:val="0086680F"/>
    <w:rsid w:val="00867C84"/>
    <w:rsid w:val="0087060B"/>
    <w:rsid w:val="00870BC4"/>
    <w:rsid w:val="00870E32"/>
    <w:rsid w:val="008710EA"/>
    <w:rsid w:val="0087149D"/>
    <w:rsid w:val="0087152F"/>
    <w:rsid w:val="00872BC4"/>
    <w:rsid w:val="00873401"/>
    <w:rsid w:val="00873C9F"/>
    <w:rsid w:val="00874096"/>
    <w:rsid w:val="008742EE"/>
    <w:rsid w:val="0087651E"/>
    <w:rsid w:val="008774E0"/>
    <w:rsid w:val="00880103"/>
    <w:rsid w:val="00881450"/>
    <w:rsid w:val="00882A7B"/>
    <w:rsid w:val="00882D38"/>
    <w:rsid w:val="0088381F"/>
    <w:rsid w:val="0088418F"/>
    <w:rsid w:val="00885E78"/>
    <w:rsid w:val="00886CB4"/>
    <w:rsid w:val="00887299"/>
    <w:rsid w:val="008873BB"/>
    <w:rsid w:val="0089116E"/>
    <w:rsid w:val="0089294D"/>
    <w:rsid w:val="00892E77"/>
    <w:rsid w:val="00894ADD"/>
    <w:rsid w:val="008A0B28"/>
    <w:rsid w:val="008A13BD"/>
    <w:rsid w:val="008A149D"/>
    <w:rsid w:val="008A2309"/>
    <w:rsid w:val="008A3222"/>
    <w:rsid w:val="008A3446"/>
    <w:rsid w:val="008A378C"/>
    <w:rsid w:val="008A392B"/>
    <w:rsid w:val="008A45A2"/>
    <w:rsid w:val="008A5719"/>
    <w:rsid w:val="008A5A76"/>
    <w:rsid w:val="008A5FD2"/>
    <w:rsid w:val="008A794D"/>
    <w:rsid w:val="008A7C36"/>
    <w:rsid w:val="008B0C4F"/>
    <w:rsid w:val="008B1D9E"/>
    <w:rsid w:val="008B1FCD"/>
    <w:rsid w:val="008B23EB"/>
    <w:rsid w:val="008B23FB"/>
    <w:rsid w:val="008B2A11"/>
    <w:rsid w:val="008B3322"/>
    <w:rsid w:val="008B3386"/>
    <w:rsid w:val="008B3B38"/>
    <w:rsid w:val="008B4967"/>
    <w:rsid w:val="008B4FA5"/>
    <w:rsid w:val="008B5930"/>
    <w:rsid w:val="008B5F0E"/>
    <w:rsid w:val="008B6350"/>
    <w:rsid w:val="008B6A26"/>
    <w:rsid w:val="008B6B5B"/>
    <w:rsid w:val="008B74B8"/>
    <w:rsid w:val="008C0E0E"/>
    <w:rsid w:val="008C2012"/>
    <w:rsid w:val="008C2223"/>
    <w:rsid w:val="008C2AD2"/>
    <w:rsid w:val="008C2DAA"/>
    <w:rsid w:val="008C333A"/>
    <w:rsid w:val="008C3C62"/>
    <w:rsid w:val="008C3C89"/>
    <w:rsid w:val="008C4530"/>
    <w:rsid w:val="008C56E2"/>
    <w:rsid w:val="008C6162"/>
    <w:rsid w:val="008D0483"/>
    <w:rsid w:val="008D13C1"/>
    <w:rsid w:val="008D3162"/>
    <w:rsid w:val="008D3DB6"/>
    <w:rsid w:val="008D4219"/>
    <w:rsid w:val="008D4248"/>
    <w:rsid w:val="008D6576"/>
    <w:rsid w:val="008D7C03"/>
    <w:rsid w:val="008D7D23"/>
    <w:rsid w:val="008E21B1"/>
    <w:rsid w:val="008E2C06"/>
    <w:rsid w:val="008E2CC1"/>
    <w:rsid w:val="008E2DB9"/>
    <w:rsid w:val="008E2EA9"/>
    <w:rsid w:val="008E4BFC"/>
    <w:rsid w:val="008E5323"/>
    <w:rsid w:val="008E54CF"/>
    <w:rsid w:val="008E59D8"/>
    <w:rsid w:val="008E5BED"/>
    <w:rsid w:val="008E60F5"/>
    <w:rsid w:val="008E6724"/>
    <w:rsid w:val="008E67FC"/>
    <w:rsid w:val="008E765F"/>
    <w:rsid w:val="008E7A91"/>
    <w:rsid w:val="008E7F6B"/>
    <w:rsid w:val="008F3A7E"/>
    <w:rsid w:val="008F41E1"/>
    <w:rsid w:val="008F4FD8"/>
    <w:rsid w:val="008F58C3"/>
    <w:rsid w:val="008F63ED"/>
    <w:rsid w:val="008F6E7C"/>
    <w:rsid w:val="009002E0"/>
    <w:rsid w:val="009003AE"/>
    <w:rsid w:val="009005F0"/>
    <w:rsid w:val="0090109A"/>
    <w:rsid w:val="00901A6D"/>
    <w:rsid w:val="009025F0"/>
    <w:rsid w:val="00902717"/>
    <w:rsid w:val="00903468"/>
    <w:rsid w:val="009049ED"/>
    <w:rsid w:val="00904A0C"/>
    <w:rsid w:val="00904B55"/>
    <w:rsid w:val="009056B5"/>
    <w:rsid w:val="00906F97"/>
    <w:rsid w:val="00907062"/>
    <w:rsid w:val="009076BD"/>
    <w:rsid w:val="00910065"/>
    <w:rsid w:val="0091051F"/>
    <w:rsid w:val="00911486"/>
    <w:rsid w:val="0091148C"/>
    <w:rsid w:val="00911FC3"/>
    <w:rsid w:val="009128FA"/>
    <w:rsid w:val="00912972"/>
    <w:rsid w:val="009134D6"/>
    <w:rsid w:val="0091355D"/>
    <w:rsid w:val="00913797"/>
    <w:rsid w:val="00914483"/>
    <w:rsid w:val="0091485C"/>
    <w:rsid w:val="0091551C"/>
    <w:rsid w:val="009155E8"/>
    <w:rsid w:val="00915C79"/>
    <w:rsid w:val="00916BA2"/>
    <w:rsid w:val="00916CFE"/>
    <w:rsid w:val="00921553"/>
    <w:rsid w:val="00921AEB"/>
    <w:rsid w:val="0092269C"/>
    <w:rsid w:val="009228BB"/>
    <w:rsid w:val="00922B49"/>
    <w:rsid w:val="00922F57"/>
    <w:rsid w:val="00923C7C"/>
    <w:rsid w:val="00923E75"/>
    <w:rsid w:val="00924487"/>
    <w:rsid w:val="0092648E"/>
    <w:rsid w:val="00926B56"/>
    <w:rsid w:val="009275A7"/>
    <w:rsid w:val="009275FA"/>
    <w:rsid w:val="009276ED"/>
    <w:rsid w:val="00927D51"/>
    <w:rsid w:val="00930D7D"/>
    <w:rsid w:val="00931685"/>
    <w:rsid w:val="00931A85"/>
    <w:rsid w:val="00931E95"/>
    <w:rsid w:val="00932692"/>
    <w:rsid w:val="00932BD6"/>
    <w:rsid w:val="009332CC"/>
    <w:rsid w:val="0093357D"/>
    <w:rsid w:val="009342C1"/>
    <w:rsid w:val="0093443D"/>
    <w:rsid w:val="0094032B"/>
    <w:rsid w:val="00942B65"/>
    <w:rsid w:val="00942C67"/>
    <w:rsid w:val="00942C6E"/>
    <w:rsid w:val="00943AE2"/>
    <w:rsid w:val="00943D71"/>
    <w:rsid w:val="0094440A"/>
    <w:rsid w:val="0094483C"/>
    <w:rsid w:val="009451B3"/>
    <w:rsid w:val="00945840"/>
    <w:rsid w:val="00945D33"/>
    <w:rsid w:val="00946101"/>
    <w:rsid w:val="0094689A"/>
    <w:rsid w:val="0094777E"/>
    <w:rsid w:val="00947A28"/>
    <w:rsid w:val="00950A9C"/>
    <w:rsid w:val="00950B45"/>
    <w:rsid w:val="00951783"/>
    <w:rsid w:val="009528C0"/>
    <w:rsid w:val="0095428B"/>
    <w:rsid w:val="00954866"/>
    <w:rsid w:val="00955D04"/>
    <w:rsid w:val="009568AC"/>
    <w:rsid w:val="00956C1C"/>
    <w:rsid w:val="009575C3"/>
    <w:rsid w:val="009577A3"/>
    <w:rsid w:val="0096034E"/>
    <w:rsid w:val="0096081F"/>
    <w:rsid w:val="00960E98"/>
    <w:rsid w:val="00961DF8"/>
    <w:rsid w:val="00962088"/>
    <w:rsid w:val="00962237"/>
    <w:rsid w:val="00962935"/>
    <w:rsid w:val="0096329C"/>
    <w:rsid w:val="00963DE5"/>
    <w:rsid w:val="00964095"/>
    <w:rsid w:val="0096430B"/>
    <w:rsid w:val="00964398"/>
    <w:rsid w:val="0096453D"/>
    <w:rsid w:val="00964B36"/>
    <w:rsid w:val="00965A7D"/>
    <w:rsid w:val="00966192"/>
    <w:rsid w:val="00967A18"/>
    <w:rsid w:val="0097051A"/>
    <w:rsid w:val="009720EB"/>
    <w:rsid w:val="009723FA"/>
    <w:rsid w:val="00972B5C"/>
    <w:rsid w:val="00974946"/>
    <w:rsid w:val="00974ED0"/>
    <w:rsid w:val="0097530E"/>
    <w:rsid w:val="0097619D"/>
    <w:rsid w:val="00977254"/>
    <w:rsid w:val="00977C56"/>
    <w:rsid w:val="0098058A"/>
    <w:rsid w:val="0098059F"/>
    <w:rsid w:val="00980A2C"/>
    <w:rsid w:val="00980B57"/>
    <w:rsid w:val="00980E6A"/>
    <w:rsid w:val="0098124C"/>
    <w:rsid w:val="00981416"/>
    <w:rsid w:val="00983D55"/>
    <w:rsid w:val="00983ED7"/>
    <w:rsid w:val="00984019"/>
    <w:rsid w:val="00984137"/>
    <w:rsid w:val="00985136"/>
    <w:rsid w:val="00985957"/>
    <w:rsid w:val="009869DE"/>
    <w:rsid w:val="009873D0"/>
    <w:rsid w:val="009905AA"/>
    <w:rsid w:val="0099148B"/>
    <w:rsid w:val="009920E7"/>
    <w:rsid w:val="0099211E"/>
    <w:rsid w:val="009923BC"/>
    <w:rsid w:val="00992C25"/>
    <w:rsid w:val="009931EF"/>
    <w:rsid w:val="009938F5"/>
    <w:rsid w:val="00994105"/>
    <w:rsid w:val="00994633"/>
    <w:rsid w:val="00994D5D"/>
    <w:rsid w:val="0099516E"/>
    <w:rsid w:val="00995374"/>
    <w:rsid w:val="009954F3"/>
    <w:rsid w:val="00996707"/>
    <w:rsid w:val="0099693A"/>
    <w:rsid w:val="00997C17"/>
    <w:rsid w:val="00997C4C"/>
    <w:rsid w:val="00997CEB"/>
    <w:rsid w:val="009A0112"/>
    <w:rsid w:val="009A0457"/>
    <w:rsid w:val="009A2080"/>
    <w:rsid w:val="009A282B"/>
    <w:rsid w:val="009A4231"/>
    <w:rsid w:val="009A47C8"/>
    <w:rsid w:val="009A5937"/>
    <w:rsid w:val="009A6933"/>
    <w:rsid w:val="009A6AEA"/>
    <w:rsid w:val="009A7ADB"/>
    <w:rsid w:val="009B0C56"/>
    <w:rsid w:val="009B1D68"/>
    <w:rsid w:val="009B2659"/>
    <w:rsid w:val="009B2DEF"/>
    <w:rsid w:val="009B36B5"/>
    <w:rsid w:val="009B38E3"/>
    <w:rsid w:val="009B3B26"/>
    <w:rsid w:val="009B3F35"/>
    <w:rsid w:val="009B4134"/>
    <w:rsid w:val="009B4498"/>
    <w:rsid w:val="009B57A5"/>
    <w:rsid w:val="009B5E4B"/>
    <w:rsid w:val="009B7F40"/>
    <w:rsid w:val="009C02BB"/>
    <w:rsid w:val="009C0AFE"/>
    <w:rsid w:val="009C29AC"/>
    <w:rsid w:val="009C3139"/>
    <w:rsid w:val="009C33E3"/>
    <w:rsid w:val="009C480A"/>
    <w:rsid w:val="009C4F01"/>
    <w:rsid w:val="009C527B"/>
    <w:rsid w:val="009C62FA"/>
    <w:rsid w:val="009C6B04"/>
    <w:rsid w:val="009C6C4B"/>
    <w:rsid w:val="009C75D5"/>
    <w:rsid w:val="009C7AAC"/>
    <w:rsid w:val="009D0DD6"/>
    <w:rsid w:val="009D13E2"/>
    <w:rsid w:val="009D1643"/>
    <w:rsid w:val="009D1783"/>
    <w:rsid w:val="009D1F2C"/>
    <w:rsid w:val="009D25A5"/>
    <w:rsid w:val="009D292E"/>
    <w:rsid w:val="009D514E"/>
    <w:rsid w:val="009D53B9"/>
    <w:rsid w:val="009D5B58"/>
    <w:rsid w:val="009D673D"/>
    <w:rsid w:val="009D78A5"/>
    <w:rsid w:val="009E235B"/>
    <w:rsid w:val="009E3132"/>
    <w:rsid w:val="009E37DF"/>
    <w:rsid w:val="009E3BFD"/>
    <w:rsid w:val="009E426D"/>
    <w:rsid w:val="009E4915"/>
    <w:rsid w:val="009E597B"/>
    <w:rsid w:val="009E638B"/>
    <w:rsid w:val="009E7F6B"/>
    <w:rsid w:val="009F0038"/>
    <w:rsid w:val="009F1BB8"/>
    <w:rsid w:val="009F2404"/>
    <w:rsid w:val="009F2F55"/>
    <w:rsid w:val="009F3523"/>
    <w:rsid w:val="009F3B6A"/>
    <w:rsid w:val="009F4E91"/>
    <w:rsid w:val="009F5632"/>
    <w:rsid w:val="009F5C0D"/>
    <w:rsid w:val="009F666F"/>
    <w:rsid w:val="009F72F0"/>
    <w:rsid w:val="009F77F2"/>
    <w:rsid w:val="009F7FC1"/>
    <w:rsid w:val="00A0003B"/>
    <w:rsid w:val="00A003EC"/>
    <w:rsid w:val="00A00406"/>
    <w:rsid w:val="00A04704"/>
    <w:rsid w:val="00A04B2B"/>
    <w:rsid w:val="00A05381"/>
    <w:rsid w:val="00A05942"/>
    <w:rsid w:val="00A05F9E"/>
    <w:rsid w:val="00A06A46"/>
    <w:rsid w:val="00A073EA"/>
    <w:rsid w:val="00A07885"/>
    <w:rsid w:val="00A07990"/>
    <w:rsid w:val="00A110BD"/>
    <w:rsid w:val="00A12170"/>
    <w:rsid w:val="00A124E9"/>
    <w:rsid w:val="00A1268E"/>
    <w:rsid w:val="00A128F0"/>
    <w:rsid w:val="00A14AF4"/>
    <w:rsid w:val="00A14CC2"/>
    <w:rsid w:val="00A1500D"/>
    <w:rsid w:val="00A155DD"/>
    <w:rsid w:val="00A16519"/>
    <w:rsid w:val="00A16E2C"/>
    <w:rsid w:val="00A1763C"/>
    <w:rsid w:val="00A1775D"/>
    <w:rsid w:val="00A219C5"/>
    <w:rsid w:val="00A22620"/>
    <w:rsid w:val="00A22644"/>
    <w:rsid w:val="00A2335C"/>
    <w:rsid w:val="00A2624E"/>
    <w:rsid w:val="00A2699F"/>
    <w:rsid w:val="00A26BAB"/>
    <w:rsid w:val="00A27586"/>
    <w:rsid w:val="00A27D86"/>
    <w:rsid w:val="00A30023"/>
    <w:rsid w:val="00A30157"/>
    <w:rsid w:val="00A31A75"/>
    <w:rsid w:val="00A31E23"/>
    <w:rsid w:val="00A31E8C"/>
    <w:rsid w:val="00A31F98"/>
    <w:rsid w:val="00A33589"/>
    <w:rsid w:val="00A3366F"/>
    <w:rsid w:val="00A33CFB"/>
    <w:rsid w:val="00A341DE"/>
    <w:rsid w:val="00A34349"/>
    <w:rsid w:val="00A3506F"/>
    <w:rsid w:val="00A359E5"/>
    <w:rsid w:val="00A35A93"/>
    <w:rsid w:val="00A36163"/>
    <w:rsid w:val="00A3616B"/>
    <w:rsid w:val="00A361FD"/>
    <w:rsid w:val="00A37082"/>
    <w:rsid w:val="00A4031C"/>
    <w:rsid w:val="00A40E59"/>
    <w:rsid w:val="00A419BF"/>
    <w:rsid w:val="00A41E3B"/>
    <w:rsid w:val="00A423AB"/>
    <w:rsid w:val="00A427D6"/>
    <w:rsid w:val="00A4424F"/>
    <w:rsid w:val="00A445BB"/>
    <w:rsid w:val="00A44950"/>
    <w:rsid w:val="00A457E8"/>
    <w:rsid w:val="00A45DCE"/>
    <w:rsid w:val="00A4797C"/>
    <w:rsid w:val="00A51C27"/>
    <w:rsid w:val="00A526F5"/>
    <w:rsid w:val="00A54376"/>
    <w:rsid w:val="00A56415"/>
    <w:rsid w:val="00A56909"/>
    <w:rsid w:val="00A57CCC"/>
    <w:rsid w:val="00A612AA"/>
    <w:rsid w:val="00A61736"/>
    <w:rsid w:val="00A62982"/>
    <w:rsid w:val="00A62E77"/>
    <w:rsid w:val="00A62FED"/>
    <w:rsid w:val="00A638F9"/>
    <w:rsid w:val="00A63F65"/>
    <w:rsid w:val="00A64020"/>
    <w:rsid w:val="00A66203"/>
    <w:rsid w:val="00A665AC"/>
    <w:rsid w:val="00A67410"/>
    <w:rsid w:val="00A70CC5"/>
    <w:rsid w:val="00A714B1"/>
    <w:rsid w:val="00A71942"/>
    <w:rsid w:val="00A72079"/>
    <w:rsid w:val="00A72124"/>
    <w:rsid w:val="00A72A37"/>
    <w:rsid w:val="00A72F6B"/>
    <w:rsid w:val="00A73D0C"/>
    <w:rsid w:val="00A73F87"/>
    <w:rsid w:val="00A74BC7"/>
    <w:rsid w:val="00A74D1F"/>
    <w:rsid w:val="00A75513"/>
    <w:rsid w:val="00A75C59"/>
    <w:rsid w:val="00A761A7"/>
    <w:rsid w:val="00A803F9"/>
    <w:rsid w:val="00A80F32"/>
    <w:rsid w:val="00A817AA"/>
    <w:rsid w:val="00A8272F"/>
    <w:rsid w:val="00A82C22"/>
    <w:rsid w:val="00A82D38"/>
    <w:rsid w:val="00A82D69"/>
    <w:rsid w:val="00A83E30"/>
    <w:rsid w:val="00A843D2"/>
    <w:rsid w:val="00A846DA"/>
    <w:rsid w:val="00A84F12"/>
    <w:rsid w:val="00A853A1"/>
    <w:rsid w:val="00A85D83"/>
    <w:rsid w:val="00A8682E"/>
    <w:rsid w:val="00A86FAC"/>
    <w:rsid w:val="00A87974"/>
    <w:rsid w:val="00A87B90"/>
    <w:rsid w:val="00A900C0"/>
    <w:rsid w:val="00A90F42"/>
    <w:rsid w:val="00A91051"/>
    <w:rsid w:val="00A92549"/>
    <w:rsid w:val="00A936AB"/>
    <w:rsid w:val="00A93C60"/>
    <w:rsid w:val="00A9418B"/>
    <w:rsid w:val="00A94E69"/>
    <w:rsid w:val="00A95361"/>
    <w:rsid w:val="00A9569A"/>
    <w:rsid w:val="00A95E11"/>
    <w:rsid w:val="00A96D5C"/>
    <w:rsid w:val="00A976F3"/>
    <w:rsid w:val="00AA011C"/>
    <w:rsid w:val="00AA0BEE"/>
    <w:rsid w:val="00AA10B0"/>
    <w:rsid w:val="00AA1BC3"/>
    <w:rsid w:val="00AA2679"/>
    <w:rsid w:val="00AA2902"/>
    <w:rsid w:val="00AA391F"/>
    <w:rsid w:val="00AA4766"/>
    <w:rsid w:val="00AA4DA9"/>
    <w:rsid w:val="00AA5792"/>
    <w:rsid w:val="00AA579D"/>
    <w:rsid w:val="00AA67E9"/>
    <w:rsid w:val="00AA7317"/>
    <w:rsid w:val="00AA7EF1"/>
    <w:rsid w:val="00AB09D5"/>
    <w:rsid w:val="00AB22D3"/>
    <w:rsid w:val="00AB2376"/>
    <w:rsid w:val="00AB2E31"/>
    <w:rsid w:val="00AB312F"/>
    <w:rsid w:val="00AB33A1"/>
    <w:rsid w:val="00AB353A"/>
    <w:rsid w:val="00AB425C"/>
    <w:rsid w:val="00AB4D07"/>
    <w:rsid w:val="00AB4FDE"/>
    <w:rsid w:val="00AB5111"/>
    <w:rsid w:val="00AB5573"/>
    <w:rsid w:val="00AB568A"/>
    <w:rsid w:val="00AB6A59"/>
    <w:rsid w:val="00AB7197"/>
    <w:rsid w:val="00AB78BC"/>
    <w:rsid w:val="00AC011E"/>
    <w:rsid w:val="00AC1420"/>
    <w:rsid w:val="00AC2859"/>
    <w:rsid w:val="00AC399C"/>
    <w:rsid w:val="00AC3B0E"/>
    <w:rsid w:val="00AC4757"/>
    <w:rsid w:val="00AC4E5F"/>
    <w:rsid w:val="00AC5320"/>
    <w:rsid w:val="00AC5DF8"/>
    <w:rsid w:val="00AC5E01"/>
    <w:rsid w:val="00AC755D"/>
    <w:rsid w:val="00AC78D7"/>
    <w:rsid w:val="00AC7D02"/>
    <w:rsid w:val="00AC7EB8"/>
    <w:rsid w:val="00AD0D45"/>
    <w:rsid w:val="00AD1E4A"/>
    <w:rsid w:val="00AD51CB"/>
    <w:rsid w:val="00AD694D"/>
    <w:rsid w:val="00AD7A45"/>
    <w:rsid w:val="00AE0DB9"/>
    <w:rsid w:val="00AE1516"/>
    <w:rsid w:val="00AE19CB"/>
    <w:rsid w:val="00AE1B4C"/>
    <w:rsid w:val="00AE1EFF"/>
    <w:rsid w:val="00AE203C"/>
    <w:rsid w:val="00AE2ED6"/>
    <w:rsid w:val="00AE3FE8"/>
    <w:rsid w:val="00AE4497"/>
    <w:rsid w:val="00AE4A00"/>
    <w:rsid w:val="00AE4A2C"/>
    <w:rsid w:val="00AE5179"/>
    <w:rsid w:val="00AE5CD7"/>
    <w:rsid w:val="00AE721E"/>
    <w:rsid w:val="00AE7935"/>
    <w:rsid w:val="00AF07F5"/>
    <w:rsid w:val="00AF1DAD"/>
    <w:rsid w:val="00AF20B9"/>
    <w:rsid w:val="00AF2248"/>
    <w:rsid w:val="00AF343E"/>
    <w:rsid w:val="00AF3761"/>
    <w:rsid w:val="00AF3BFA"/>
    <w:rsid w:val="00AF4C85"/>
    <w:rsid w:val="00AF67A7"/>
    <w:rsid w:val="00AF6938"/>
    <w:rsid w:val="00AF6FBF"/>
    <w:rsid w:val="00AF7AB5"/>
    <w:rsid w:val="00B00F8F"/>
    <w:rsid w:val="00B0157F"/>
    <w:rsid w:val="00B02561"/>
    <w:rsid w:val="00B03052"/>
    <w:rsid w:val="00B03270"/>
    <w:rsid w:val="00B0349A"/>
    <w:rsid w:val="00B036FF"/>
    <w:rsid w:val="00B03792"/>
    <w:rsid w:val="00B03F92"/>
    <w:rsid w:val="00B03FDF"/>
    <w:rsid w:val="00B04D0B"/>
    <w:rsid w:val="00B04DA8"/>
    <w:rsid w:val="00B04EB0"/>
    <w:rsid w:val="00B053D8"/>
    <w:rsid w:val="00B05C1B"/>
    <w:rsid w:val="00B061B4"/>
    <w:rsid w:val="00B06DD0"/>
    <w:rsid w:val="00B07702"/>
    <w:rsid w:val="00B1086A"/>
    <w:rsid w:val="00B10B92"/>
    <w:rsid w:val="00B12964"/>
    <w:rsid w:val="00B134CE"/>
    <w:rsid w:val="00B1414A"/>
    <w:rsid w:val="00B14796"/>
    <w:rsid w:val="00B154A8"/>
    <w:rsid w:val="00B177B7"/>
    <w:rsid w:val="00B20A91"/>
    <w:rsid w:val="00B20E82"/>
    <w:rsid w:val="00B21D13"/>
    <w:rsid w:val="00B21FF2"/>
    <w:rsid w:val="00B2205D"/>
    <w:rsid w:val="00B233D5"/>
    <w:rsid w:val="00B23B7B"/>
    <w:rsid w:val="00B240CE"/>
    <w:rsid w:val="00B25513"/>
    <w:rsid w:val="00B25AE5"/>
    <w:rsid w:val="00B25DA5"/>
    <w:rsid w:val="00B25DCF"/>
    <w:rsid w:val="00B25FCF"/>
    <w:rsid w:val="00B26DAC"/>
    <w:rsid w:val="00B272D9"/>
    <w:rsid w:val="00B30F9A"/>
    <w:rsid w:val="00B312EB"/>
    <w:rsid w:val="00B320A4"/>
    <w:rsid w:val="00B3274C"/>
    <w:rsid w:val="00B328C0"/>
    <w:rsid w:val="00B32A79"/>
    <w:rsid w:val="00B32FD9"/>
    <w:rsid w:val="00B338BE"/>
    <w:rsid w:val="00B33D01"/>
    <w:rsid w:val="00B3477D"/>
    <w:rsid w:val="00B353F2"/>
    <w:rsid w:val="00B3638B"/>
    <w:rsid w:val="00B3674E"/>
    <w:rsid w:val="00B369BF"/>
    <w:rsid w:val="00B36A16"/>
    <w:rsid w:val="00B36A19"/>
    <w:rsid w:val="00B375AA"/>
    <w:rsid w:val="00B379B2"/>
    <w:rsid w:val="00B41085"/>
    <w:rsid w:val="00B41D67"/>
    <w:rsid w:val="00B42C57"/>
    <w:rsid w:val="00B43261"/>
    <w:rsid w:val="00B4515A"/>
    <w:rsid w:val="00B45237"/>
    <w:rsid w:val="00B4561F"/>
    <w:rsid w:val="00B45EF8"/>
    <w:rsid w:val="00B464C3"/>
    <w:rsid w:val="00B47196"/>
    <w:rsid w:val="00B47739"/>
    <w:rsid w:val="00B47A5D"/>
    <w:rsid w:val="00B50639"/>
    <w:rsid w:val="00B50895"/>
    <w:rsid w:val="00B50B06"/>
    <w:rsid w:val="00B51F55"/>
    <w:rsid w:val="00B52A88"/>
    <w:rsid w:val="00B53362"/>
    <w:rsid w:val="00B5360F"/>
    <w:rsid w:val="00B53EDD"/>
    <w:rsid w:val="00B540F5"/>
    <w:rsid w:val="00B56445"/>
    <w:rsid w:val="00B56F22"/>
    <w:rsid w:val="00B572AB"/>
    <w:rsid w:val="00B57A34"/>
    <w:rsid w:val="00B608B6"/>
    <w:rsid w:val="00B611F4"/>
    <w:rsid w:val="00B62D9B"/>
    <w:rsid w:val="00B642F9"/>
    <w:rsid w:val="00B653E5"/>
    <w:rsid w:val="00B66769"/>
    <w:rsid w:val="00B66C72"/>
    <w:rsid w:val="00B701C4"/>
    <w:rsid w:val="00B70397"/>
    <w:rsid w:val="00B71247"/>
    <w:rsid w:val="00B721D1"/>
    <w:rsid w:val="00B726B0"/>
    <w:rsid w:val="00B73586"/>
    <w:rsid w:val="00B742E9"/>
    <w:rsid w:val="00B74EA0"/>
    <w:rsid w:val="00B75225"/>
    <w:rsid w:val="00B754C8"/>
    <w:rsid w:val="00B7671C"/>
    <w:rsid w:val="00B76997"/>
    <w:rsid w:val="00B776CA"/>
    <w:rsid w:val="00B80EA1"/>
    <w:rsid w:val="00B815EB"/>
    <w:rsid w:val="00B822C9"/>
    <w:rsid w:val="00B83719"/>
    <w:rsid w:val="00B84398"/>
    <w:rsid w:val="00B84478"/>
    <w:rsid w:val="00B8461E"/>
    <w:rsid w:val="00B850A4"/>
    <w:rsid w:val="00B8565F"/>
    <w:rsid w:val="00B86BC1"/>
    <w:rsid w:val="00B8736B"/>
    <w:rsid w:val="00B917F9"/>
    <w:rsid w:val="00B91A63"/>
    <w:rsid w:val="00B91C16"/>
    <w:rsid w:val="00B91FDC"/>
    <w:rsid w:val="00B92CFB"/>
    <w:rsid w:val="00B92DF7"/>
    <w:rsid w:val="00B93581"/>
    <w:rsid w:val="00B937E8"/>
    <w:rsid w:val="00B9457A"/>
    <w:rsid w:val="00B94C99"/>
    <w:rsid w:val="00B94D84"/>
    <w:rsid w:val="00B955DB"/>
    <w:rsid w:val="00B966C2"/>
    <w:rsid w:val="00B97663"/>
    <w:rsid w:val="00B977E8"/>
    <w:rsid w:val="00BA123E"/>
    <w:rsid w:val="00BA1929"/>
    <w:rsid w:val="00BA1E33"/>
    <w:rsid w:val="00BA2081"/>
    <w:rsid w:val="00BA2C70"/>
    <w:rsid w:val="00BA2CD3"/>
    <w:rsid w:val="00BA2E42"/>
    <w:rsid w:val="00BA338A"/>
    <w:rsid w:val="00BA384F"/>
    <w:rsid w:val="00BA3A78"/>
    <w:rsid w:val="00BA4EC7"/>
    <w:rsid w:val="00BA5B5D"/>
    <w:rsid w:val="00BA6202"/>
    <w:rsid w:val="00BA642A"/>
    <w:rsid w:val="00BA6BF0"/>
    <w:rsid w:val="00BA7384"/>
    <w:rsid w:val="00BA797A"/>
    <w:rsid w:val="00BB0F4C"/>
    <w:rsid w:val="00BB0FF8"/>
    <w:rsid w:val="00BB5E7B"/>
    <w:rsid w:val="00BB6890"/>
    <w:rsid w:val="00BB7C36"/>
    <w:rsid w:val="00BB7E1A"/>
    <w:rsid w:val="00BB7F57"/>
    <w:rsid w:val="00BC0BC1"/>
    <w:rsid w:val="00BC1469"/>
    <w:rsid w:val="00BC31AB"/>
    <w:rsid w:val="00BC4001"/>
    <w:rsid w:val="00BC4DA4"/>
    <w:rsid w:val="00BC6CDC"/>
    <w:rsid w:val="00BC7491"/>
    <w:rsid w:val="00BC7D61"/>
    <w:rsid w:val="00BC7F50"/>
    <w:rsid w:val="00BD0A14"/>
    <w:rsid w:val="00BD12C5"/>
    <w:rsid w:val="00BD1C03"/>
    <w:rsid w:val="00BD2302"/>
    <w:rsid w:val="00BD267E"/>
    <w:rsid w:val="00BD4740"/>
    <w:rsid w:val="00BD5735"/>
    <w:rsid w:val="00BD7195"/>
    <w:rsid w:val="00BD7AA8"/>
    <w:rsid w:val="00BD7ED1"/>
    <w:rsid w:val="00BE0321"/>
    <w:rsid w:val="00BE07C8"/>
    <w:rsid w:val="00BE190D"/>
    <w:rsid w:val="00BE277F"/>
    <w:rsid w:val="00BE2A46"/>
    <w:rsid w:val="00BE2D1D"/>
    <w:rsid w:val="00BE32EC"/>
    <w:rsid w:val="00BE4400"/>
    <w:rsid w:val="00BE4993"/>
    <w:rsid w:val="00BE49CD"/>
    <w:rsid w:val="00BE50A9"/>
    <w:rsid w:val="00BE516A"/>
    <w:rsid w:val="00BE53BA"/>
    <w:rsid w:val="00BE633E"/>
    <w:rsid w:val="00BE6C08"/>
    <w:rsid w:val="00BE6C44"/>
    <w:rsid w:val="00BE6F30"/>
    <w:rsid w:val="00BF0310"/>
    <w:rsid w:val="00BF05EC"/>
    <w:rsid w:val="00BF32FC"/>
    <w:rsid w:val="00BF4765"/>
    <w:rsid w:val="00BF4971"/>
    <w:rsid w:val="00BF64E7"/>
    <w:rsid w:val="00BF74D1"/>
    <w:rsid w:val="00BF7E2E"/>
    <w:rsid w:val="00C0031B"/>
    <w:rsid w:val="00C02C03"/>
    <w:rsid w:val="00C0336C"/>
    <w:rsid w:val="00C03CB6"/>
    <w:rsid w:val="00C03F87"/>
    <w:rsid w:val="00C04E8A"/>
    <w:rsid w:val="00C04F32"/>
    <w:rsid w:val="00C058CC"/>
    <w:rsid w:val="00C0735A"/>
    <w:rsid w:val="00C075AD"/>
    <w:rsid w:val="00C079A6"/>
    <w:rsid w:val="00C10240"/>
    <w:rsid w:val="00C11C1D"/>
    <w:rsid w:val="00C12AB7"/>
    <w:rsid w:val="00C12E69"/>
    <w:rsid w:val="00C12F67"/>
    <w:rsid w:val="00C13863"/>
    <w:rsid w:val="00C13CA4"/>
    <w:rsid w:val="00C14484"/>
    <w:rsid w:val="00C15262"/>
    <w:rsid w:val="00C16BB8"/>
    <w:rsid w:val="00C205BE"/>
    <w:rsid w:val="00C21A6B"/>
    <w:rsid w:val="00C222B1"/>
    <w:rsid w:val="00C22429"/>
    <w:rsid w:val="00C2298A"/>
    <w:rsid w:val="00C22F9F"/>
    <w:rsid w:val="00C2400C"/>
    <w:rsid w:val="00C2469A"/>
    <w:rsid w:val="00C25990"/>
    <w:rsid w:val="00C259C0"/>
    <w:rsid w:val="00C2694C"/>
    <w:rsid w:val="00C26F1F"/>
    <w:rsid w:val="00C27392"/>
    <w:rsid w:val="00C30D0F"/>
    <w:rsid w:val="00C3169E"/>
    <w:rsid w:val="00C31FFE"/>
    <w:rsid w:val="00C32499"/>
    <w:rsid w:val="00C32A89"/>
    <w:rsid w:val="00C337B6"/>
    <w:rsid w:val="00C33C8F"/>
    <w:rsid w:val="00C33E2E"/>
    <w:rsid w:val="00C3466B"/>
    <w:rsid w:val="00C34E01"/>
    <w:rsid w:val="00C3612C"/>
    <w:rsid w:val="00C36EF4"/>
    <w:rsid w:val="00C37087"/>
    <w:rsid w:val="00C3774E"/>
    <w:rsid w:val="00C40C01"/>
    <w:rsid w:val="00C40E7E"/>
    <w:rsid w:val="00C413D1"/>
    <w:rsid w:val="00C42DDA"/>
    <w:rsid w:val="00C43CD4"/>
    <w:rsid w:val="00C440C4"/>
    <w:rsid w:val="00C443D0"/>
    <w:rsid w:val="00C45B56"/>
    <w:rsid w:val="00C45EDF"/>
    <w:rsid w:val="00C45F1E"/>
    <w:rsid w:val="00C4629D"/>
    <w:rsid w:val="00C467FC"/>
    <w:rsid w:val="00C4684D"/>
    <w:rsid w:val="00C4716E"/>
    <w:rsid w:val="00C471F8"/>
    <w:rsid w:val="00C47283"/>
    <w:rsid w:val="00C47A8A"/>
    <w:rsid w:val="00C47EB5"/>
    <w:rsid w:val="00C51C1B"/>
    <w:rsid w:val="00C521CA"/>
    <w:rsid w:val="00C523EF"/>
    <w:rsid w:val="00C526B1"/>
    <w:rsid w:val="00C52C6C"/>
    <w:rsid w:val="00C530EE"/>
    <w:rsid w:val="00C53EB2"/>
    <w:rsid w:val="00C54EF4"/>
    <w:rsid w:val="00C56838"/>
    <w:rsid w:val="00C6017D"/>
    <w:rsid w:val="00C60680"/>
    <w:rsid w:val="00C60819"/>
    <w:rsid w:val="00C61737"/>
    <w:rsid w:val="00C626E5"/>
    <w:rsid w:val="00C6349D"/>
    <w:rsid w:val="00C63686"/>
    <w:rsid w:val="00C638E6"/>
    <w:rsid w:val="00C64908"/>
    <w:rsid w:val="00C6763F"/>
    <w:rsid w:val="00C678E9"/>
    <w:rsid w:val="00C7124C"/>
    <w:rsid w:val="00C71AEC"/>
    <w:rsid w:val="00C71C99"/>
    <w:rsid w:val="00C71EC5"/>
    <w:rsid w:val="00C720C2"/>
    <w:rsid w:val="00C72673"/>
    <w:rsid w:val="00C7346C"/>
    <w:rsid w:val="00C74782"/>
    <w:rsid w:val="00C74A99"/>
    <w:rsid w:val="00C74B31"/>
    <w:rsid w:val="00C759E9"/>
    <w:rsid w:val="00C7675C"/>
    <w:rsid w:val="00C770D1"/>
    <w:rsid w:val="00C776DE"/>
    <w:rsid w:val="00C8059C"/>
    <w:rsid w:val="00C81085"/>
    <w:rsid w:val="00C8132A"/>
    <w:rsid w:val="00C829C8"/>
    <w:rsid w:val="00C82A71"/>
    <w:rsid w:val="00C82AEF"/>
    <w:rsid w:val="00C82F24"/>
    <w:rsid w:val="00C83344"/>
    <w:rsid w:val="00C83FD8"/>
    <w:rsid w:val="00C849C1"/>
    <w:rsid w:val="00C85733"/>
    <w:rsid w:val="00C86711"/>
    <w:rsid w:val="00C87C88"/>
    <w:rsid w:val="00C90EC4"/>
    <w:rsid w:val="00C92261"/>
    <w:rsid w:val="00C9287D"/>
    <w:rsid w:val="00C92956"/>
    <w:rsid w:val="00C93652"/>
    <w:rsid w:val="00C93B40"/>
    <w:rsid w:val="00C93DA1"/>
    <w:rsid w:val="00C94C17"/>
    <w:rsid w:val="00C95693"/>
    <w:rsid w:val="00C95F55"/>
    <w:rsid w:val="00C97A54"/>
    <w:rsid w:val="00C97C19"/>
    <w:rsid w:val="00C97CD2"/>
    <w:rsid w:val="00CA0F9C"/>
    <w:rsid w:val="00CA14D1"/>
    <w:rsid w:val="00CA27FB"/>
    <w:rsid w:val="00CA38C8"/>
    <w:rsid w:val="00CA3C03"/>
    <w:rsid w:val="00CA4C18"/>
    <w:rsid w:val="00CA4E0A"/>
    <w:rsid w:val="00CA56D6"/>
    <w:rsid w:val="00CA5897"/>
    <w:rsid w:val="00CA73B0"/>
    <w:rsid w:val="00CA7E5E"/>
    <w:rsid w:val="00CB0977"/>
    <w:rsid w:val="00CB098D"/>
    <w:rsid w:val="00CB0F13"/>
    <w:rsid w:val="00CB1FB4"/>
    <w:rsid w:val="00CB1FEB"/>
    <w:rsid w:val="00CB240E"/>
    <w:rsid w:val="00CB292B"/>
    <w:rsid w:val="00CB38BA"/>
    <w:rsid w:val="00CB3C04"/>
    <w:rsid w:val="00CB445A"/>
    <w:rsid w:val="00CB52D7"/>
    <w:rsid w:val="00CB7598"/>
    <w:rsid w:val="00CB78F4"/>
    <w:rsid w:val="00CB7BC8"/>
    <w:rsid w:val="00CC0506"/>
    <w:rsid w:val="00CC09BD"/>
    <w:rsid w:val="00CC0FC6"/>
    <w:rsid w:val="00CC137F"/>
    <w:rsid w:val="00CC16A6"/>
    <w:rsid w:val="00CC1B12"/>
    <w:rsid w:val="00CC1C91"/>
    <w:rsid w:val="00CC2495"/>
    <w:rsid w:val="00CC27B4"/>
    <w:rsid w:val="00CC2B49"/>
    <w:rsid w:val="00CC3442"/>
    <w:rsid w:val="00CC3548"/>
    <w:rsid w:val="00CC3E6F"/>
    <w:rsid w:val="00CC4957"/>
    <w:rsid w:val="00CC4FEA"/>
    <w:rsid w:val="00CC51C4"/>
    <w:rsid w:val="00CC6525"/>
    <w:rsid w:val="00CC69B0"/>
    <w:rsid w:val="00CC6F92"/>
    <w:rsid w:val="00CC731A"/>
    <w:rsid w:val="00CC7923"/>
    <w:rsid w:val="00CC797F"/>
    <w:rsid w:val="00CD0E63"/>
    <w:rsid w:val="00CD1B87"/>
    <w:rsid w:val="00CD2C4E"/>
    <w:rsid w:val="00CD3969"/>
    <w:rsid w:val="00CD3D80"/>
    <w:rsid w:val="00CD4F3B"/>
    <w:rsid w:val="00CD56E8"/>
    <w:rsid w:val="00CD5739"/>
    <w:rsid w:val="00CD61B1"/>
    <w:rsid w:val="00CD629C"/>
    <w:rsid w:val="00CD63B6"/>
    <w:rsid w:val="00CD7F69"/>
    <w:rsid w:val="00CE055E"/>
    <w:rsid w:val="00CE12D7"/>
    <w:rsid w:val="00CE1676"/>
    <w:rsid w:val="00CE204F"/>
    <w:rsid w:val="00CE2116"/>
    <w:rsid w:val="00CE3811"/>
    <w:rsid w:val="00CE3815"/>
    <w:rsid w:val="00CE3884"/>
    <w:rsid w:val="00CE462F"/>
    <w:rsid w:val="00CE5516"/>
    <w:rsid w:val="00CE58FA"/>
    <w:rsid w:val="00CE696C"/>
    <w:rsid w:val="00CF143E"/>
    <w:rsid w:val="00CF1B39"/>
    <w:rsid w:val="00CF27C6"/>
    <w:rsid w:val="00CF37D1"/>
    <w:rsid w:val="00CF4036"/>
    <w:rsid w:val="00CF5EE8"/>
    <w:rsid w:val="00CF6D7E"/>
    <w:rsid w:val="00CF7136"/>
    <w:rsid w:val="00CF7BAF"/>
    <w:rsid w:val="00CF7ECF"/>
    <w:rsid w:val="00D0064F"/>
    <w:rsid w:val="00D0377A"/>
    <w:rsid w:val="00D0382E"/>
    <w:rsid w:val="00D0384E"/>
    <w:rsid w:val="00D038CC"/>
    <w:rsid w:val="00D04071"/>
    <w:rsid w:val="00D042E2"/>
    <w:rsid w:val="00D04421"/>
    <w:rsid w:val="00D046E1"/>
    <w:rsid w:val="00D047E5"/>
    <w:rsid w:val="00D04A9E"/>
    <w:rsid w:val="00D04C47"/>
    <w:rsid w:val="00D051C2"/>
    <w:rsid w:val="00D06878"/>
    <w:rsid w:val="00D06A3A"/>
    <w:rsid w:val="00D06C46"/>
    <w:rsid w:val="00D06CF6"/>
    <w:rsid w:val="00D06EF2"/>
    <w:rsid w:val="00D07263"/>
    <w:rsid w:val="00D1068A"/>
    <w:rsid w:val="00D11D04"/>
    <w:rsid w:val="00D12123"/>
    <w:rsid w:val="00D1261D"/>
    <w:rsid w:val="00D126E1"/>
    <w:rsid w:val="00D12BBA"/>
    <w:rsid w:val="00D12FF8"/>
    <w:rsid w:val="00D14E5D"/>
    <w:rsid w:val="00D17E9D"/>
    <w:rsid w:val="00D20C29"/>
    <w:rsid w:val="00D220DD"/>
    <w:rsid w:val="00D23537"/>
    <w:rsid w:val="00D2415F"/>
    <w:rsid w:val="00D246FD"/>
    <w:rsid w:val="00D24A13"/>
    <w:rsid w:val="00D25E62"/>
    <w:rsid w:val="00D2634F"/>
    <w:rsid w:val="00D26728"/>
    <w:rsid w:val="00D26D22"/>
    <w:rsid w:val="00D27614"/>
    <w:rsid w:val="00D30130"/>
    <w:rsid w:val="00D309A6"/>
    <w:rsid w:val="00D31209"/>
    <w:rsid w:val="00D31329"/>
    <w:rsid w:val="00D317F1"/>
    <w:rsid w:val="00D31A9A"/>
    <w:rsid w:val="00D32A08"/>
    <w:rsid w:val="00D33538"/>
    <w:rsid w:val="00D36473"/>
    <w:rsid w:val="00D36E7C"/>
    <w:rsid w:val="00D3724F"/>
    <w:rsid w:val="00D40954"/>
    <w:rsid w:val="00D40F61"/>
    <w:rsid w:val="00D41DC0"/>
    <w:rsid w:val="00D41F64"/>
    <w:rsid w:val="00D432B5"/>
    <w:rsid w:val="00D432B9"/>
    <w:rsid w:val="00D445AC"/>
    <w:rsid w:val="00D445AE"/>
    <w:rsid w:val="00D44BA2"/>
    <w:rsid w:val="00D44DE7"/>
    <w:rsid w:val="00D45E29"/>
    <w:rsid w:val="00D46550"/>
    <w:rsid w:val="00D47268"/>
    <w:rsid w:val="00D5073C"/>
    <w:rsid w:val="00D50E01"/>
    <w:rsid w:val="00D51C7E"/>
    <w:rsid w:val="00D51D9D"/>
    <w:rsid w:val="00D52E63"/>
    <w:rsid w:val="00D5323A"/>
    <w:rsid w:val="00D53908"/>
    <w:rsid w:val="00D54766"/>
    <w:rsid w:val="00D54CA1"/>
    <w:rsid w:val="00D55C64"/>
    <w:rsid w:val="00D56AE0"/>
    <w:rsid w:val="00D57C40"/>
    <w:rsid w:val="00D6013E"/>
    <w:rsid w:val="00D608A8"/>
    <w:rsid w:val="00D612A1"/>
    <w:rsid w:val="00D612BC"/>
    <w:rsid w:val="00D61308"/>
    <w:rsid w:val="00D61411"/>
    <w:rsid w:val="00D62539"/>
    <w:rsid w:val="00D6332F"/>
    <w:rsid w:val="00D647BB"/>
    <w:rsid w:val="00D6486A"/>
    <w:rsid w:val="00D65A33"/>
    <w:rsid w:val="00D65F0D"/>
    <w:rsid w:val="00D66075"/>
    <w:rsid w:val="00D662F5"/>
    <w:rsid w:val="00D6644B"/>
    <w:rsid w:val="00D66D74"/>
    <w:rsid w:val="00D674C6"/>
    <w:rsid w:val="00D67A70"/>
    <w:rsid w:val="00D73935"/>
    <w:rsid w:val="00D73E62"/>
    <w:rsid w:val="00D7453A"/>
    <w:rsid w:val="00D7529C"/>
    <w:rsid w:val="00D754D8"/>
    <w:rsid w:val="00D767A9"/>
    <w:rsid w:val="00D80F70"/>
    <w:rsid w:val="00D810CD"/>
    <w:rsid w:val="00D81987"/>
    <w:rsid w:val="00D82229"/>
    <w:rsid w:val="00D830B3"/>
    <w:rsid w:val="00D8433A"/>
    <w:rsid w:val="00D84527"/>
    <w:rsid w:val="00D85370"/>
    <w:rsid w:val="00D854FF"/>
    <w:rsid w:val="00D859A2"/>
    <w:rsid w:val="00D86242"/>
    <w:rsid w:val="00D86C96"/>
    <w:rsid w:val="00D86D99"/>
    <w:rsid w:val="00D86E04"/>
    <w:rsid w:val="00D87A14"/>
    <w:rsid w:val="00D90E9F"/>
    <w:rsid w:val="00D914B1"/>
    <w:rsid w:val="00D920DD"/>
    <w:rsid w:val="00D92680"/>
    <w:rsid w:val="00D93A08"/>
    <w:rsid w:val="00D94E03"/>
    <w:rsid w:val="00D94FB7"/>
    <w:rsid w:val="00D9501F"/>
    <w:rsid w:val="00D958F9"/>
    <w:rsid w:val="00D95995"/>
    <w:rsid w:val="00D95F17"/>
    <w:rsid w:val="00D96059"/>
    <w:rsid w:val="00D96E4C"/>
    <w:rsid w:val="00DA01DE"/>
    <w:rsid w:val="00DA0C4B"/>
    <w:rsid w:val="00DA2278"/>
    <w:rsid w:val="00DA3936"/>
    <w:rsid w:val="00DA6398"/>
    <w:rsid w:val="00DA7ADC"/>
    <w:rsid w:val="00DB0165"/>
    <w:rsid w:val="00DB0230"/>
    <w:rsid w:val="00DB1461"/>
    <w:rsid w:val="00DB27CA"/>
    <w:rsid w:val="00DB2F9C"/>
    <w:rsid w:val="00DB3485"/>
    <w:rsid w:val="00DB3B4D"/>
    <w:rsid w:val="00DB3C2A"/>
    <w:rsid w:val="00DB3D93"/>
    <w:rsid w:val="00DB4809"/>
    <w:rsid w:val="00DB50EF"/>
    <w:rsid w:val="00DB5E03"/>
    <w:rsid w:val="00DB6469"/>
    <w:rsid w:val="00DB6C04"/>
    <w:rsid w:val="00DB7368"/>
    <w:rsid w:val="00DB7665"/>
    <w:rsid w:val="00DC042D"/>
    <w:rsid w:val="00DC049C"/>
    <w:rsid w:val="00DC0B59"/>
    <w:rsid w:val="00DC28D6"/>
    <w:rsid w:val="00DC34E4"/>
    <w:rsid w:val="00DC3553"/>
    <w:rsid w:val="00DC51F3"/>
    <w:rsid w:val="00DC5929"/>
    <w:rsid w:val="00DC598F"/>
    <w:rsid w:val="00DC5B11"/>
    <w:rsid w:val="00DC6B16"/>
    <w:rsid w:val="00DD00F9"/>
    <w:rsid w:val="00DD04E3"/>
    <w:rsid w:val="00DD0756"/>
    <w:rsid w:val="00DD0B90"/>
    <w:rsid w:val="00DD14D2"/>
    <w:rsid w:val="00DD15B1"/>
    <w:rsid w:val="00DD1B3B"/>
    <w:rsid w:val="00DD240F"/>
    <w:rsid w:val="00DD3029"/>
    <w:rsid w:val="00DD450D"/>
    <w:rsid w:val="00DD50C4"/>
    <w:rsid w:val="00DD5342"/>
    <w:rsid w:val="00DD56F0"/>
    <w:rsid w:val="00DD62A9"/>
    <w:rsid w:val="00DD70C7"/>
    <w:rsid w:val="00DD710E"/>
    <w:rsid w:val="00DE0991"/>
    <w:rsid w:val="00DE13BB"/>
    <w:rsid w:val="00DE1437"/>
    <w:rsid w:val="00DE21CD"/>
    <w:rsid w:val="00DE21E7"/>
    <w:rsid w:val="00DE343E"/>
    <w:rsid w:val="00DE35A2"/>
    <w:rsid w:val="00DE3C6F"/>
    <w:rsid w:val="00DE3D04"/>
    <w:rsid w:val="00DE49BF"/>
    <w:rsid w:val="00DE608E"/>
    <w:rsid w:val="00DE7944"/>
    <w:rsid w:val="00DE7EFF"/>
    <w:rsid w:val="00DF0286"/>
    <w:rsid w:val="00DF0F9B"/>
    <w:rsid w:val="00DF4B75"/>
    <w:rsid w:val="00DF4E89"/>
    <w:rsid w:val="00DF5898"/>
    <w:rsid w:val="00DF5B85"/>
    <w:rsid w:val="00DF5D36"/>
    <w:rsid w:val="00DF5D99"/>
    <w:rsid w:val="00DF5E4C"/>
    <w:rsid w:val="00E00DC5"/>
    <w:rsid w:val="00E00F8B"/>
    <w:rsid w:val="00E01B0A"/>
    <w:rsid w:val="00E03201"/>
    <w:rsid w:val="00E0405F"/>
    <w:rsid w:val="00E0497C"/>
    <w:rsid w:val="00E04B61"/>
    <w:rsid w:val="00E06F45"/>
    <w:rsid w:val="00E06FDE"/>
    <w:rsid w:val="00E074CE"/>
    <w:rsid w:val="00E07C9F"/>
    <w:rsid w:val="00E112B0"/>
    <w:rsid w:val="00E123D3"/>
    <w:rsid w:val="00E1287B"/>
    <w:rsid w:val="00E12F3C"/>
    <w:rsid w:val="00E1439A"/>
    <w:rsid w:val="00E14932"/>
    <w:rsid w:val="00E14AE8"/>
    <w:rsid w:val="00E150F3"/>
    <w:rsid w:val="00E15A73"/>
    <w:rsid w:val="00E15D87"/>
    <w:rsid w:val="00E15F3B"/>
    <w:rsid w:val="00E16144"/>
    <w:rsid w:val="00E161B1"/>
    <w:rsid w:val="00E16F65"/>
    <w:rsid w:val="00E2133C"/>
    <w:rsid w:val="00E22ABB"/>
    <w:rsid w:val="00E23180"/>
    <w:rsid w:val="00E24B0F"/>
    <w:rsid w:val="00E27019"/>
    <w:rsid w:val="00E30B2C"/>
    <w:rsid w:val="00E30FEE"/>
    <w:rsid w:val="00E31044"/>
    <w:rsid w:val="00E31AE9"/>
    <w:rsid w:val="00E31DD3"/>
    <w:rsid w:val="00E32426"/>
    <w:rsid w:val="00E327F8"/>
    <w:rsid w:val="00E32F75"/>
    <w:rsid w:val="00E3348E"/>
    <w:rsid w:val="00E33CC0"/>
    <w:rsid w:val="00E33FAB"/>
    <w:rsid w:val="00E34210"/>
    <w:rsid w:val="00E35C54"/>
    <w:rsid w:val="00E36D1C"/>
    <w:rsid w:val="00E4000B"/>
    <w:rsid w:val="00E40104"/>
    <w:rsid w:val="00E4131E"/>
    <w:rsid w:val="00E41E14"/>
    <w:rsid w:val="00E42094"/>
    <w:rsid w:val="00E426FD"/>
    <w:rsid w:val="00E44A9D"/>
    <w:rsid w:val="00E4671E"/>
    <w:rsid w:val="00E469DC"/>
    <w:rsid w:val="00E46C48"/>
    <w:rsid w:val="00E46D0B"/>
    <w:rsid w:val="00E46EF7"/>
    <w:rsid w:val="00E47295"/>
    <w:rsid w:val="00E511A2"/>
    <w:rsid w:val="00E52EF2"/>
    <w:rsid w:val="00E53C37"/>
    <w:rsid w:val="00E55814"/>
    <w:rsid w:val="00E577EC"/>
    <w:rsid w:val="00E608BE"/>
    <w:rsid w:val="00E61660"/>
    <w:rsid w:val="00E6370B"/>
    <w:rsid w:val="00E64238"/>
    <w:rsid w:val="00E65660"/>
    <w:rsid w:val="00E6586B"/>
    <w:rsid w:val="00E667FB"/>
    <w:rsid w:val="00E66859"/>
    <w:rsid w:val="00E66E62"/>
    <w:rsid w:val="00E6775F"/>
    <w:rsid w:val="00E679A4"/>
    <w:rsid w:val="00E702A4"/>
    <w:rsid w:val="00E70D8A"/>
    <w:rsid w:val="00E71331"/>
    <w:rsid w:val="00E7161F"/>
    <w:rsid w:val="00E717D9"/>
    <w:rsid w:val="00E727C5"/>
    <w:rsid w:val="00E72E9F"/>
    <w:rsid w:val="00E7359D"/>
    <w:rsid w:val="00E744E8"/>
    <w:rsid w:val="00E752DA"/>
    <w:rsid w:val="00E75735"/>
    <w:rsid w:val="00E759A4"/>
    <w:rsid w:val="00E762DA"/>
    <w:rsid w:val="00E8052B"/>
    <w:rsid w:val="00E8053A"/>
    <w:rsid w:val="00E805B3"/>
    <w:rsid w:val="00E809E2"/>
    <w:rsid w:val="00E83585"/>
    <w:rsid w:val="00E84F9D"/>
    <w:rsid w:val="00E8593F"/>
    <w:rsid w:val="00E85A94"/>
    <w:rsid w:val="00E86321"/>
    <w:rsid w:val="00E86670"/>
    <w:rsid w:val="00E87AAC"/>
    <w:rsid w:val="00E900F2"/>
    <w:rsid w:val="00E91283"/>
    <w:rsid w:val="00E932F9"/>
    <w:rsid w:val="00E93888"/>
    <w:rsid w:val="00E93CEF"/>
    <w:rsid w:val="00E9437A"/>
    <w:rsid w:val="00E96457"/>
    <w:rsid w:val="00E97530"/>
    <w:rsid w:val="00E97767"/>
    <w:rsid w:val="00EA00F6"/>
    <w:rsid w:val="00EA0258"/>
    <w:rsid w:val="00EA096D"/>
    <w:rsid w:val="00EA2ADB"/>
    <w:rsid w:val="00EA2F39"/>
    <w:rsid w:val="00EA323D"/>
    <w:rsid w:val="00EA36F9"/>
    <w:rsid w:val="00EA38E9"/>
    <w:rsid w:val="00EA3E7A"/>
    <w:rsid w:val="00EA4A39"/>
    <w:rsid w:val="00EA50CC"/>
    <w:rsid w:val="00EA64B5"/>
    <w:rsid w:val="00EA65A2"/>
    <w:rsid w:val="00EA661A"/>
    <w:rsid w:val="00EA7728"/>
    <w:rsid w:val="00EB042E"/>
    <w:rsid w:val="00EB19FB"/>
    <w:rsid w:val="00EB1D21"/>
    <w:rsid w:val="00EB2789"/>
    <w:rsid w:val="00EB2963"/>
    <w:rsid w:val="00EB2C26"/>
    <w:rsid w:val="00EB2CCF"/>
    <w:rsid w:val="00EB338E"/>
    <w:rsid w:val="00EB369B"/>
    <w:rsid w:val="00EB374C"/>
    <w:rsid w:val="00EB5555"/>
    <w:rsid w:val="00EB68FA"/>
    <w:rsid w:val="00EB6C3B"/>
    <w:rsid w:val="00EB7E44"/>
    <w:rsid w:val="00EC0693"/>
    <w:rsid w:val="00EC15A3"/>
    <w:rsid w:val="00EC1B2D"/>
    <w:rsid w:val="00EC346F"/>
    <w:rsid w:val="00EC3853"/>
    <w:rsid w:val="00EC3CE4"/>
    <w:rsid w:val="00EC3D24"/>
    <w:rsid w:val="00EC4175"/>
    <w:rsid w:val="00EC43FA"/>
    <w:rsid w:val="00EC4FDE"/>
    <w:rsid w:val="00EC6666"/>
    <w:rsid w:val="00EC6A90"/>
    <w:rsid w:val="00EC6F0D"/>
    <w:rsid w:val="00ED0054"/>
    <w:rsid w:val="00ED0609"/>
    <w:rsid w:val="00ED0EDE"/>
    <w:rsid w:val="00ED14C9"/>
    <w:rsid w:val="00ED1692"/>
    <w:rsid w:val="00ED1916"/>
    <w:rsid w:val="00ED1CA3"/>
    <w:rsid w:val="00ED3945"/>
    <w:rsid w:val="00ED3CFD"/>
    <w:rsid w:val="00ED3EC4"/>
    <w:rsid w:val="00ED4856"/>
    <w:rsid w:val="00ED5002"/>
    <w:rsid w:val="00ED51AA"/>
    <w:rsid w:val="00ED68A4"/>
    <w:rsid w:val="00ED73D7"/>
    <w:rsid w:val="00ED7E63"/>
    <w:rsid w:val="00ED7FB1"/>
    <w:rsid w:val="00EE06C5"/>
    <w:rsid w:val="00EE3CBC"/>
    <w:rsid w:val="00EE3DF6"/>
    <w:rsid w:val="00EE44BE"/>
    <w:rsid w:val="00EE5328"/>
    <w:rsid w:val="00EE6566"/>
    <w:rsid w:val="00EE67D9"/>
    <w:rsid w:val="00EE68ED"/>
    <w:rsid w:val="00EE74CA"/>
    <w:rsid w:val="00EF033B"/>
    <w:rsid w:val="00EF2995"/>
    <w:rsid w:val="00EF2E0C"/>
    <w:rsid w:val="00EF2F00"/>
    <w:rsid w:val="00EF2FCD"/>
    <w:rsid w:val="00EF3E95"/>
    <w:rsid w:val="00EF422E"/>
    <w:rsid w:val="00EF4B24"/>
    <w:rsid w:val="00EF5066"/>
    <w:rsid w:val="00EF5A93"/>
    <w:rsid w:val="00EF5F4F"/>
    <w:rsid w:val="00EF6CD2"/>
    <w:rsid w:val="00EF6D90"/>
    <w:rsid w:val="00EF70D1"/>
    <w:rsid w:val="00EF73F1"/>
    <w:rsid w:val="00EF7CF5"/>
    <w:rsid w:val="00F0011D"/>
    <w:rsid w:val="00F00412"/>
    <w:rsid w:val="00F00E72"/>
    <w:rsid w:val="00F00F73"/>
    <w:rsid w:val="00F0113A"/>
    <w:rsid w:val="00F024C7"/>
    <w:rsid w:val="00F038A5"/>
    <w:rsid w:val="00F03941"/>
    <w:rsid w:val="00F03B62"/>
    <w:rsid w:val="00F042A7"/>
    <w:rsid w:val="00F063BE"/>
    <w:rsid w:val="00F067EC"/>
    <w:rsid w:val="00F0681C"/>
    <w:rsid w:val="00F06C20"/>
    <w:rsid w:val="00F0727D"/>
    <w:rsid w:val="00F07867"/>
    <w:rsid w:val="00F11943"/>
    <w:rsid w:val="00F11A10"/>
    <w:rsid w:val="00F123FA"/>
    <w:rsid w:val="00F1337B"/>
    <w:rsid w:val="00F13ADE"/>
    <w:rsid w:val="00F146C8"/>
    <w:rsid w:val="00F15E74"/>
    <w:rsid w:val="00F15F0B"/>
    <w:rsid w:val="00F15F6B"/>
    <w:rsid w:val="00F17220"/>
    <w:rsid w:val="00F2012F"/>
    <w:rsid w:val="00F20BE8"/>
    <w:rsid w:val="00F20FBA"/>
    <w:rsid w:val="00F21274"/>
    <w:rsid w:val="00F221D5"/>
    <w:rsid w:val="00F229FD"/>
    <w:rsid w:val="00F231DA"/>
    <w:rsid w:val="00F23202"/>
    <w:rsid w:val="00F236A9"/>
    <w:rsid w:val="00F242B6"/>
    <w:rsid w:val="00F2441C"/>
    <w:rsid w:val="00F26BBC"/>
    <w:rsid w:val="00F271EA"/>
    <w:rsid w:val="00F27C9F"/>
    <w:rsid w:val="00F27F22"/>
    <w:rsid w:val="00F3057F"/>
    <w:rsid w:val="00F307CB"/>
    <w:rsid w:val="00F31708"/>
    <w:rsid w:val="00F31F0B"/>
    <w:rsid w:val="00F32028"/>
    <w:rsid w:val="00F32563"/>
    <w:rsid w:val="00F32CF7"/>
    <w:rsid w:val="00F32E7C"/>
    <w:rsid w:val="00F330F6"/>
    <w:rsid w:val="00F34067"/>
    <w:rsid w:val="00F34F57"/>
    <w:rsid w:val="00F35C0F"/>
    <w:rsid w:val="00F4009D"/>
    <w:rsid w:val="00F40197"/>
    <w:rsid w:val="00F40738"/>
    <w:rsid w:val="00F40825"/>
    <w:rsid w:val="00F41BC5"/>
    <w:rsid w:val="00F42103"/>
    <w:rsid w:val="00F4264F"/>
    <w:rsid w:val="00F42C39"/>
    <w:rsid w:val="00F42D3D"/>
    <w:rsid w:val="00F42E2E"/>
    <w:rsid w:val="00F446DF"/>
    <w:rsid w:val="00F4545C"/>
    <w:rsid w:val="00F4550C"/>
    <w:rsid w:val="00F473AF"/>
    <w:rsid w:val="00F47F35"/>
    <w:rsid w:val="00F50033"/>
    <w:rsid w:val="00F514C8"/>
    <w:rsid w:val="00F52BE1"/>
    <w:rsid w:val="00F52FC2"/>
    <w:rsid w:val="00F5303D"/>
    <w:rsid w:val="00F5342C"/>
    <w:rsid w:val="00F54411"/>
    <w:rsid w:val="00F5541C"/>
    <w:rsid w:val="00F557E5"/>
    <w:rsid w:val="00F56E79"/>
    <w:rsid w:val="00F573DB"/>
    <w:rsid w:val="00F60521"/>
    <w:rsid w:val="00F61DA2"/>
    <w:rsid w:val="00F61E2B"/>
    <w:rsid w:val="00F62EBF"/>
    <w:rsid w:val="00F633EC"/>
    <w:rsid w:val="00F63F52"/>
    <w:rsid w:val="00F657AC"/>
    <w:rsid w:val="00F65904"/>
    <w:rsid w:val="00F65A52"/>
    <w:rsid w:val="00F66E40"/>
    <w:rsid w:val="00F670FE"/>
    <w:rsid w:val="00F67590"/>
    <w:rsid w:val="00F70E1E"/>
    <w:rsid w:val="00F71825"/>
    <w:rsid w:val="00F72400"/>
    <w:rsid w:val="00F72406"/>
    <w:rsid w:val="00F72572"/>
    <w:rsid w:val="00F72909"/>
    <w:rsid w:val="00F73DB6"/>
    <w:rsid w:val="00F74698"/>
    <w:rsid w:val="00F748BA"/>
    <w:rsid w:val="00F75C9A"/>
    <w:rsid w:val="00F75E30"/>
    <w:rsid w:val="00F75E56"/>
    <w:rsid w:val="00F760D0"/>
    <w:rsid w:val="00F76DD7"/>
    <w:rsid w:val="00F772AF"/>
    <w:rsid w:val="00F77E04"/>
    <w:rsid w:val="00F80DB4"/>
    <w:rsid w:val="00F8141F"/>
    <w:rsid w:val="00F817C5"/>
    <w:rsid w:val="00F82E28"/>
    <w:rsid w:val="00F83C84"/>
    <w:rsid w:val="00F83DEA"/>
    <w:rsid w:val="00F84CBC"/>
    <w:rsid w:val="00F86724"/>
    <w:rsid w:val="00F870AE"/>
    <w:rsid w:val="00F87331"/>
    <w:rsid w:val="00F873EC"/>
    <w:rsid w:val="00F87402"/>
    <w:rsid w:val="00F9001D"/>
    <w:rsid w:val="00F90135"/>
    <w:rsid w:val="00F93FE1"/>
    <w:rsid w:val="00F94D03"/>
    <w:rsid w:val="00F95D24"/>
    <w:rsid w:val="00F96D99"/>
    <w:rsid w:val="00F97338"/>
    <w:rsid w:val="00F97B0B"/>
    <w:rsid w:val="00F97BA9"/>
    <w:rsid w:val="00F97D67"/>
    <w:rsid w:val="00FA2968"/>
    <w:rsid w:val="00FA2C99"/>
    <w:rsid w:val="00FA3934"/>
    <w:rsid w:val="00FA39CE"/>
    <w:rsid w:val="00FA44FA"/>
    <w:rsid w:val="00FA5CF2"/>
    <w:rsid w:val="00FA687F"/>
    <w:rsid w:val="00FA77B3"/>
    <w:rsid w:val="00FA7A07"/>
    <w:rsid w:val="00FA7ED3"/>
    <w:rsid w:val="00FB000E"/>
    <w:rsid w:val="00FB3289"/>
    <w:rsid w:val="00FB339D"/>
    <w:rsid w:val="00FB4688"/>
    <w:rsid w:val="00FB4BC9"/>
    <w:rsid w:val="00FB5747"/>
    <w:rsid w:val="00FB5D2A"/>
    <w:rsid w:val="00FC0F87"/>
    <w:rsid w:val="00FC36B4"/>
    <w:rsid w:val="00FC3821"/>
    <w:rsid w:val="00FC40A4"/>
    <w:rsid w:val="00FC4D97"/>
    <w:rsid w:val="00FC4F2D"/>
    <w:rsid w:val="00FC5790"/>
    <w:rsid w:val="00FC60A7"/>
    <w:rsid w:val="00FC655D"/>
    <w:rsid w:val="00FC7813"/>
    <w:rsid w:val="00FC7A75"/>
    <w:rsid w:val="00FC7C64"/>
    <w:rsid w:val="00FD0517"/>
    <w:rsid w:val="00FD22C7"/>
    <w:rsid w:val="00FD2C71"/>
    <w:rsid w:val="00FD3C8C"/>
    <w:rsid w:val="00FD3E9B"/>
    <w:rsid w:val="00FD5169"/>
    <w:rsid w:val="00FD617A"/>
    <w:rsid w:val="00FD63BB"/>
    <w:rsid w:val="00FD6B70"/>
    <w:rsid w:val="00FD6F0E"/>
    <w:rsid w:val="00FD77F7"/>
    <w:rsid w:val="00FD7BB6"/>
    <w:rsid w:val="00FD7D13"/>
    <w:rsid w:val="00FE0071"/>
    <w:rsid w:val="00FE0452"/>
    <w:rsid w:val="00FE1131"/>
    <w:rsid w:val="00FE1305"/>
    <w:rsid w:val="00FE1E58"/>
    <w:rsid w:val="00FE2EB9"/>
    <w:rsid w:val="00FE5411"/>
    <w:rsid w:val="00FE765C"/>
    <w:rsid w:val="00FE7A04"/>
    <w:rsid w:val="00FF14A9"/>
    <w:rsid w:val="00FF1DC3"/>
    <w:rsid w:val="00FF2674"/>
    <w:rsid w:val="00FF26C3"/>
    <w:rsid w:val="00FF2E15"/>
    <w:rsid w:val="00FF34F4"/>
    <w:rsid w:val="00FF3E36"/>
    <w:rsid w:val="00FF5776"/>
    <w:rsid w:val="00FF5CAD"/>
    <w:rsid w:val="00FF5D13"/>
    <w:rsid w:val="00FF6139"/>
    <w:rsid w:val="00FF6208"/>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2B895"/>
  <w15:docId w15:val="{162BECF3-F1D3-4794-8E16-4369A0477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Bullet" w:uiPriority="99"/>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99"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BC6CDC"/>
    <w:pPr>
      <w:bidi/>
    </w:pPr>
    <w:rPr>
      <w:sz w:val="24"/>
      <w:szCs w:val="24"/>
    </w:rPr>
  </w:style>
  <w:style w:type="paragraph" w:styleId="Heading1">
    <w:name w:val="heading 1"/>
    <w:basedOn w:val="Normal"/>
    <w:next w:val="Normal"/>
    <w:link w:val="Heading1Char"/>
    <w:uiPriority w:val="9"/>
    <w:rsid w:val="007E7135"/>
    <w:pPr>
      <w:autoSpaceDE w:val="0"/>
      <w:autoSpaceDN w:val="0"/>
      <w:bidi w:val="0"/>
      <w:adjustRightInd w:val="0"/>
      <w:spacing w:line="480" w:lineRule="auto"/>
      <w:contextualSpacing/>
      <w:jc w:val="both"/>
      <w:outlineLvl w:val="0"/>
    </w:pPr>
    <w:rPr>
      <w:b/>
      <w:bCs/>
      <w:color w:val="000000"/>
      <w:sz w:val="28"/>
      <w:szCs w:val="28"/>
    </w:rPr>
  </w:style>
  <w:style w:type="paragraph" w:styleId="Heading2">
    <w:name w:val="heading 2"/>
    <w:basedOn w:val="P"/>
    <w:next w:val="Normal"/>
    <w:link w:val="Heading2Char"/>
    <w:uiPriority w:val="9"/>
    <w:unhideWhenUsed/>
    <w:rsid w:val="00856F09"/>
    <w:pPr>
      <w:numPr>
        <w:ilvl w:val="1"/>
        <w:numId w:val="1"/>
      </w:numPr>
      <w:outlineLvl w:val="1"/>
    </w:pPr>
    <w:rPr>
      <w:b/>
      <w:bCs/>
      <w:lang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rPr>
  </w:style>
  <w:style w:type="paragraph" w:styleId="Heading7">
    <w:name w:val="heading 7"/>
    <w:basedOn w:val="Normal"/>
    <w:next w:val="Normal"/>
    <w:link w:val="Heading7Char"/>
    <w:uiPriority w:val="9"/>
    <w:unhideWhenUsed/>
    <w:rsid w:val="00994105"/>
    <w:pPr>
      <w:keepNext/>
      <w:keepLines/>
      <w:bidi w:val="0"/>
      <w:spacing w:before="40" w:line="276" w:lineRule="auto"/>
      <w:outlineLvl w:val="6"/>
    </w:pPr>
    <w:rPr>
      <w:rFonts w:ascii="Cambria" w:eastAsia="SimSun" w:hAnsi="Cambria"/>
      <w:i/>
      <w:iCs/>
      <w:color w:val="243F60"/>
      <w:sz w:val="22"/>
      <w:szCs w:val="22"/>
    </w:rPr>
  </w:style>
  <w:style w:type="paragraph" w:styleId="Heading8">
    <w:name w:val="heading 8"/>
    <w:basedOn w:val="Normal"/>
    <w:next w:val="Normal"/>
    <w:link w:val="Heading8Char"/>
    <w:uiPriority w:val="9"/>
    <w:semiHidden/>
    <w:unhideWhenUsed/>
    <w:rsid w:val="00435412"/>
    <w:pPr>
      <w:keepNext/>
      <w:keepLines/>
      <w:bidi w:val="0"/>
      <w:spacing w:before="40" w:line="276" w:lineRule="auto"/>
      <w:outlineLvl w:val="7"/>
    </w:pPr>
    <w:rPr>
      <w:rFonts w:ascii="Calibri Light" w:eastAsia="DengXian Light" w:hAnsi="Calibri Light"/>
      <w:smallCaps/>
      <w:color w:val="595959"/>
      <w:sz w:val="21"/>
      <w:szCs w:val="21"/>
    </w:rPr>
  </w:style>
  <w:style w:type="paragraph" w:styleId="Heading9">
    <w:name w:val="heading 9"/>
    <w:basedOn w:val="Normal"/>
    <w:next w:val="Normal"/>
    <w:link w:val="Heading9Char"/>
    <w:uiPriority w:val="9"/>
    <w:unhideWhenUsed/>
    <w:rsid w:val="00783B50"/>
    <w:pPr>
      <w:keepNext/>
      <w:keepLines/>
      <w:bidi w:val="0"/>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rPr>
  </w:style>
  <w:style w:type="character" w:customStyle="1" w:styleId="EndNoteBibliographyTitleChar">
    <w:name w:val="EndNote Bibliography Title Char"/>
    <w:link w:val="EndNoteBibliographyTitle"/>
    <w:rsid w:val="00A423AB"/>
    <w:rPr>
      <w:noProof/>
      <w:sz w:val="24"/>
      <w:szCs w:val="24"/>
    </w:rPr>
  </w:style>
  <w:style w:type="paragraph" w:customStyle="1" w:styleId="EndNoteBibliography">
    <w:name w:val="EndNote Bibliography"/>
    <w:basedOn w:val="Normal"/>
    <w:link w:val="EndNoteBibliographyChar"/>
    <w:rsid w:val="00A423AB"/>
    <w:pPr>
      <w:spacing w:line="480" w:lineRule="auto"/>
    </w:pPr>
    <w:rPr>
      <w:noProof/>
    </w:rPr>
  </w:style>
  <w:style w:type="character" w:customStyle="1" w:styleId="EndNoteBibliographyChar">
    <w:name w:val="EndNote Bibliography Char"/>
    <w:link w:val="EndNoteBibliography"/>
    <w:rsid w:val="00A423AB"/>
    <w:rPr>
      <w:noProof/>
      <w:sz w:val="24"/>
      <w:szCs w:val="24"/>
    </w:rPr>
  </w:style>
  <w:style w:type="paragraph" w:customStyle="1" w:styleId="Footnote">
    <w:name w:val="Foot note"/>
    <w:basedOn w:val="Normal"/>
    <w:link w:val="FootnoteChar"/>
    <w:rsid w:val="004E0F08"/>
    <w:pPr>
      <w:bidi w:val="0"/>
      <w:jc w:val="both"/>
    </w:pPr>
    <w:rPr>
      <w:rFonts w:cs="Akhbar MT"/>
      <w:sz w:val="20"/>
      <w:szCs w:val="20"/>
      <w:lang w:eastAsia="zh-CN"/>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rPr>
  </w:style>
  <w:style w:type="character" w:customStyle="1" w:styleId="FootnoteChar">
    <w:name w:val="Foot note Char"/>
    <w:link w:val="Footnote"/>
    <w:rsid w:val="004E0F08"/>
    <w:rPr>
      <w:rFonts w:cs="Akhbar MT"/>
      <w:lang w:eastAsia="zh-CN"/>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0E6005"/>
    <w:pPr>
      <w:autoSpaceDE w:val="0"/>
      <w:autoSpaceDN w:val="0"/>
      <w:bidi w:val="0"/>
      <w:adjustRightInd w:val="0"/>
      <w:spacing w:after="240" w:line="276" w:lineRule="auto"/>
      <w:ind w:firstLine="720"/>
      <w:jc w:val="both"/>
    </w:pPr>
    <w:rPr>
      <w:rFonts w:eastAsia="SimSun"/>
      <w:color w:val="000000"/>
      <w:lang w:val="en-GB" w:eastAsia="zh-CN"/>
    </w:rPr>
  </w:style>
  <w:style w:type="character" w:customStyle="1" w:styleId="Heading1Char">
    <w:name w:val="Heading 1 Char"/>
    <w:link w:val="Heading1"/>
    <w:uiPriority w:val="9"/>
    <w:rsid w:val="007E7135"/>
    <w:rPr>
      <w:b/>
      <w:bCs/>
      <w:color w:val="000000"/>
      <w:sz w:val="28"/>
      <w:szCs w:val="28"/>
    </w:rPr>
  </w:style>
  <w:style w:type="character" w:customStyle="1" w:styleId="PChar">
    <w:name w:val="P Char"/>
    <w:link w:val="P"/>
    <w:rsid w:val="000E6005"/>
    <w:rPr>
      <w:rFonts w:eastAsia="SimSun"/>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rsid w:val="005A4E94"/>
    <w:pPr>
      <w:bidi w:val="0"/>
      <w:spacing w:after="160" w:line="360" w:lineRule="auto"/>
      <w:ind w:firstLine="720"/>
      <w:jc w:val="both"/>
    </w:pPr>
    <w:rPr>
      <w:lang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34"/>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rFonts w:eastAsia="SimSun"/>
      <w:b/>
      <w:bCs/>
      <w:color w:val="000000"/>
      <w:sz w:val="24"/>
      <w:szCs w:val="24"/>
      <w:lang w:val="en-GB"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uiPriority w:val="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aliases w:val="Table Caption"/>
    <w:basedOn w:val="Normal"/>
    <w:next w:val="Normal"/>
    <w:link w:val="CaptionChar"/>
    <w:uiPriority w:val="35"/>
    <w:unhideWhenUsed/>
    <w:qFormat/>
    <w:rsid w:val="00EC3D24"/>
    <w:pPr>
      <w:keepNext/>
      <w:bidi w:val="0"/>
      <w:jc w:val="both"/>
    </w:pPr>
    <w:rPr>
      <w:b/>
      <w:bCs/>
      <w:color w:val="000000"/>
      <w:sz w:val="22"/>
      <w:szCs w:val="32"/>
      <w:lang w:val="en-GB"/>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uiPriority w:val="99"/>
    <w:rsid w:val="00783B50"/>
    <w:pPr>
      <w:widowControl w:val="0"/>
      <w:bidi w:val="0"/>
      <w:spacing w:after="120" w:line="360" w:lineRule="auto"/>
      <w:jc w:val="lowKashida"/>
    </w:pPr>
    <w:rPr>
      <w:snapToGrid w:val="0"/>
      <w:sz w:val="28"/>
      <w:szCs w:val="38"/>
      <w:lang w:eastAsia="ar-SA"/>
    </w:rPr>
  </w:style>
  <w:style w:type="character" w:customStyle="1" w:styleId="BodyText2Char">
    <w:name w:val="Body Text 2 Char"/>
    <w:link w:val="BodyText2"/>
    <w:uiPriority w:val="99"/>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rPr>
  </w:style>
  <w:style w:type="character" w:customStyle="1" w:styleId="HTMLPreformattedChar">
    <w:name w:val="HTML Preformatted Char"/>
    <w:link w:val="HTMLPreformatted"/>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uiPriority w:val="10"/>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uiPriority w:val="10"/>
    <w:rsid w:val="004730BC"/>
    <w:pPr>
      <w:spacing w:before="240" w:after="60"/>
      <w:jc w:val="center"/>
      <w:outlineLvl w:val="0"/>
    </w:pPr>
    <w:rPr>
      <w:rFonts w:ascii="Cambria" w:hAnsi="Cambria"/>
      <w:spacing w:val="-10"/>
      <w:kern w:val="28"/>
      <w:sz w:val="56"/>
      <w:szCs w:val="56"/>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rPr>
      <w:color w:val="auto"/>
      <w:szCs w:val="24"/>
    </w:rPr>
  </w:style>
  <w:style w:type="character" w:customStyle="1" w:styleId="figChar0">
    <w:name w:val="fig Char"/>
    <w:link w:val="fig0"/>
    <w:rsid w:val="009A5937"/>
    <w:rPr>
      <w:rFonts w:eastAsia="Calibri"/>
      <w:b/>
      <w:bCs/>
      <w:sz w:val="24"/>
      <w:szCs w:val="24"/>
    </w:rPr>
  </w:style>
  <w:style w:type="character" w:customStyle="1" w:styleId="CaptionChar">
    <w:name w:val="Caption Char"/>
    <w:aliases w:val="Table Caption Char"/>
    <w:link w:val="Caption"/>
    <w:uiPriority w:val="35"/>
    <w:rsid w:val="00EC3D24"/>
    <w:rPr>
      <w:b/>
      <w:bCs/>
      <w:color w:val="000000"/>
      <w:sz w:val="22"/>
      <w:szCs w:val="32"/>
      <w:lang w:val="en-GB"/>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rPr>
  </w:style>
  <w:style w:type="paragraph" w:customStyle="1" w:styleId="H1">
    <w:name w:val="H1"/>
    <w:basedOn w:val="Title-"/>
    <w:link w:val="H1Char"/>
    <w:rsid w:val="005070F0"/>
    <w:pPr>
      <w:jc w:val="both"/>
    </w:pPr>
  </w:style>
  <w:style w:type="character" w:customStyle="1" w:styleId="TableChar">
    <w:name w:val="Table Char"/>
    <w:link w:val="Table"/>
    <w:locked/>
    <w:rsid w:val="009A5937"/>
    <w:rPr>
      <w:rFonts w:eastAsia="Calibri"/>
      <w:b/>
      <w:bCs/>
      <w:sz w:val="24"/>
      <w:szCs w:val="24"/>
    </w:rPr>
  </w:style>
  <w:style w:type="paragraph" w:customStyle="1" w:styleId="Table">
    <w:name w:val="Table"/>
    <w:basedOn w:val="fig0"/>
    <w:link w:val="TableChar"/>
    <w:rsid w:val="009A5937"/>
    <w:pPr>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eastAsia="zh-CN"/>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eastAsia="zh-CN"/>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link w:val="Style1Char"/>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rsid w:val="0003645D"/>
    <w:pPr>
      <w:jc w:val="center"/>
    </w:pPr>
  </w:style>
  <w:style w:type="character" w:customStyle="1" w:styleId="Title-Char">
    <w:name w:val="Title- Char"/>
    <w:link w:val="Title-"/>
    <w:rsid w:val="0003645D"/>
    <w:rPr>
      <w:b/>
      <w:bCs/>
      <w:color w:val="000000"/>
      <w:sz w:val="28"/>
      <w:szCs w:val="28"/>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color w:val="auto"/>
      <w:szCs w:val="22"/>
      <w:lang w:val="en-US"/>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rsid w:val="00B66769"/>
    <w:rPr>
      <w:b/>
      <w:bCs/>
    </w:rPr>
  </w:style>
  <w:style w:type="character" w:customStyle="1" w:styleId="H2Char">
    <w:name w:val="H2 Char"/>
    <w:basedOn w:val="PChar"/>
    <w:link w:val="H20"/>
    <w:rsid w:val="00B66769"/>
    <w:rPr>
      <w:rFonts w:eastAsia="SimSun"/>
      <w:b/>
      <w:bCs/>
      <w:color w:val="000000"/>
      <w:sz w:val="24"/>
      <w:szCs w:val="24"/>
      <w:lang w:val="en-GB" w:eastAsia="zh-CN"/>
    </w:rPr>
  </w:style>
  <w:style w:type="character" w:customStyle="1" w:styleId="fontstyle21">
    <w:name w:val="fontstyle21"/>
    <w:basedOn w:val="DefaultParagraphFont"/>
    <w:rsid w:val="00BB7E1A"/>
    <w:rPr>
      <w:rFonts w:ascii="AdvPSMP13" w:hAnsi="AdvPSMP13"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ED3EC4"/>
    <w:rPr>
      <w:color w:val="605E5C"/>
      <w:shd w:val="clear" w:color="auto" w:fill="E1DFDD"/>
    </w:rPr>
  </w:style>
  <w:style w:type="character" w:customStyle="1" w:styleId="UnresolvedMention3">
    <w:name w:val="Unresolved Mention3"/>
    <w:basedOn w:val="DefaultParagraphFont"/>
    <w:uiPriority w:val="99"/>
    <w:semiHidden/>
    <w:unhideWhenUsed/>
    <w:rsid w:val="007E4968"/>
    <w:rPr>
      <w:color w:val="605E5C"/>
      <w:shd w:val="clear" w:color="auto" w:fill="E1DFDD"/>
    </w:rPr>
  </w:style>
  <w:style w:type="character" w:customStyle="1" w:styleId="fontstyle31">
    <w:name w:val="fontstyle31"/>
    <w:basedOn w:val="DefaultParagraphFont"/>
    <w:rsid w:val="001C1D53"/>
    <w:rPr>
      <w:rFonts w:ascii="AdvOT678fd422+20" w:hAnsi="AdvOT678fd422+20" w:hint="default"/>
      <w:b w:val="0"/>
      <w:bCs w:val="0"/>
      <w:i w:val="0"/>
      <w:iCs w:val="0"/>
      <w:color w:val="242021"/>
      <w:sz w:val="22"/>
      <w:szCs w:val="22"/>
    </w:rPr>
  </w:style>
  <w:style w:type="character" w:customStyle="1" w:styleId="mixed-citation">
    <w:name w:val="mixed-citation"/>
    <w:basedOn w:val="DefaultParagraphFont"/>
    <w:rsid w:val="008D6576"/>
  </w:style>
  <w:style w:type="character" w:customStyle="1" w:styleId="ref-title">
    <w:name w:val="ref-title"/>
    <w:basedOn w:val="DefaultParagraphFont"/>
    <w:rsid w:val="008D6576"/>
  </w:style>
  <w:style w:type="character" w:customStyle="1" w:styleId="ref-vol">
    <w:name w:val="ref-vol"/>
    <w:basedOn w:val="DefaultParagraphFont"/>
    <w:rsid w:val="008D6576"/>
  </w:style>
  <w:style w:type="character" w:customStyle="1" w:styleId="authors-list-item">
    <w:name w:val="authors-list-item"/>
    <w:basedOn w:val="DefaultParagraphFont"/>
    <w:rsid w:val="008D6576"/>
  </w:style>
  <w:style w:type="character" w:customStyle="1" w:styleId="author-sup-separator">
    <w:name w:val="author-sup-separator"/>
    <w:basedOn w:val="DefaultParagraphFont"/>
    <w:rsid w:val="008D6576"/>
  </w:style>
  <w:style w:type="character" w:customStyle="1" w:styleId="comma">
    <w:name w:val="comma"/>
    <w:basedOn w:val="DefaultParagraphFont"/>
    <w:rsid w:val="008D6576"/>
  </w:style>
  <w:style w:type="character" w:customStyle="1" w:styleId="period">
    <w:name w:val="period"/>
    <w:basedOn w:val="DefaultParagraphFont"/>
    <w:rsid w:val="008D6576"/>
  </w:style>
  <w:style w:type="character" w:customStyle="1" w:styleId="cit">
    <w:name w:val="cit"/>
    <w:basedOn w:val="DefaultParagraphFont"/>
    <w:rsid w:val="008D6576"/>
  </w:style>
  <w:style w:type="character" w:customStyle="1" w:styleId="citation-doi">
    <w:name w:val="citation-doi"/>
    <w:basedOn w:val="DefaultParagraphFont"/>
    <w:rsid w:val="008D6576"/>
  </w:style>
  <w:style w:type="character" w:customStyle="1" w:styleId="UnresolvedMention4">
    <w:name w:val="Unresolved Mention4"/>
    <w:basedOn w:val="DefaultParagraphFont"/>
    <w:uiPriority w:val="99"/>
    <w:semiHidden/>
    <w:unhideWhenUsed/>
    <w:rsid w:val="004078A2"/>
    <w:rPr>
      <w:color w:val="605E5C"/>
      <w:shd w:val="clear" w:color="auto" w:fill="E1DFDD"/>
    </w:rPr>
  </w:style>
  <w:style w:type="table" w:customStyle="1" w:styleId="TableGrid9">
    <w:name w:val="Table Grid9"/>
    <w:basedOn w:val="TableNormal"/>
    <w:next w:val="TableGrid"/>
    <w:uiPriority w:val="59"/>
    <w:rsid w:val="00C759E9"/>
    <w:rPr>
      <w:rFonts w:ascii="Calibri" w:eastAsia="SimSu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semiHidden/>
    <w:rsid w:val="00435412"/>
    <w:rPr>
      <w:rFonts w:ascii="Calibri Light" w:eastAsia="DengXian Light" w:hAnsi="Calibri Light"/>
      <w:smallCaps/>
      <w:color w:val="595959"/>
      <w:sz w:val="21"/>
      <w:szCs w:val="21"/>
    </w:rPr>
  </w:style>
  <w:style w:type="numbering" w:customStyle="1" w:styleId="NoList6">
    <w:name w:val="No List6"/>
    <w:next w:val="NoList"/>
    <w:uiPriority w:val="99"/>
    <w:semiHidden/>
    <w:unhideWhenUsed/>
    <w:rsid w:val="00435412"/>
  </w:style>
  <w:style w:type="table" w:customStyle="1" w:styleId="TableGrid100">
    <w:name w:val="Table Grid10"/>
    <w:basedOn w:val="TableNormal"/>
    <w:next w:val="TableGrid"/>
    <w:uiPriority w:val="39"/>
    <w:rsid w:val="004354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3">
    <w:name w:val="Grid Table 4 - Accent 413"/>
    <w:basedOn w:val="TableNormal"/>
    <w:uiPriority w:val="49"/>
    <w:rsid w:val="00435412"/>
    <w:rPr>
      <w:rFonts w:asciiTheme="minorHAnsi" w:eastAsiaTheme="minorEastAsia" w:hAnsiTheme="minorHAnsi" w:cstheme="minorBidi"/>
      <w:sz w:val="22"/>
      <w:szCs w:val="22"/>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5Dark13">
    <w:name w:val="Grid Table 5 Dark13"/>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3">
    <w:name w:val="Grid Table 5 Dark - Accent 113"/>
    <w:basedOn w:val="TableNormal"/>
    <w:next w:val="GridTable5Dark-Accent120"/>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3">
    <w:name w:val="Grid Table 5 Dark - Accent 123"/>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6Colorful-Accent312">
    <w:name w:val="Grid Table 6 Colorful - Accent 312"/>
    <w:basedOn w:val="TableNormal"/>
    <w:uiPriority w:val="51"/>
    <w:rsid w:val="00435412"/>
    <w:rPr>
      <w:rFonts w:asciiTheme="minorHAnsi" w:eastAsiaTheme="minorEastAsia" w:hAnsiTheme="minorHAnsi" w:cstheme="minorBidi"/>
      <w:color w:val="7B7B7B" w:themeColor="accent3" w:themeShade="BF"/>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2">
    <w:name w:val="Grid Table 2 - Accent 312"/>
    <w:basedOn w:val="TableNormal"/>
    <w:uiPriority w:val="47"/>
    <w:rsid w:val="00435412"/>
    <w:rPr>
      <w:rFonts w:asciiTheme="minorHAnsi" w:eastAsiaTheme="minorEastAsia" w:hAnsiTheme="minorHAnsi" w:cstheme="minorBidi"/>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Accent311">
    <w:name w:val="Grid Table 5 Dark - Accent 31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numbering" w:customStyle="1" w:styleId="NoList11">
    <w:name w:val="No List11"/>
    <w:next w:val="NoList"/>
    <w:uiPriority w:val="99"/>
    <w:semiHidden/>
    <w:unhideWhenUsed/>
    <w:rsid w:val="00435412"/>
  </w:style>
  <w:style w:type="table" w:customStyle="1" w:styleId="TableGrid110">
    <w:name w:val="Table Grid11"/>
    <w:basedOn w:val="TableNormal"/>
    <w:next w:val="TableGrid"/>
    <w:uiPriority w:val="59"/>
    <w:rsid w:val="004354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11">
    <w:name w:val="Grid Table 4 - Accent 4111"/>
    <w:basedOn w:val="GridTable5Dark-Accent41"/>
    <w:uiPriority w:val="49"/>
    <w:rsid w:val="00435412"/>
    <w:pPr>
      <w:spacing w:before="100" w:beforeAutospacing="1" w:after="100" w:afterAutospacing="1"/>
    </w:pPr>
    <w:rPr>
      <w:sz w:val="24"/>
      <w:szCs w:val="24"/>
    </w:rP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5Dark111">
    <w:name w:val="Grid Table 5 Dark11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11">
    <w:name w:val="Grid Table 5 Dark - Accent 1111"/>
    <w:basedOn w:val="TableNormal"/>
    <w:next w:val="GridTable5Dark-Accent120"/>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1">
    <w:name w:val="Grid Table 5 Dark - Accent 121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6Colorful-Accent3111">
    <w:name w:val="Grid Table 6 Colorful - Accent 3111"/>
    <w:basedOn w:val="TableNormal"/>
    <w:next w:val="GridTable6Colorful-Accent31"/>
    <w:uiPriority w:val="51"/>
    <w:rsid w:val="00435412"/>
    <w:rPr>
      <w:rFonts w:asciiTheme="minorHAnsi" w:eastAsiaTheme="minorEastAsia" w:hAnsiTheme="minorHAnsi" w:cstheme="minorBidi"/>
      <w:color w:val="7B7B7B" w:themeColor="accent3" w:themeShade="BF"/>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11">
    <w:name w:val="Grid Table 2 - Accent 3111"/>
    <w:basedOn w:val="TableNormal"/>
    <w:next w:val="GridTable2-Accent31"/>
    <w:uiPriority w:val="47"/>
    <w:rsid w:val="00435412"/>
    <w:rPr>
      <w:rFonts w:asciiTheme="minorHAnsi" w:eastAsiaTheme="minorEastAsia" w:hAnsiTheme="minorHAnsi" w:cstheme="minorBidi"/>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NoList21">
    <w:name w:val="No List21"/>
    <w:next w:val="NoList"/>
    <w:uiPriority w:val="99"/>
    <w:semiHidden/>
    <w:unhideWhenUsed/>
    <w:rsid w:val="00435412"/>
  </w:style>
  <w:style w:type="table" w:customStyle="1" w:styleId="TableGrid21">
    <w:name w:val="Table Grid21"/>
    <w:basedOn w:val="TableNormal"/>
    <w:next w:val="TableGrid"/>
    <w:uiPriority w:val="59"/>
    <w:rsid w:val="004354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1">
    <w:name w:val="Grid Table 4 - Accent 4121"/>
    <w:basedOn w:val="TableNormal"/>
    <w:uiPriority w:val="49"/>
    <w:rsid w:val="00435412"/>
    <w:rPr>
      <w:rFonts w:asciiTheme="minorHAnsi" w:eastAsiaTheme="minorEastAsia" w:hAnsiTheme="minorHAnsi" w:cstheme="minorBidi"/>
      <w:sz w:val="22"/>
      <w:szCs w:val="22"/>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5Dark121">
    <w:name w:val="Grid Table 5 Dark12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21">
    <w:name w:val="Grid Table 5 Dark - Accent 1121"/>
    <w:basedOn w:val="TableNormal"/>
    <w:next w:val="GridTable5Dark-Accent120"/>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1">
    <w:name w:val="Grid Table 5 Dark - Accent 122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6Colorful-Accent321">
    <w:name w:val="Grid Table 6 Colorful - Accent 321"/>
    <w:basedOn w:val="TableNormal"/>
    <w:next w:val="GridTable6Colorful-Accent31"/>
    <w:uiPriority w:val="51"/>
    <w:rsid w:val="00435412"/>
    <w:rPr>
      <w:rFonts w:asciiTheme="minorHAnsi" w:eastAsiaTheme="minorEastAsia" w:hAnsiTheme="minorHAnsi" w:cstheme="minorBidi"/>
      <w:color w:val="7B7B7B" w:themeColor="accent3" w:themeShade="BF"/>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21">
    <w:name w:val="Grid Table 2 - Accent 321"/>
    <w:basedOn w:val="TableNormal"/>
    <w:next w:val="GridTable2-Accent31"/>
    <w:uiPriority w:val="47"/>
    <w:rsid w:val="00435412"/>
    <w:rPr>
      <w:rFonts w:asciiTheme="minorHAnsi" w:eastAsiaTheme="minorEastAsia" w:hAnsiTheme="minorHAnsi" w:cstheme="minorBidi"/>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NoList31">
    <w:name w:val="No List31"/>
    <w:next w:val="NoList"/>
    <w:uiPriority w:val="99"/>
    <w:semiHidden/>
    <w:unhideWhenUsed/>
    <w:rsid w:val="00435412"/>
  </w:style>
  <w:style w:type="table" w:customStyle="1" w:styleId="TableGrid31">
    <w:name w:val="Table Grid31"/>
    <w:basedOn w:val="TableNormal"/>
    <w:next w:val="TableGrid"/>
    <w:uiPriority w:val="39"/>
    <w:rsid w:val="00435412"/>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1">
    <w:name w:val="Grid Table 4 - Accent 111"/>
    <w:basedOn w:val="TableNormal"/>
    <w:uiPriority w:val="49"/>
    <w:rsid w:val="00435412"/>
    <w:rPr>
      <w:rFonts w:asciiTheme="minorHAnsi" w:eastAsiaTheme="minorEastAsia" w:hAnsiTheme="minorHAnsi" w:cstheme="minorBidi"/>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NoList41">
    <w:name w:val="No List41"/>
    <w:next w:val="NoList"/>
    <w:uiPriority w:val="99"/>
    <w:semiHidden/>
    <w:unhideWhenUsed/>
    <w:rsid w:val="00435412"/>
  </w:style>
  <w:style w:type="table" w:customStyle="1" w:styleId="GridTable5Dark-Accent131">
    <w:name w:val="Grid Table 5 Dark - Accent 131"/>
    <w:basedOn w:val="TableNormal"/>
    <w:next w:val="GridTable5Dark-Accent14"/>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21">
    <w:name w:val="Grid Table 5 Dark - Accent 5121"/>
    <w:basedOn w:val="TableNormal"/>
    <w:next w:val="GridTable5Dark-Accent520"/>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4">
    <w:name w:val="Grid Table 5 Dark - Accent 14"/>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521">
    <w:name w:val="Grid Table 5 Dark - Accent 52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Lists">
    <w:name w:val="Lists"/>
    <w:basedOn w:val="paragraph"/>
    <w:link w:val="ListsChar"/>
    <w:rsid w:val="00435412"/>
    <w:pPr>
      <w:numPr>
        <w:numId w:val="8"/>
      </w:numPr>
      <w:spacing w:before="200" w:after="200"/>
      <w:ind w:left="990"/>
    </w:pPr>
    <w:rPr>
      <w:rFonts w:asciiTheme="majorBidi" w:eastAsia="AdvOT678fd422" w:hAnsiTheme="majorBidi" w:cstheme="majorBidi"/>
      <w:color w:val="000000" w:themeColor="text1"/>
      <w:sz w:val="28"/>
      <w:szCs w:val="22"/>
      <w:u w:val="single"/>
    </w:rPr>
  </w:style>
  <w:style w:type="character" w:customStyle="1" w:styleId="ListsChar">
    <w:name w:val="Lists Char"/>
    <w:basedOn w:val="paragraphChar"/>
    <w:link w:val="Lists"/>
    <w:rsid w:val="00435412"/>
    <w:rPr>
      <w:rFonts w:asciiTheme="majorBidi" w:eastAsia="AdvOT678fd422" w:hAnsiTheme="majorBidi" w:cstheme="majorBidi"/>
      <w:color w:val="000000" w:themeColor="text1"/>
      <w:sz w:val="28"/>
      <w:szCs w:val="22"/>
      <w:u w:val="single"/>
      <w:lang w:bidi="ar-EG"/>
    </w:rPr>
  </w:style>
  <w:style w:type="paragraph" w:customStyle="1" w:styleId="contrib-group">
    <w:name w:val="contrib-group"/>
    <w:basedOn w:val="Normal"/>
    <w:rsid w:val="00435412"/>
    <w:pPr>
      <w:bidi w:val="0"/>
      <w:spacing w:before="100" w:beforeAutospacing="1" w:after="100" w:afterAutospacing="1"/>
    </w:pPr>
    <w:rPr>
      <w:lang w:val="en-GB" w:eastAsia="en-GB" w:bidi="ar-EG"/>
    </w:rPr>
  </w:style>
  <w:style w:type="character" w:customStyle="1" w:styleId="ui-ncbitoggler-master-text">
    <w:name w:val="ui-ncbitoggler-master-text"/>
    <w:basedOn w:val="DefaultParagraphFont"/>
    <w:rsid w:val="00435412"/>
  </w:style>
  <w:style w:type="paragraph" w:customStyle="1" w:styleId="small">
    <w:name w:val="small"/>
    <w:basedOn w:val="Normal"/>
    <w:rsid w:val="00435412"/>
    <w:pPr>
      <w:bidi w:val="0"/>
      <w:spacing w:before="100" w:beforeAutospacing="1" w:after="100" w:afterAutospacing="1"/>
    </w:pPr>
    <w:rPr>
      <w:lang w:val="en-GB" w:eastAsia="en-GB" w:bidi="ar-EG"/>
    </w:rPr>
  </w:style>
  <w:style w:type="paragraph" w:customStyle="1" w:styleId="PP">
    <w:name w:val="P   P"/>
    <w:basedOn w:val="paragraph"/>
    <w:link w:val="PPChar"/>
    <w:autoRedefine/>
    <w:rsid w:val="00435412"/>
    <w:pPr>
      <w:spacing w:after="200"/>
      <w:jc w:val="left"/>
    </w:pPr>
    <w:rPr>
      <w:rFonts w:asciiTheme="majorBidi" w:eastAsia="AdvOT678fd422" w:hAnsiTheme="majorBidi" w:cstheme="majorBidi"/>
      <w:color w:val="000000" w:themeColor="text1"/>
      <w:sz w:val="28"/>
      <w:szCs w:val="22"/>
      <w:lang w:val="en-GB" w:eastAsia="en-GB"/>
    </w:rPr>
  </w:style>
  <w:style w:type="character" w:customStyle="1" w:styleId="PPChar">
    <w:name w:val="P   P Char"/>
    <w:basedOn w:val="paragraphChar"/>
    <w:link w:val="PP"/>
    <w:rsid w:val="00435412"/>
    <w:rPr>
      <w:rFonts w:asciiTheme="majorBidi" w:eastAsia="AdvOT678fd422" w:hAnsiTheme="majorBidi" w:cstheme="majorBidi"/>
      <w:color w:val="000000" w:themeColor="text1"/>
      <w:sz w:val="28"/>
      <w:szCs w:val="22"/>
      <w:lang w:val="en-GB" w:eastAsia="en-GB" w:bidi="ar-EG"/>
    </w:rPr>
  </w:style>
  <w:style w:type="character" w:customStyle="1" w:styleId="UnresolvedMention40">
    <w:name w:val="Unresolved Mention4"/>
    <w:basedOn w:val="DefaultParagraphFont"/>
    <w:uiPriority w:val="99"/>
    <w:semiHidden/>
    <w:unhideWhenUsed/>
    <w:rsid w:val="00435412"/>
    <w:rPr>
      <w:color w:val="605E5C"/>
      <w:shd w:val="clear" w:color="auto" w:fill="E1DFDD"/>
    </w:rPr>
  </w:style>
  <w:style w:type="table" w:customStyle="1" w:styleId="TableGrid50">
    <w:name w:val="TableGrid5"/>
    <w:rsid w:val="00435412"/>
    <w:rPr>
      <w:rFonts w:ascii="Calibri" w:hAnsi="Calibri" w:cs="Arial"/>
      <w:sz w:val="22"/>
      <w:szCs w:val="22"/>
      <w:lang w:val="en-GB" w:eastAsia="en-GB"/>
    </w:rPr>
    <w:tblPr>
      <w:tblCellMar>
        <w:top w:w="0" w:type="dxa"/>
        <w:left w:w="0" w:type="dxa"/>
        <w:bottom w:w="0" w:type="dxa"/>
        <w:right w:w="0" w:type="dxa"/>
      </w:tblCellMar>
    </w:tblPr>
  </w:style>
  <w:style w:type="table" w:customStyle="1" w:styleId="GridTable5DarkAccent11">
    <w:name w:val="Grid Table 5 Dark Accent 11"/>
    <w:basedOn w:val="TableNormal"/>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character" w:customStyle="1" w:styleId="TablecapChar">
    <w:name w:val="Table cap Char"/>
    <w:basedOn w:val="CaptionChar"/>
    <w:link w:val="Tablecap"/>
    <w:locked/>
    <w:rsid w:val="00435412"/>
    <w:rPr>
      <w:rFonts w:eastAsia="Calibri"/>
      <w:b/>
      <w:bCs/>
      <w:color w:val="000000" w:themeColor="text1"/>
      <w:sz w:val="24"/>
      <w:szCs w:val="24"/>
      <w:lang w:val="en-GB" w:bidi="ar-EG"/>
    </w:rPr>
  </w:style>
  <w:style w:type="paragraph" w:customStyle="1" w:styleId="Tablecap">
    <w:name w:val="Table cap"/>
    <w:basedOn w:val="Normal"/>
    <w:link w:val="TablecapChar"/>
    <w:rsid w:val="00435412"/>
    <w:pPr>
      <w:keepNext/>
      <w:bidi w:val="0"/>
      <w:spacing w:after="200"/>
    </w:pPr>
    <w:rPr>
      <w:rFonts w:eastAsia="Calibri"/>
      <w:b/>
      <w:bCs/>
      <w:color w:val="000000" w:themeColor="text1"/>
      <w:lang w:bidi="ar-EG"/>
    </w:rPr>
  </w:style>
  <w:style w:type="table" w:customStyle="1" w:styleId="GridTable4-Accent511">
    <w:name w:val="Grid Table 4 - Accent 511"/>
    <w:basedOn w:val="TableNormal"/>
    <w:uiPriority w:val="49"/>
    <w:rsid w:val="00435412"/>
    <w:rPr>
      <w:rFonts w:asciiTheme="minorHAnsi" w:eastAsia="SimSun" w:hAnsiTheme="minorHAnsi" w:cstheme="minorBidi"/>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Style22222">
    <w:name w:val="Style22222"/>
    <w:basedOn w:val="paragraph"/>
    <w:link w:val="Style22222Char"/>
    <w:rsid w:val="00435412"/>
    <w:pPr>
      <w:numPr>
        <w:numId w:val="10"/>
      </w:numPr>
      <w:spacing w:before="200" w:after="200"/>
      <w:ind w:left="1418" w:hanging="284"/>
    </w:pPr>
    <w:rPr>
      <w:rFonts w:asciiTheme="majorBidi" w:eastAsia="AdvOT678fd422" w:hAnsiTheme="majorBidi" w:cstheme="majorBidi"/>
      <w:b/>
      <w:bCs/>
      <w:color w:val="000000" w:themeColor="text1"/>
      <w:sz w:val="28"/>
      <w:szCs w:val="22"/>
    </w:rPr>
  </w:style>
  <w:style w:type="character" w:customStyle="1" w:styleId="Style22222Char">
    <w:name w:val="Style22222 Char"/>
    <w:basedOn w:val="paragraphChar"/>
    <w:link w:val="Style22222"/>
    <w:rsid w:val="00435412"/>
    <w:rPr>
      <w:rFonts w:asciiTheme="majorBidi" w:eastAsia="AdvOT678fd422" w:hAnsiTheme="majorBidi" w:cstheme="majorBidi"/>
      <w:b/>
      <w:bCs/>
      <w:color w:val="000000" w:themeColor="text1"/>
      <w:sz w:val="28"/>
      <w:szCs w:val="22"/>
      <w:lang w:bidi="ar-EG"/>
    </w:rPr>
  </w:style>
  <w:style w:type="paragraph" w:customStyle="1" w:styleId="Style2">
    <w:name w:val="Style2"/>
    <w:basedOn w:val="PP"/>
    <w:link w:val="Style2Char"/>
    <w:rsid w:val="00435412"/>
  </w:style>
  <w:style w:type="character" w:customStyle="1" w:styleId="Style2Char">
    <w:name w:val="Style2 Char"/>
    <w:basedOn w:val="PPChar"/>
    <w:link w:val="Style2"/>
    <w:rsid w:val="00435412"/>
    <w:rPr>
      <w:rFonts w:asciiTheme="majorBidi" w:eastAsia="AdvOT678fd422" w:hAnsiTheme="majorBidi" w:cstheme="majorBidi"/>
      <w:color w:val="000000" w:themeColor="text1"/>
      <w:sz w:val="28"/>
      <w:szCs w:val="22"/>
      <w:lang w:val="en-GB" w:eastAsia="en-GB" w:bidi="ar-EG"/>
    </w:rPr>
  </w:style>
  <w:style w:type="paragraph" w:customStyle="1" w:styleId="FigCap">
    <w:name w:val="Fig Cap"/>
    <w:basedOn w:val="Normal"/>
    <w:link w:val="FigCapChar"/>
    <w:rsid w:val="00435412"/>
    <w:pPr>
      <w:bidi w:val="0"/>
      <w:spacing w:before="200" w:after="200"/>
      <w:jc w:val="center"/>
    </w:pPr>
    <w:rPr>
      <w:rFonts w:asciiTheme="majorBidi" w:eastAsiaTheme="minorEastAsia" w:hAnsiTheme="majorBidi" w:cstheme="majorBidi"/>
      <w:b/>
      <w:bCs/>
      <w:color w:val="000000" w:themeColor="text1"/>
      <w:sz w:val="28"/>
      <w:szCs w:val="20"/>
      <w:lang w:bidi="ar-EG"/>
    </w:rPr>
  </w:style>
  <w:style w:type="character" w:customStyle="1" w:styleId="FigCapChar">
    <w:name w:val="Fig Cap Char"/>
    <w:basedOn w:val="DefaultParagraphFont"/>
    <w:link w:val="FigCap"/>
    <w:rsid w:val="00435412"/>
    <w:rPr>
      <w:rFonts w:asciiTheme="majorBidi" w:eastAsiaTheme="minorEastAsia" w:hAnsiTheme="majorBidi" w:cstheme="majorBidi"/>
      <w:b/>
      <w:bCs/>
      <w:color w:val="000000" w:themeColor="text1"/>
      <w:sz w:val="28"/>
      <w:lang w:bidi="ar-EG"/>
    </w:rPr>
  </w:style>
  <w:style w:type="paragraph" w:customStyle="1" w:styleId="Header1">
    <w:name w:val="Header 1"/>
    <w:basedOn w:val="Heading1"/>
    <w:link w:val="Header1Char"/>
    <w:rsid w:val="00435412"/>
    <w:pPr>
      <w:keepNext/>
      <w:keepLines/>
      <w:autoSpaceDE/>
      <w:autoSpaceDN/>
      <w:adjustRightInd/>
      <w:spacing w:line="360" w:lineRule="auto"/>
      <w:contextualSpacing w:val="0"/>
    </w:pPr>
    <w:rPr>
      <w:rFonts w:asciiTheme="majorBidi" w:eastAsiaTheme="majorEastAsia" w:hAnsiTheme="majorBidi" w:cstheme="majorBidi"/>
      <w:color w:val="000000" w:themeColor="text1"/>
      <w:sz w:val="36"/>
      <w:szCs w:val="36"/>
      <w:lang w:bidi="en-US"/>
    </w:rPr>
  </w:style>
  <w:style w:type="character" w:customStyle="1" w:styleId="Header1Char">
    <w:name w:val="Header 1 Char"/>
    <w:basedOn w:val="Heading1Char"/>
    <w:link w:val="Header1"/>
    <w:rsid w:val="00435412"/>
    <w:rPr>
      <w:rFonts w:asciiTheme="majorBidi" w:eastAsiaTheme="majorEastAsia" w:hAnsiTheme="majorBidi" w:cstheme="majorBidi"/>
      <w:b/>
      <w:bCs/>
      <w:color w:val="000000" w:themeColor="text1"/>
      <w:sz w:val="36"/>
      <w:szCs w:val="36"/>
      <w:lang w:bidi="en-US"/>
    </w:rPr>
  </w:style>
  <w:style w:type="paragraph" w:customStyle="1" w:styleId="Header2">
    <w:name w:val="Header 2"/>
    <w:basedOn w:val="Heading2"/>
    <w:link w:val="Header2Char"/>
    <w:rsid w:val="00435412"/>
    <w:pPr>
      <w:keepNext/>
      <w:keepLines/>
      <w:numPr>
        <w:ilvl w:val="0"/>
        <w:numId w:val="0"/>
      </w:numPr>
      <w:autoSpaceDE/>
      <w:autoSpaceDN/>
      <w:adjustRightInd/>
      <w:spacing w:line="360" w:lineRule="auto"/>
      <w:ind w:left="360"/>
      <w:jc w:val="left"/>
    </w:pPr>
    <w:rPr>
      <w:rFonts w:asciiTheme="majorBidi" w:eastAsiaTheme="majorEastAsia" w:hAnsiTheme="majorBidi" w:cstheme="majorBidi"/>
      <w:color w:val="000000" w:themeColor="text1"/>
      <w:sz w:val="32"/>
      <w:szCs w:val="32"/>
      <w:lang w:eastAsia="en-US"/>
    </w:rPr>
  </w:style>
  <w:style w:type="character" w:customStyle="1" w:styleId="Header2Char">
    <w:name w:val="Header 2 Char"/>
    <w:basedOn w:val="Heading2Char"/>
    <w:link w:val="Header2"/>
    <w:rsid w:val="00435412"/>
    <w:rPr>
      <w:rFonts w:asciiTheme="majorBidi" w:eastAsiaTheme="majorEastAsia" w:hAnsiTheme="majorBidi" w:cstheme="majorBidi"/>
      <w:b/>
      <w:bCs/>
      <w:color w:val="000000" w:themeColor="text1"/>
      <w:sz w:val="32"/>
      <w:szCs w:val="32"/>
      <w:lang w:val="en-GB" w:bidi="ar-EG"/>
    </w:rPr>
  </w:style>
  <w:style w:type="paragraph" w:customStyle="1" w:styleId="Header3">
    <w:name w:val="Header 3"/>
    <w:basedOn w:val="Header2"/>
    <w:link w:val="Header3Char"/>
    <w:rsid w:val="00435412"/>
  </w:style>
  <w:style w:type="character" w:customStyle="1" w:styleId="Header3Char">
    <w:name w:val="Header 3 Char"/>
    <w:basedOn w:val="Header2Char"/>
    <w:link w:val="Header3"/>
    <w:rsid w:val="00435412"/>
    <w:rPr>
      <w:rFonts w:asciiTheme="majorBidi" w:eastAsiaTheme="majorEastAsia" w:hAnsiTheme="majorBidi" w:cstheme="majorBidi"/>
      <w:b/>
      <w:bCs/>
      <w:color w:val="000000" w:themeColor="text1"/>
      <w:sz w:val="32"/>
      <w:szCs w:val="32"/>
      <w:lang w:val="en-GB" w:bidi="ar-EG"/>
    </w:rPr>
  </w:style>
  <w:style w:type="table" w:customStyle="1" w:styleId="GridTable5Dark-Accent41">
    <w:name w:val="Grid Table 5 Dark - Accent 4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customStyle="1" w:styleId="Heading81">
    <w:name w:val="Heading 81"/>
    <w:basedOn w:val="Normal"/>
    <w:next w:val="Normal"/>
    <w:uiPriority w:val="9"/>
    <w:semiHidden/>
    <w:unhideWhenUsed/>
    <w:rsid w:val="00435412"/>
    <w:pPr>
      <w:keepNext/>
      <w:keepLines/>
      <w:bidi w:val="0"/>
      <w:spacing w:before="80" w:line="264" w:lineRule="auto"/>
      <w:outlineLvl w:val="7"/>
    </w:pPr>
    <w:rPr>
      <w:rFonts w:ascii="Calibri Light" w:eastAsia="DengXian Light" w:hAnsi="Calibri Light"/>
      <w:smallCaps/>
      <w:color w:val="595959"/>
      <w:sz w:val="21"/>
      <w:szCs w:val="21"/>
    </w:rPr>
  </w:style>
  <w:style w:type="paragraph" w:customStyle="1" w:styleId="Heading91">
    <w:name w:val="Heading 91"/>
    <w:basedOn w:val="Normal"/>
    <w:next w:val="Normal"/>
    <w:uiPriority w:val="9"/>
    <w:semiHidden/>
    <w:unhideWhenUsed/>
    <w:qFormat/>
    <w:rsid w:val="00435412"/>
    <w:pPr>
      <w:keepNext/>
      <w:keepLines/>
      <w:bidi w:val="0"/>
      <w:spacing w:before="80" w:line="264" w:lineRule="auto"/>
      <w:outlineLvl w:val="8"/>
    </w:pPr>
    <w:rPr>
      <w:rFonts w:ascii="Calibri Light" w:eastAsia="DengXian Light" w:hAnsi="Calibri Light"/>
      <w:i/>
      <w:iCs/>
      <w:smallCaps/>
      <w:color w:val="595959"/>
      <w:sz w:val="21"/>
      <w:szCs w:val="21"/>
    </w:rPr>
  </w:style>
  <w:style w:type="numbering" w:customStyle="1" w:styleId="NoList51">
    <w:name w:val="No List51"/>
    <w:next w:val="NoList"/>
    <w:uiPriority w:val="99"/>
    <w:semiHidden/>
    <w:unhideWhenUsed/>
    <w:rsid w:val="00435412"/>
  </w:style>
  <w:style w:type="paragraph" w:customStyle="1" w:styleId="figcaption">
    <w:name w:val="fig caption"/>
    <w:basedOn w:val="Caption"/>
    <w:link w:val="figcaptionChar"/>
    <w:rsid w:val="00435412"/>
    <w:pPr>
      <w:spacing w:line="276" w:lineRule="auto"/>
      <w:jc w:val="center"/>
    </w:pPr>
    <w:rPr>
      <w:rFonts w:asciiTheme="majorBidi" w:eastAsia="SimSun" w:hAnsiTheme="majorBidi" w:cstheme="majorBidi"/>
      <w:b w:val="0"/>
      <w:bCs w:val="0"/>
      <w:color w:val="000000" w:themeColor="text1"/>
      <w:szCs w:val="28"/>
    </w:rPr>
  </w:style>
  <w:style w:type="character" w:customStyle="1" w:styleId="figcaptionChar">
    <w:name w:val="fig caption Char"/>
    <w:basedOn w:val="CaptionChar"/>
    <w:link w:val="figcaption"/>
    <w:rsid w:val="00435412"/>
    <w:rPr>
      <w:rFonts w:asciiTheme="majorBidi" w:eastAsia="SimSun" w:hAnsiTheme="majorBidi" w:cstheme="majorBidi"/>
      <w:b w:val="0"/>
      <w:bCs w:val="0"/>
      <w:color w:val="000000" w:themeColor="text1"/>
      <w:sz w:val="24"/>
      <w:szCs w:val="28"/>
      <w:lang w:val="en-GB"/>
    </w:rPr>
  </w:style>
  <w:style w:type="paragraph" w:customStyle="1" w:styleId="Quote1">
    <w:name w:val="Quote1"/>
    <w:basedOn w:val="Normal"/>
    <w:next w:val="Normal"/>
    <w:uiPriority w:val="29"/>
    <w:rsid w:val="00435412"/>
    <w:pPr>
      <w:bidi w:val="0"/>
      <w:spacing w:before="240" w:after="240" w:line="252" w:lineRule="auto"/>
      <w:ind w:left="864" w:right="864"/>
      <w:jc w:val="center"/>
    </w:pPr>
    <w:rPr>
      <w:rFonts w:eastAsiaTheme="minorEastAsia" w:cstheme="minorBidi"/>
      <w:i/>
      <w:iCs/>
      <w:sz w:val="21"/>
      <w:szCs w:val="21"/>
    </w:rPr>
  </w:style>
  <w:style w:type="paragraph" w:customStyle="1" w:styleId="IntenseQuote1">
    <w:name w:val="Intense Quote1"/>
    <w:basedOn w:val="Normal"/>
    <w:next w:val="Normal"/>
    <w:uiPriority w:val="30"/>
    <w:rsid w:val="00435412"/>
    <w:pPr>
      <w:bidi w:val="0"/>
      <w:spacing w:before="100" w:beforeAutospacing="1" w:after="240" w:line="264" w:lineRule="auto"/>
      <w:ind w:left="864" w:right="864"/>
      <w:jc w:val="center"/>
    </w:pPr>
    <w:rPr>
      <w:rFonts w:ascii="Calibri Light" w:eastAsia="DengXian Light" w:hAnsi="Calibri Light"/>
      <w:color w:val="4472C4"/>
      <w:sz w:val="28"/>
      <w:szCs w:val="28"/>
    </w:rPr>
  </w:style>
  <w:style w:type="character" w:customStyle="1" w:styleId="IntenseQuoteChar">
    <w:name w:val="Intense Quote Char"/>
    <w:basedOn w:val="DefaultParagraphFont"/>
    <w:link w:val="IntenseQuote"/>
    <w:uiPriority w:val="30"/>
    <w:rsid w:val="00435412"/>
    <w:rPr>
      <w:rFonts w:ascii="Calibri Light" w:eastAsia="DengXian Light" w:hAnsi="Calibri Light"/>
      <w:color w:val="4472C4"/>
      <w:sz w:val="28"/>
      <w:szCs w:val="28"/>
    </w:rPr>
  </w:style>
  <w:style w:type="character" w:styleId="IntenseEmphasis">
    <w:name w:val="Intense Emphasis"/>
    <w:basedOn w:val="DefaultParagraphFont"/>
    <w:uiPriority w:val="21"/>
    <w:rsid w:val="00435412"/>
    <w:rPr>
      <w:b/>
      <w:bCs/>
      <w:i/>
      <w:iCs/>
    </w:rPr>
  </w:style>
  <w:style w:type="character" w:customStyle="1" w:styleId="SubtleReference1">
    <w:name w:val="Subtle Reference1"/>
    <w:basedOn w:val="DefaultParagraphFont"/>
    <w:uiPriority w:val="31"/>
    <w:rsid w:val="00435412"/>
    <w:rPr>
      <w:smallCaps/>
      <w:color w:val="404040"/>
    </w:rPr>
  </w:style>
  <w:style w:type="paragraph" w:customStyle="1" w:styleId="TOCHeading1">
    <w:name w:val="TOC Heading1"/>
    <w:basedOn w:val="Heading1"/>
    <w:next w:val="Normal"/>
    <w:uiPriority w:val="39"/>
    <w:semiHidden/>
    <w:unhideWhenUsed/>
    <w:qFormat/>
    <w:rsid w:val="00435412"/>
    <w:pPr>
      <w:keepNext/>
      <w:keepLines/>
      <w:pBdr>
        <w:bottom w:val="single" w:sz="4" w:space="1" w:color="4472C4"/>
      </w:pBdr>
      <w:shd w:val="clear" w:color="auto" w:fill="FFFFFF"/>
      <w:autoSpaceDE/>
      <w:autoSpaceDN/>
      <w:adjustRightInd/>
      <w:spacing w:before="400" w:after="40" w:line="259" w:lineRule="auto"/>
      <w:contextualSpacing w:val="0"/>
      <w:jc w:val="left"/>
      <w:outlineLvl w:val="9"/>
    </w:pPr>
    <w:rPr>
      <w:rFonts w:ascii="Calibri Light" w:eastAsiaTheme="majorEastAsia" w:hAnsi="Calibri Light" w:cstheme="majorBidi"/>
      <w:b w:val="0"/>
      <w:bCs w:val="0"/>
      <w:color w:val="2F5496"/>
      <w:sz w:val="36"/>
      <w:szCs w:val="36"/>
    </w:rPr>
  </w:style>
  <w:style w:type="character" w:customStyle="1" w:styleId="TablesChar">
    <w:name w:val="Tables Char"/>
    <w:link w:val="Tables"/>
    <w:locked/>
    <w:rsid w:val="00435412"/>
    <w:rPr>
      <w:b/>
      <w:bCs/>
      <w:sz w:val="28"/>
      <w:szCs w:val="28"/>
    </w:rPr>
  </w:style>
  <w:style w:type="paragraph" w:customStyle="1" w:styleId="Tables">
    <w:name w:val="Tables"/>
    <w:basedOn w:val="Normal"/>
    <w:link w:val="TablesChar"/>
    <w:rsid w:val="00435412"/>
    <w:pPr>
      <w:autoSpaceDE w:val="0"/>
      <w:autoSpaceDN w:val="0"/>
      <w:bidi w:val="0"/>
      <w:adjustRightInd w:val="0"/>
      <w:spacing w:line="360" w:lineRule="auto"/>
      <w:jc w:val="both"/>
    </w:pPr>
    <w:rPr>
      <w:b/>
      <w:bCs/>
      <w:sz w:val="28"/>
      <w:szCs w:val="28"/>
    </w:rPr>
  </w:style>
  <w:style w:type="paragraph" w:customStyle="1" w:styleId="tableCap0">
    <w:name w:val="tableCap"/>
    <w:basedOn w:val="Caption"/>
    <w:link w:val="tableCapChar0"/>
    <w:rsid w:val="00435412"/>
    <w:pPr>
      <w:spacing w:line="276" w:lineRule="auto"/>
    </w:pPr>
    <w:rPr>
      <w:rFonts w:asciiTheme="majorBidi" w:eastAsia="SimSun" w:hAnsiTheme="majorBidi" w:cstheme="majorBidi"/>
      <w:b w:val="0"/>
      <w:bCs w:val="0"/>
      <w:i/>
      <w:iCs/>
      <w:color w:val="000000" w:themeColor="text1"/>
      <w:szCs w:val="28"/>
    </w:rPr>
  </w:style>
  <w:style w:type="table" w:customStyle="1" w:styleId="TableGrid51">
    <w:name w:val="Table Grid51"/>
    <w:basedOn w:val="TableNormal"/>
    <w:next w:val="TableGrid"/>
    <w:uiPriority w:val="39"/>
    <w:rsid w:val="00435412"/>
    <w:rPr>
      <w:rFonts w:asciiTheme="minorHAnsi" w:eastAsia="SimSun"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apChar0">
    <w:name w:val="tableCap Char"/>
    <w:basedOn w:val="CaptionChar"/>
    <w:link w:val="tableCap0"/>
    <w:rsid w:val="00435412"/>
    <w:rPr>
      <w:rFonts w:asciiTheme="majorBidi" w:eastAsia="SimSun" w:hAnsiTheme="majorBidi" w:cstheme="majorBidi"/>
      <w:b w:val="0"/>
      <w:bCs w:val="0"/>
      <w:i/>
      <w:iCs/>
      <w:color w:val="000000" w:themeColor="text1"/>
      <w:sz w:val="24"/>
      <w:szCs w:val="28"/>
      <w:lang w:val="en-GB"/>
    </w:rPr>
  </w:style>
  <w:style w:type="table" w:customStyle="1" w:styleId="GridTable5Dark-Accent1131">
    <w:name w:val="Grid Table 5 Dark - Accent 1131"/>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10">
    <w:name w:val="Grid Table 5 Dark - Accent 51110"/>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stix">
    <w:name w:val="stix"/>
    <w:basedOn w:val="DefaultParagraphFont"/>
    <w:rsid w:val="00435412"/>
  </w:style>
  <w:style w:type="character" w:customStyle="1" w:styleId="js-section-title-label">
    <w:name w:val="js-section-title-label"/>
    <w:basedOn w:val="DefaultParagraphFont"/>
    <w:rsid w:val="00435412"/>
  </w:style>
  <w:style w:type="character" w:customStyle="1" w:styleId="FollowedHyperlink1">
    <w:name w:val="FollowedHyperlink1"/>
    <w:basedOn w:val="DefaultParagraphFont"/>
    <w:uiPriority w:val="99"/>
    <w:semiHidden/>
    <w:unhideWhenUsed/>
    <w:rsid w:val="00435412"/>
    <w:rPr>
      <w:color w:val="954F72"/>
      <w:u w:val="single"/>
    </w:rPr>
  </w:style>
  <w:style w:type="character" w:customStyle="1" w:styleId="FollowedHyperlink2">
    <w:name w:val="FollowedHyperlink2"/>
    <w:basedOn w:val="DefaultParagraphFont"/>
    <w:uiPriority w:val="99"/>
    <w:semiHidden/>
    <w:unhideWhenUsed/>
    <w:rsid w:val="00435412"/>
    <w:rPr>
      <w:color w:val="954F72"/>
      <w:u w:val="single"/>
    </w:rPr>
  </w:style>
  <w:style w:type="paragraph" w:customStyle="1" w:styleId="H30">
    <w:name w:val="H3"/>
    <w:basedOn w:val="Heading3"/>
    <w:rsid w:val="00435412"/>
    <w:pPr>
      <w:bidi w:val="0"/>
      <w:spacing w:before="0" w:after="120" w:line="360" w:lineRule="auto"/>
      <w:ind w:left="720"/>
    </w:pPr>
    <w:rPr>
      <w:rFonts w:ascii="Monotype Corsiva" w:hAnsi="Monotype Corsiva"/>
      <w:bCs w:val="0"/>
      <w:i/>
      <w:noProof/>
      <w:sz w:val="46"/>
      <w:szCs w:val="22"/>
      <w:lang w:eastAsia="ar-SA"/>
    </w:rPr>
  </w:style>
  <w:style w:type="paragraph" w:customStyle="1" w:styleId="bb">
    <w:name w:val="bb"/>
    <w:basedOn w:val="BodyText"/>
    <w:rsid w:val="00435412"/>
  </w:style>
  <w:style w:type="character" w:customStyle="1" w:styleId="ref">
    <w:name w:val="ref"/>
    <w:rsid w:val="00435412"/>
    <w:rPr>
      <w:b/>
      <w:bCs w:val="0"/>
      <w:sz w:val="30"/>
    </w:rPr>
  </w:style>
  <w:style w:type="paragraph" w:customStyle="1" w:styleId="bodytext1">
    <w:name w:val="bodytext"/>
    <w:basedOn w:val="BodyText"/>
    <w:rsid w:val="00435412"/>
  </w:style>
  <w:style w:type="character" w:customStyle="1" w:styleId="BbCharChar">
    <w:name w:val="Bb Char Char"/>
    <w:link w:val="BbChar"/>
    <w:locked/>
    <w:rsid w:val="00435412"/>
    <w:rPr>
      <w:sz w:val="28"/>
      <w:szCs w:val="28"/>
      <w:lang w:eastAsia="ar-SA" w:bidi="ar-EG"/>
    </w:rPr>
  </w:style>
  <w:style w:type="paragraph" w:customStyle="1" w:styleId="BbChar">
    <w:name w:val="Bb Char"/>
    <w:basedOn w:val="BodyText"/>
    <w:link w:val="BbCharChar"/>
    <w:rsid w:val="00435412"/>
    <w:rPr>
      <w:snapToGrid/>
      <w:sz w:val="28"/>
      <w:szCs w:val="28"/>
      <w:lang w:bidi="ar-EG"/>
    </w:rPr>
  </w:style>
  <w:style w:type="character" w:customStyle="1" w:styleId="refCharCharCharChar">
    <w:name w:val="ref Char Char Char Char"/>
    <w:rsid w:val="00435412"/>
    <w:rPr>
      <w:b/>
      <w:bCs w:val="0"/>
    </w:rPr>
  </w:style>
  <w:style w:type="paragraph" w:customStyle="1" w:styleId="h40">
    <w:name w:val="h4"/>
    <w:basedOn w:val="Normal"/>
    <w:rsid w:val="00435412"/>
    <w:pPr>
      <w:keepNext/>
      <w:bidi w:val="0"/>
      <w:spacing w:after="120" w:line="360" w:lineRule="auto"/>
      <w:outlineLvl w:val="3"/>
    </w:pPr>
    <w:rPr>
      <w:rFonts w:ascii="Comic Sans MS" w:hAnsi="Comic Sans MS"/>
      <w:b/>
      <w:bCs/>
      <w:noProof/>
      <w:sz w:val="28"/>
      <w:szCs w:val="28"/>
      <w:lang w:eastAsia="ar-SA"/>
    </w:rPr>
  </w:style>
  <w:style w:type="paragraph" w:customStyle="1" w:styleId="Hh3">
    <w:name w:val="Hh3"/>
    <w:basedOn w:val="Heading3"/>
    <w:rsid w:val="00435412"/>
    <w:pPr>
      <w:bidi w:val="0"/>
      <w:spacing w:before="0" w:after="120"/>
      <w:ind w:left="720"/>
    </w:pPr>
    <w:rPr>
      <w:rFonts w:ascii="Monotype Corsiva" w:hAnsi="Monotype Corsiva"/>
      <w:bCs w:val="0"/>
      <w:i/>
      <w:noProof/>
      <w:sz w:val="46"/>
      <w:szCs w:val="22"/>
      <w:lang w:eastAsia="ar-SA"/>
    </w:rPr>
  </w:style>
  <w:style w:type="character" w:customStyle="1" w:styleId="BodyTextIndentCharCharChar">
    <w:name w:val="Body Text Indent Char Char Char"/>
    <w:link w:val="BodyTextIndentCharChar"/>
    <w:semiHidden/>
    <w:locked/>
    <w:rsid w:val="00435412"/>
    <w:rPr>
      <w:rFonts w:ascii="Verdana" w:eastAsia="SimSun" w:hAnsi="Verdana"/>
      <w:noProof/>
      <w:sz w:val="24"/>
      <w:lang w:eastAsia="zh-CN"/>
    </w:rPr>
  </w:style>
  <w:style w:type="paragraph" w:customStyle="1" w:styleId="BodyTextIndentCharChar">
    <w:name w:val="Body Text Indent Char Char"/>
    <w:basedOn w:val="Normal"/>
    <w:link w:val="BodyTextIndentCharCharChar"/>
    <w:semiHidden/>
    <w:rsid w:val="00435412"/>
    <w:pPr>
      <w:bidi w:val="0"/>
      <w:spacing w:after="200" w:line="276" w:lineRule="auto"/>
      <w:ind w:hanging="720"/>
      <w:jc w:val="both"/>
    </w:pPr>
    <w:rPr>
      <w:rFonts w:ascii="Verdana" w:eastAsia="SimSun" w:hAnsi="Verdana"/>
      <w:noProof/>
      <w:szCs w:val="20"/>
      <w:lang w:eastAsia="zh-CN"/>
    </w:rPr>
  </w:style>
  <w:style w:type="character" w:customStyle="1" w:styleId="refCharCharChar">
    <w:name w:val="ref Char Char Char"/>
    <w:rsid w:val="00435412"/>
    <w:rPr>
      <w:b/>
      <w:bCs w:val="0"/>
    </w:rPr>
  </w:style>
  <w:style w:type="character" w:customStyle="1" w:styleId="figure-caption1">
    <w:name w:val="figure-caption1"/>
    <w:basedOn w:val="DefaultParagraphFont"/>
    <w:rsid w:val="00435412"/>
    <w:rPr>
      <w:sz w:val="17"/>
      <w:szCs w:val="17"/>
    </w:rPr>
  </w:style>
  <w:style w:type="table" w:customStyle="1" w:styleId="TableGrid111">
    <w:name w:val="Table Grid111"/>
    <w:basedOn w:val="TableNormal"/>
    <w:next w:val="TableGrid"/>
    <w:uiPriority w:val="39"/>
    <w:rsid w:val="00435412"/>
    <w:rPr>
      <w:rFonts w:eastAsia="DengXi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211">
    <w:name w:val="Grid Table 5 Dark - Accent 5211"/>
    <w:basedOn w:val="TableNormal"/>
    <w:uiPriority w:val="50"/>
    <w:rsid w:val="00435412"/>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231">
    <w:name w:val="Grid Table 5 Dark - Accent 1231"/>
    <w:basedOn w:val="TableNormal"/>
    <w:uiPriority w:val="50"/>
    <w:rsid w:val="00435412"/>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MediumShading1-Accent51">
    <w:name w:val="Medium Shading 1 - Accent 51"/>
    <w:basedOn w:val="TableNormal"/>
    <w:next w:val="MediumShading1-Accent5"/>
    <w:uiPriority w:val="63"/>
    <w:rsid w:val="00435412"/>
    <w:rPr>
      <w:rFonts w:asciiTheme="minorHAnsi" w:eastAsia="SimSun" w:hAnsiTheme="minorHAnsi" w:cstheme="minorBidi"/>
      <w:sz w:val="22"/>
      <w:szCs w:val="22"/>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MediumShading2-Accent512">
    <w:name w:val="Medium Shading 2 - Accent 512"/>
    <w:basedOn w:val="TableNormal"/>
    <w:next w:val="MediumShading2-Accent5"/>
    <w:uiPriority w:val="64"/>
    <w:rsid w:val="00435412"/>
    <w:rPr>
      <w:rFonts w:asciiTheme="minorHAnsi" w:eastAsia="SimSun"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435412"/>
    <w:rPr>
      <w:rFonts w:asciiTheme="minorHAnsi" w:eastAsia="SimSun"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532">
    <w:name w:val="Grid Table 5 Dark - Accent 532"/>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311">
    <w:name w:val="Grid Table 5 Dark - Accent 1311"/>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customStyle="1" w:styleId="Sabry1">
    <w:name w:val="Sabry1"/>
    <w:basedOn w:val="Normal"/>
    <w:uiPriority w:val="99"/>
    <w:rsid w:val="00435412"/>
    <w:pPr>
      <w:spacing w:before="240" w:after="240"/>
      <w:ind w:left="288" w:right="288" w:firstLine="720"/>
      <w:jc w:val="lowKashida"/>
    </w:pPr>
    <w:rPr>
      <w:bCs/>
      <w:iCs/>
    </w:rPr>
  </w:style>
  <w:style w:type="table" w:customStyle="1" w:styleId="MediumShading2-Accent5111">
    <w:name w:val="Medium Shading 2 - Accent 5111"/>
    <w:basedOn w:val="TableNormal"/>
    <w:next w:val="MediumShading2-Accent5"/>
    <w:uiPriority w:val="64"/>
    <w:rsid w:val="00435412"/>
    <w:rPr>
      <w:rFonts w:asciiTheme="minorHAnsi" w:eastAsia="Calibr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1">
    <w:name w:val="Medium Shading 2 - Accent 111"/>
    <w:basedOn w:val="TableNormal"/>
    <w:next w:val="MediumShading2-Accent1"/>
    <w:uiPriority w:val="64"/>
    <w:rsid w:val="00435412"/>
    <w:rPr>
      <w:rFonts w:asciiTheme="minorHAnsi" w:eastAsia="Calibr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11111">
    <w:name w:val="Grid Table 5 Dark - Accent 11111"/>
    <w:basedOn w:val="TableNormal"/>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customStyle="1" w:styleId="figcap0">
    <w:name w:val="fig cap"/>
    <w:basedOn w:val="Caption"/>
    <w:link w:val="figcapChar0"/>
    <w:rsid w:val="00435412"/>
    <w:pPr>
      <w:spacing w:line="276" w:lineRule="auto"/>
      <w:jc w:val="center"/>
    </w:pPr>
    <w:rPr>
      <w:rFonts w:asciiTheme="majorBidi" w:eastAsia="Calibri" w:hAnsiTheme="majorBidi" w:cstheme="majorBidi"/>
      <w:color w:val="000000" w:themeColor="text1"/>
      <w:szCs w:val="28"/>
    </w:rPr>
  </w:style>
  <w:style w:type="table" w:customStyle="1" w:styleId="TableGrid211">
    <w:name w:val="Table Grid211"/>
    <w:basedOn w:val="TableNormal"/>
    <w:next w:val="TableGrid"/>
    <w:uiPriority w:val="39"/>
    <w:rsid w:val="00435412"/>
    <w:rPr>
      <w:rFonts w:asciiTheme="minorHAnsi" w:eastAsia="Calibr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capChar0">
    <w:name w:val="fig cap Char"/>
    <w:basedOn w:val="CaptionChar"/>
    <w:link w:val="figcap0"/>
    <w:rsid w:val="00435412"/>
    <w:rPr>
      <w:rFonts w:asciiTheme="majorBidi" w:eastAsia="Calibri" w:hAnsiTheme="majorBidi" w:cstheme="majorBidi"/>
      <w:b/>
      <w:bCs/>
      <w:color w:val="000000" w:themeColor="text1"/>
      <w:sz w:val="24"/>
      <w:szCs w:val="28"/>
      <w:lang w:val="en-GB"/>
    </w:rPr>
  </w:style>
  <w:style w:type="paragraph" w:customStyle="1" w:styleId="Notes">
    <w:name w:val="Notes"/>
    <w:basedOn w:val="paragraph"/>
    <w:link w:val="NotesChar"/>
    <w:rsid w:val="00435412"/>
    <w:pPr>
      <w:spacing w:after="200" w:line="240" w:lineRule="auto"/>
      <w:ind w:firstLine="0"/>
    </w:pPr>
    <w:rPr>
      <w:rFonts w:asciiTheme="majorBidi" w:eastAsia="Calibri" w:hAnsiTheme="majorBidi" w:cstheme="majorBidi"/>
      <w:color w:val="000000" w:themeColor="text1"/>
    </w:rPr>
  </w:style>
  <w:style w:type="paragraph" w:styleId="Revision">
    <w:name w:val="Revision"/>
    <w:hidden/>
    <w:uiPriority w:val="99"/>
    <w:semiHidden/>
    <w:rsid w:val="00435412"/>
    <w:rPr>
      <w:rFonts w:asciiTheme="minorHAnsi" w:eastAsia="Calibri" w:hAnsiTheme="minorHAnsi" w:cstheme="minorBidi"/>
      <w:sz w:val="22"/>
      <w:szCs w:val="22"/>
    </w:rPr>
  </w:style>
  <w:style w:type="character" w:customStyle="1" w:styleId="NotesChar">
    <w:name w:val="Notes Char"/>
    <w:basedOn w:val="paragraphChar"/>
    <w:link w:val="Notes"/>
    <w:rsid w:val="00435412"/>
    <w:rPr>
      <w:rFonts w:asciiTheme="majorBidi" w:eastAsia="Calibri" w:hAnsiTheme="majorBidi" w:cstheme="majorBidi"/>
      <w:color w:val="000000" w:themeColor="text1"/>
      <w:sz w:val="24"/>
      <w:szCs w:val="24"/>
      <w:lang w:bidi="ar-EG"/>
    </w:rPr>
  </w:style>
  <w:style w:type="table" w:customStyle="1" w:styleId="ListTable3-Accent11">
    <w:name w:val="List Table 3 - Accent 11"/>
    <w:basedOn w:val="TableNormal"/>
    <w:uiPriority w:val="48"/>
    <w:rsid w:val="00435412"/>
    <w:rPr>
      <w:rFonts w:asciiTheme="minorHAnsi" w:eastAsia="Calibri" w:hAnsiTheme="minorHAnsi" w:cstheme="minorBidi"/>
      <w:sz w:val="22"/>
      <w:szCs w:val="22"/>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GridTable5Dark-Accent141">
    <w:name w:val="Grid Table 5 Dark - Accent 141"/>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4">
    <w:name w:val="Grid Table 5 Dark - Accent 54"/>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fontstyle41">
    <w:name w:val="fontstyle41"/>
    <w:basedOn w:val="DefaultParagraphFont"/>
    <w:rsid w:val="00435412"/>
    <w:rPr>
      <w:rFonts w:ascii="Pxsy" w:hAnsi="Pxsy" w:hint="default"/>
      <w:b w:val="0"/>
      <w:bCs w:val="0"/>
      <w:i w:val="0"/>
      <w:iCs w:val="0"/>
      <w:color w:val="000000"/>
      <w:sz w:val="18"/>
      <w:szCs w:val="18"/>
    </w:rPr>
  </w:style>
  <w:style w:type="paragraph" w:styleId="TOC2">
    <w:name w:val="toc 2"/>
    <w:basedOn w:val="Normal"/>
    <w:next w:val="Normal"/>
    <w:autoRedefine/>
    <w:uiPriority w:val="39"/>
    <w:unhideWhenUsed/>
    <w:rsid w:val="00435412"/>
    <w:pPr>
      <w:bidi w:val="0"/>
      <w:spacing w:after="100" w:line="259" w:lineRule="auto"/>
      <w:ind w:left="240"/>
    </w:pPr>
    <w:rPr>
      <w:rFonts w:eastAsia="SimSun" w:cstheme="minorBidi"/>
      <w:szCs w:val="22"/>
    </w:rPr>
  </w:style>
  <w:style w:type="paragraph" w:styleId="TOC3">
    <w:name w:val="toc 3"/>
    <w:basedOn w:val="Normal"/>
    <w:next w:val="Normal"/>
    <w:autoRedefine/>
    <w:uiPriority w:val="39"/>
    <w:unhideWhenUsed/>
    <w:rsid w:val="00435412"/>
    <w:pPr>
      <w:bidi w:val="0"/>
      <w:spacing w:after="100" w:line="259" w:lineRule="auto"/>
      <w:ind w:left="480"/>
    </w:pPr>
    <w:rPr>
      <w:rFonts w:eastAsia="SimSun" w:cstheme="minorBidi"/>
      <w:szCs w:val="22"/>
    </w:rPr>
  </w:style>
  <w:style w:type="paragraph" w:styleId="TOC1">
    <w:name w:val="toc 1"/>
    <w:basedOn w:val="Normal"/>
    <w:next w:val="Normal"/>
    <w:autoRedefine/>
    <w:uiPriority w:val="39"/>
    <w:unhideWhenUsed/>
    <w:rsid w:val="00435412"/>
    <w:pPr>
      <w:bidi w:val="0"/>
      <w:spacing w:after="100" w:line="259" w:lineRule="auto"/>
    </w:pPr>
    <w:rPr>
      <w:rFonts w:eastAsia="SimSun" w:cstheme="minorBidi"/>
      <w:szCs w:val="22"/>
    </w:rPr>
  </w:style>
  <w:style w:type="paragraph" w:customStyle="1" w:styleId="TOC41">
    <w:name w:val="TOC 41"/>
    <w:basedOn w:val="Normal"/>
    <w:next w:val="Normal"/>
    <w:autoRedefine/>
    <w:uiPriority w:val="39"/>
    <w:unhideWhenUsed/>
    <w:rsid w:val="00435412"/>
    <w:pPr>
      <w:bidi w:val="0"/>
      <w:spacing w:after="100" w:line="276" w:lineRule="auto"/>
      <w:ind w:left="660"/>
    </w:pPr>
    <w:rPr>
      <w:rFonts w:asciiTheme="minorHAnsi" w:eastAsiaTheme="minorEastAsia" w:hAnsiTheme="minorHAnsi" w:cstheme="minorBidi"/>
      <w:sz w:val="22"/>
      <w:szCs w:val="22"/>
      <w:lang w:eastAsia="zh-TW"/>
    </w:rPr>
  </w:style>
  <w:style w:type="paragraph" w:customStyle="1" w:styleId="TOC51">
    <w:name w:val="TOC 51"/>
    <w:basedOn w:val="Normal"/>
    <w:next w:val="Normal"/>
    <w:autoRedefine/>
    <w:uiPriority w:val="39"/>
    <w:unhideWhenUsed/>
    <w:rsid w:val="00435412"/>
    <w:pPr>
      <w:bidi w:val="0"/>
      <w:spacing w:after="100" w:line="276" w:lineRule="auto"/>
      <w:ind w:left="880"/>
    </w:pPr>
    <w:rPr>
      <w:rFonts w:asciiTheme="minorHAnsi" w:eastAsiaTheme="minorEastAsia" w:hAnsiTheme="minorHAnsi" w:cstheme="minorBidi"/>
      <w:sz w:val="22"/>
      <w:szCs w:val="22"/>
      <w:lang w:eastAsia="zh-TW"/>
    </w:rPr>
  </w:style>
  <w:style w:type="paragraph" w:customStyle="1" w:styleId="TOC61">
    <w:name w:val="TOC 61"/>
    <w:basedOn w:val="Normal"/>
    <w:next w:val="Normal"/>
    <w:autoRedefine/>
    <w:uiPriority w:val="39"/>
    <w:unhideWhenUsed/>
    <w:rsid w:val="00435412"/>
    <w:pPr>
      <w:bidi w:val="0"/>
      <w:spacing w:after="100" w:line="276" w:lineRule="auto"/>
      <w:ind w:left="1100"/>
    </w:pPr>
    <w:rPr>
      <w:rFonts w:asciiTheme="minorHAnsi" w:eastAsiaTheme="minorEastAsia" w:hAnsiTheme="minorHAnsi" w:cstheme="minorBidi"/>
      <w:sz w:val="22"/>
      <w:szCs w:val="22"/>
      <w:lang w:eastAsia="zh-TW"/>
    </w:rPr>
  </w:style>
  <w:style w:type="paragraph" w:customStyle="1" w:styleId="TOC71">
    <w:name w:val="TOC 71"/>
    <w:basedOn w:val="Normal"/>
    <w:next w:val="Normal"/>
    <w:autoRedefine/>
    <w:uiPriority w:val="39"/>
    <w:unhideWhenUsed/>
    <w:rsid w:val="00435412"/>
    <w:pPr>
      <w:bidi w:val="0"/>
      <w:spacing w:after="100" w:line="276" w:lineRule="auto"/>
      <w:ind w:left="1320"/>
    </w:pPr>
    <w:rPr>
      <w:rFonts w:asciiTheme="minorHAnsi" w:eastAsiaTheme="minorEastAsia" w:hAnsiTheme="minorHAnsi" w:cstheme="minorBidi"/>
      <w:sz w:val="22"/>
      <w:szCs w:val="22"/>
      <w:lang w:eastAsia="zh-TW"/>
    </w:rPr>
  </w:style>
  <w:style w:type="paragraph" w:customStyle="1" w:styleId="TOC81">
    <w:name w:val="TOC 81"/>
    <w:basedOn w:val="Normal"/>
    <w:next w:val="Normal"/>
    <w:autoRedefine/>
    <w:uiPriority w:val="39"/>
    <w:unhideWhenUsed/>
    <w:rsid w:val="00435412"/>
    <w:pPr>
      <w:bidi w:val="0"/>
      <w:spacing w:after="100" w:line="276" w:lineRule="auto"/>
      <w:ind w:left="1540"/>
    </w:pPr>
    <w:rPr>
      <w:rFonts w:asciiTheme="minorHAnsi" w:eastAsiaTheme="minorEastAsia" w:hAnsiTheme="minorHAnsi" w:cstheme="minorBidi"/>
      <w:sz w:val="22"/>
      <w:szCs w:val="22"/>
      <w:lang w:eastAsia="zh-TW"/>
    </w:rPr>
  </w:style>
  <w:style w:type="paragraph" w:customStyle="1" w:styleId="TOC91">
    <w:name w:val="TOC 91"/>
    <w:basedOn w:val="Normal"/>
    <w:next w:val="Normal"/>
    <w:autoRedefine/>
    <w:uiPriority w:val="39"/>
    <w:unhideWhenUsed/>
    <w:rsid w:val="00435412"/>
    <w:pPr>
      <w:bidi w:val="0"/>
      <w:spacing w:after="100" w:line="276" w:lineRule="auto"/>
      <w:ind w:left="1760"/>
    </w:pPr>
    <w:rPr>
      <w:rFonts w:asciiTheme="minorHAnsi" w:eastAsiaTheme="minorEastAsia" w:hAnsiTheme="minorHAnsi" w:cstheme="minorBidi"/>
      <w:sz w:val="22"/>
      <w:szCs w:val="22"/>
      <w:lang w:eastAsia="zh-TW"/>
    </w:rPr>
  </w:style>
  <w:style w:type="table" w:customStyle="1" w:styleId="GridTable5Dark-Accent55">
    <w:name w:val="Grid Table 5 Dark - Accent 55"/>
    <w:basedOn w:val="TableNormal"/>
    <w:next w:val="GridTable5Dark-Accent57"/>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1">
    <w:name w:val="Grid Table 5 Dark - Accent 51111"/>
    <w:basedOn w:val="TableNormal"/>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6">
    <w:name w:val="Grid Table 5 Dark - Accent 56"/>
    <w:basedOn w:val="TableNormal"/>
    <w:next w:val="GridTable5Dark-Accent57"/>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ArPragh">
    <w:name w:val="Ar Pragh"/>
    <w:basedOn w:val="paragraph"/>
    <w:link w:val="ArPraghChar"/>
    <w:rsid w:val="00435412"/>
    <w:pPr>
      <w:bidi/>
      <w:ind w:firstLine="567"/>
    </w:pPr>
    <w:rPr>
      <w:rFonts w:asciiTheme="majorBidi" w:eastAsia="SimSun" w:hAnsiTheme="majorBidi"/>
      <w:color w:val="000000" w:themeColor="text1"/>
    </w:rPr>
  </w:style>
  <w:style w:type="paragraph" w:customStyle="1" w:styleId="ArHead">
    <w:name w:val="Ar Head"/>
    <w:basedOn w:val="Heading1"/>
    <w:link w:val="ArHeadChar"/>
    <w:rsid w:val="00435412"/>
    <w:pPr>
      <w:shd w:val="clear" w:color="auto" w:fill="FFFFFF"/>
      <w:autoSpaceDE/>
      <w:autoSpaceDN/>
      <w:bidi/>
      <w:adjustRightInd/>
      <w:spacing w:before="240" w:after="240" w:line="259" w:lineRule="auto"/>
      <w:contextualSpacing w:val="0"/>
      <w:jc w:val="left"/>
    </w:pPr>
    <w:rPr>
      <w:rFonts w:asciiTheme="majorBidi" w:eastAsia="SimSun" w:hAnsiTheme="majorBidi" w:cstheme="majorBidi"/>
      <w:sz w:val="32"/>
      <w:szCs w:val="32"/>
      <w:lang w:bidi="ar-EG"/>
    </w:rPr>
  </w:style>
  <w:style w:type="character" w:customStyle="1" w:styleId="ArPraghChar">
    <w:name w:val="Ar Pragh Char"/>
    <w:basedOn w:val="paragraphChar"/>
    <w:link w:val="ArPragh"/>
    <w:rsid w:val="00435412"/>
    <w:rPr>
      <w:rFonts w:asciiTheme="majorBidi" w:eastAsia="SimSun" w:hAnsiTheme="majorBidi"/>
      <w:color w:val="000000" w:themeColor="text1"/>
      <w:sz w:val="24"/>
      <w:szCs w:val="24"/>
      <w:lang w:bidi="ar-EG"/>
    </w:rPr>
  </w:style>
  <w:style w:type="character" w:customStyle="1" w:styleId="ArHeadChar">
    <w:name w:val="Ar Head Char"/>
    <w:basedOn w:val="Heading1Char"/>
    <w:link w:val="ArHead"/>
    <w:rsid w:val="00435412"/>
    <w:rPr>
      <w:rFonts w:asciiTheme="majorBidi" w:eastAsia="SimSun" w:hAnsiTheme="majorBidi" w:cstheme="majorBidi"/>
      <w:b/>
      <w:bCs/>
      <w:color w:val="000000"/>
      <w:sz w:val="32"/>
      <w:szCs w:val="32"/>
      <w:shd w:val="clear" w:color="auto" w:fill="FFFFFF"/>
      <w:lang w:bidi="ar-EG"/>
    </w:rPr>
  </w:style>
  <w:style w:type="character" w:customStyle="1" w:styleId="anchor-text">
    <w:name w:val="anchor-text"/>
    <w:basedOn w:val="DefaultParagraphFont"/>
    <w:rsid w:val="00435412"/>
  </w:style>
  <w:style w:type="character" w:customStyle="1" w:styleId="download-link-title">
    <w:name w:val="download-link-title"/>
    <w:basedOn w:val="DefaultParagraphFont"/>
    <w:rsid w:val="00435412"/>
  </w:style>
  <w:style w:type="character" w:customStyle="1" w:styleId="captions">
    <w:name w:val="captions"/>
    <w:basedOn w:val="DefaultParagraphFont"/>
    <w:rsid w:val="00435412"/>
  </w:style>
  <w:style w:type="paragraph" w:customStyle="1" w:styleId="Footnote0">
    <w:name w:val="Footnote"/>
    <w:basedOn w:val="Caption"/>
    <w:link w:val="FootnoteChar0"/>
    <w:qFormat/>
    <w:rsid w:val="00EC3D24"/>
    <w:rPr>
      <w:rFonts w:asciiTheme="majorBidi" w:eastAsia="SimSun" w:hAnsiTheme="majorBidi" w:cstheme="majorBidi"/>
      <w:b w:val="0"/>
      <w:bCs w:val="0"/>
      <w:color w:val="000000" w:themeColor="text1"/>
      <w:sz w:val="18"/>
    </w:rPr>
  </w:style>
  <w:style w:type="character" w:customStyle="1" w:styleId="FootnoteChar0">
    <w:name w:val="Footnote Char"/>
    <w:basedOn w:val="CaptionChar"/>
    <w:link w:val="Footnote0"/>
    <w:rsid w:val="00EC3D24"/>
    <w:rPr>
      <w:rFonts w:asciiTheme="majorBidi" w:eastAsia="SimSun" w:hAnsiTheme="majorBidi" w:cstheme="majorBidi"/>
      <w:b w:val="0"/>
      <w:bCs w:val="0"/>
      <w:color w:val="000000" w:themeColor="text1"/>
      <w:sz w:val="18"/>
      <w:szCs w:val="32"/>
      <w:lang w:val="en-GB"/>
    </w:rPr>
  </w:style>
  <w:style w:type="character" w:customStyle="1" w:styleId="usa-banner-button-text">
    <w:name w:val="usa-banner-button-text"/>
    <w:basedOn w:val="DefaultParagraphFont"/>
    <w:rsid w:val="00435412"/>
  </w:style>
  <w:style w:type="paragraph" w:styleId="z-TopofForm">
    <w:name w:val="HTML Top of Form"/>
    <w:basedOn w:val="Normal"/>
    <w:next w:val="Normal"/>
    <w:link w:val="z-TopofFormChar"/>
    <w:hidden/>
    <w:uiPriority w:val="99"/>
    <w:semiHidden/>
    <w:unhideWhenUsed/>
    <w:rsid w:val="00435412"/>
    <w:pPr>
      <w:pBdr>
        <w:bottom w:val="single" w:sz="6" w:space="1" w:color="auto"/>
      </w:pBdr>
      <w:bidi w:val="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35412"/>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435412"/>
    <w:pPr>
      <w:pBdr>
        <w:top w:val="single" w:sz="6" w:space="1" w:color="auto"/>
      </w:pBdr>
      <w:bidi w:val="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35412"/>
    <w:rPr>
      <w:rFonts w:ascii="Arial" w:hAnsi="Arial" w:cs="Arial"/>
      <w:vanish/>
      <w:sz w:val="16"/>
      <w:szCs w:val="16"/>
    </w:rPr>
  </w:style>
  <w:style w:type="paragraph" w:customStyle="1" w:styleId="help">
    <w:name w:val="help"/>
    <w:basedOn w:val="Normal"/>
    <w:rsid w:val="00435412"/>
    <w:pPr>
      <w:bidi w:val="0"/>
      <w:spacing w:before="100" w:beforeAutospacing="1" w:after="100" w:afterAutospacing="1"/>
    </w:pPr>
  </w:style>
  <w:style w:type="character" w:customStyle="1" w:styleId="ui-icon">
    <w:name w:val="ui-icon"/>
    <w:basedOn w:val="DefaultParagraphFont"/>
    <w:rsid w:val="00435412"/>
  </w:style>
  <w:style w:type="paragraph" w:customStyle="1" w:styleId="halfrhythm">
    <w:name w:val="half_rhythm"/>
    <w:basedOn w:val="Normal"/>
    <w:rsid w:val="00435412"/>
    <w:pPr>
      <w:bidi w:val="0"/>
      <w:spacing w:before="100" w:beforeAutospacing="1" w:after="100" w:afterAutospacing="1"/>
    </w:pPr>
  </w:style>
  <w:style w:type="paragraph" w:customStyle="1" w:styleId="brieflinkpopper">
    <w:name w:val="brieflinkpopper"/>
    <w:basedOn w:val="Normal"/>
    <w:rsid w:val="00435412"/>
    <w:pPr>
      <w:bidi w:val="0"/>
      <w:spacing w:before="100" w:beforeAutospacing="1" w:after="100" w:afterAutospacing="1"/>
    </w:pPr>
  </w:style>
  <w:style w:type="character" w:customStyle="1" w:styleId="source">
    <w:name w:val="source"/>
    <w:basedOn w:val="DefaultParagraphFont"/>
    <w:rsid w:val="00435412"/>
  </w:style>
  <w:style w:type="character" w:customStyle="1" w:styleId="invert">
    <w:name w:val="invert"/>
    <w:basedOn w:val="DefaultParagraphFont"/>
    <w:rsid w:val="00435412"/>
  </w:style>
  <w:style w:type="paragraph" w:customStyle="1" w:styleId="rarcd">
    <w:name w:val="ra_rcd"/>
    <w:basedOn w:val="Normal"/>
    <w:rsid w:val="00435412"/>
    <w:pPr>
      <w:bidi w:val="0"/>
      <w:spacing w:before="100" w:beforeAutospacing="1" w:after="100" w:afterAutospacing="1"/>
    </w:pPr>
  </w:style>
  <w:style w:type="paragraph" w:customStyle="1" w:styleId="list-inline-item">
    <w:name w:val="list-inline-item"/>
    <w:basedOn w:val="Normal"/>
    <w:rsid w:val="00435412"/>
    <w:pPr>
      <w:bidi w:val="0"/>
      <w:spacing w:before="100" w:beforeAutospacing="1" w:after="100" w:afterAutospacing="1"/>
    </w:pPr>
  </w:style>
  <w:style w:type="paragraph" w:customStyle="1" w:styleId="addressfooter">
    <w:name w:val="address_footer"/>
    <w:basedOn w:val="Normal"/>
    <w:rsid w:val="00435412"/>
    <w:pPr>
      <w:bidi w:val="0"/>
      <w:spacing w:before="100" w:beforeAutospacing="1" w:after="100" w:afterAutospacing="1"/>
    </w:pPr>
  </w:style>
  <w:style w:type="table" w:customStyle="1" w:styleId="TableGrid112">
    <w:name w:val="TableGrid11"/>
    <w:rsid w:val="00435412"/>
    <w:rPr>
      <w:rFonts w:asciiTheme="minorHAnsi" w:hAnsiTheme="minorHAnsi" w:cstheme="minorBidi"/>
      <w:sz w:val="22"/>
      <w:szCs w:val="22"/>
    </w:rPr>
    <w:tblPr>
      <w:tblCellMar>
        <w:top w:w="0" w:type="dxa"/>
        <w:left w:w="0" w:type="dxa"/>
        <w:bottom w:w="0" w:type="dxa"/>
        <w:right w:w="0" w:type="dxa"/>
      </w:tblCellMar>
    </w:tblPr>
  </w:style>
  <w:style w:type="table" w:customStyle="1" w:styleId="TableGrid210">
    <w:name w:val="TableGrid21"/>
    <w:rsid w:val="00435412"/>
    <w:rPr>
      <w:rFonts w:ascii="Calibri" w:hAnsi="Calibri" w:cs="Arial"/>
      <w:sz w:val="22"/>
      <w:szCs w:val="22"/>
    </w:rPr>
    <w:tblPr>
      <w:tblCellMar>
        <w:top w:w="0" w:type="dxa"/>
        <w:left w:w="0" w:type="dxa"/>
        <w:bottom w:w="0" w:type="dxa"/>
        <w:right w:w="0" w:type="dxa"/>
      </w:tblCellMar>
    </w:tblPr>
  </w:style>
  <w:style w:type="table" w:customStyle="1" w:styleId="2">
    <w:name w:val="2"/>
    <w:basedOn w:val="TableNormal"/>
    <w:rsid w:val="00435412"/>
    <w:rPr>
      <w:rFonts w:ascii="Calibri" w:eastAsia="Calibri" w:hAnsi="Calibri" w:cs="Calibri"/>
      <w:sz w:val="22"/>
      <w:szCs w:val="22"/>
    </w:rPr>
    <w:tblPr>
      <w:tblStyleRowBandSize w:val="1"/>
      <w:tblStyleColBandSize w:val="1"/>
    </w:tblPr>
  </w:style>
  <w:style w:type="table" w:customStyle="1" w:styleId="TableGrid311">
    <w:name w:val="Table Grid311"/>
    <w:basedOn w:val="TableNormal"/>
    <w:next w:val="TableGrid"/>
    <w:uiPriority w:val="59"/>
    <w:rsid w:val="00435412"/>
    <w:rPr>
      <w:rFonts w:asciiTheme="minorHAnsi" w:eastAsia="Calibr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435412"/>
  </w:style>
  <w:style w:type="character" w:customStyle="1" w:styleId="Style1Char">
    <w:name w:val="Style1 Char"/>
    <w:basedOn w:val="paragraphChar"/>
    <w:link w:val="Style1"/>
    <w:rsid w:val="00435412"/>
    <w:rPr>
      <w:rFonts w:ascii="Impact" w:eastAsia="SimSun" w:hAnsi="Impact" w:cs="Impact"/>
      <w:b/>
      <w:bCs/>
      <w:sz w:val="56"/>
      <w:szCs w:val="56"/>
      <w:lang w:eastAsia="zh-CN" w:bidi="ar-EG"/>
    </w:rPr>
  </w:style>
  <w:style w:type="character" w:customStyle="1" w:styleId="mw-page-title-main">
    <w:name w:val="mw-page-title-main"/>
    <w:basedOn w:val="DefaultParagraphFont"/>
    <w:rsid w:val="00435412"/>
  </w:style>
  <w:style w:type="character" w:customStyle="1" w:styleId="Heading8Char1">
    <w:name w:val="Heading 8 Char1"/>
    <w:basedOn w:val="DefaultParagraphFont"/>
    <w:uiPriority w:val="9"/>
    <w:semiHidden/>
    <w:rsid w:val="00435412"/>
    <w:rPr>
      <w:rFonts w:asciiTheme="majorHAnsi" w:eastAsiaTheme="majorEastAsia" w:hAnsiTheme="majorHAnsi" w:cstheme="majorBidi"/>
      <w:color w:val="272727" w:themeColor="text1" w:themeTint="D8"/>
      <w:sz w:val="21"/>
      <w:szCs w:val="21"/>
      <w:lang w:bidi="ar-EG"/>
    </w:rPr>
  </w:style>
  <w:style w:type="character" w:customStyle="1" w:styleId="Heading9Char1">
    <w:name w:val="Heading 9 Char1"/>
    <w:basedOn w:val="DefaultParagraphFont"/>
    <w:uiPriority w:val="9"/>
    <w:semiHidden/>
    <w:rsid w:val="00435412"/>
    <w:rPr>
      <w:rFonts w:asciiTheme="majorHAnsi" w:eastAsiaTheme="majorEastAsia" w:hAnsiTheme="majorHAnsi" w:cstheme="majorBidi"/>
      <w:i/>
      <w:iCs/>
      <w:color w:val="272727" w:themeColor="text1" w:themeTint="D8"/>
      <w:sz w:val="21"/>
      <w:szCs w:val="21"/>
      <w:lang w:bidi="ar-EG"/>
    </w:rPr>
  </w:style>
  <w:style w:type="character" w:customStyle="1" w:styleId="QuoteChar1">
    <w:name w:val="Quote Char1"/>
    <w:basedOn w:val="DefaultParagraphFont"/>
    <w:uiPriority w:val="29"/>
    <w:rsid w:val="00435412"/>
    <w:rPr>
      <w:rFonts w:eastAsiaTheme="minorEastAsia"/>
      <w:i/>
      <w:iCs/>
      <w:color w:val="404040" w:themeColor="text1" w:themeTint="BF"/>
      <w:kern w:val="0"/>
      <w:lang w:bidi="ar-EG"/>
      <w14:ligatures w14:val="none"/>
    </w:rPr>
  </w:style>
  <w:style w:type="paragraph" w:styleId="IntenseQuote">
    <w:name w:val="Intense Quote"/>
    <w:basedOn w:val="Normal"/>
    <w:next w:val="Normal"/>
    <w:link w:val="IntenseQuoteChar"/>
    <w:uiPriority w:val="30"/>
    <w:rsid w:val="00435412"/>
    <w:pPr>
      <w:pBdr>
        <w:top w:val="single" w:sz="4" w:space="10" w:color="4472C4" w:themeColor="accent1"/>
        <w:bottom w:val="single" w:sz="4" w:space="10" w:color="4472C4" w:themeColor="accent1"/>
      </w:pBdr>
      <w:bidi w:val="0"/>
      <w:spacing w:before="360" w:after="360" w:line="276" w:lineRule="auto"/>
      <w:ind w:left="864" w:right="864"/>
      <w:jc w:val="center"/>
    </w:pPr>
    <w:rPr>
      <w:rFonts w:ascii="Calibri Light" w:eastAsia="DengXian Light" w:hAnsi="Calibri Light"/>
      <w:color w:val="4472C4"/>
      <w:sz w:val="28"/>
      <w:szCs w:val="28"/>
    </w:rPr>
  </w:style>
  <w:style w:type="character" w:customStyle="1" w:styleId="IntenseQuoteChar1">
    <w:name w:val="Intense Quote Char1"/>
    <w:basedOn w:val="DefaultParagraphFont"/>
    <w:uiPriority w:val="30"/>
    <w:rsid w:val="00435412"/>
    <w:rPr>
      <w:i/>
      <w:iCs/>
      <w:color w:val="4472C4" w:themeColor="accent1"/>
      <w:sz w:val="24"/>
      <w:szCs w:val="24"/>
    </w:rPr>
  </w:style>
  <w:style w:type="character" w:styleId="SubtleReference">
    <w:name w:val="Subtle Reference"/>
    <w:basedOn w:val="DefaultParagraphFont"/>
    <w:uiPriority w:val="31"/>
    <w:rsid w:val="00435412"/>
    <w:rPr>
      <w:smallCaps/>
      <w:color w:val="5A5A5A" w:themeColor="text1" w:themeTint="A5"/>
    </w:rPr>
  </w:style>
  <w:style w:type="table" w:customStyle="1" w:styleId="MediumShading1-Accent52">
    <w:name w:val="Medium Shading 1 - Accent 52"/>
    <w:basedOn w:val="TableNormal"/>
    <w:next w:val="MediumShading1-Accent5"/>
    <w:uiPriority w:val="63"/>
    <w:semiHidden/>
    <w:unhideWhenUsed/>
    <w:rsid w:val="00435412"/>
    <w:rPr>
      <w:rFonts w:asciiTheme="minorHAnsi" w:eastAsiaTheme="minorEastAsia" w:hAnsiTheme="minorHAnsi" w:cstheme="minorBidi"/>
      <w:sz w:val="22"/>
      <w:szCs w:val="22"/>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customStyle="1" w:styleId="MediumShading2-Accent52">
    <w:name w:val="Medium Shading 2 - Accent 52"/>
    <w:basedOn w:val="TableNormal"/>
    <w:next w:val="MediumShading2-Accent5"/>
    <w:uiPriority w:val="64"/>
    <w:semiHidden/>
    <w:unhideWhenUsed/>
    <w:rsid w:val="00435412"/>
    <w:rPr>
      <w:rFonts w:asciiTheme="minorHAnsi" w:eastAsiaTheme="minorEastAsia"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435412"/>
    <w:rPr>
      <w:rFonts w:asciiTheme="minorHAnsi" w:eastAsiaTheme="minorEastAsia"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GridTable5Dark-Accent57">
    <w:name w:val="Grid Table 5 Dark - Accent 57"/>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numbering" w:customStyle="1" w:styleId="NoList61">
    <w:name w:val="No List61"/>
    <w:next w:val="NoList"/>
    <w:uiPriority w:val="99"/>
    <w:semiHidden/>
    <w:unhideWhenUsed/>
    <w:rsid w:val="00435412"/>
  </w:style>
  <w:style w:type="table" w:customStyle="1" w:styleId="GridTable5Dark-Accent114">
    <w:name w:val="Grid Table 5 Dark - Accent 114"/>
    <w:basedOn w:val="TableNormal"/>
    <w:uiPriority w:val="50"/>
    <w:rsid w:val="00435412"/>
    <w:rPr>
      <w:rFonts w:eastAsiaTheme="minorEastAsia"/>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5">
    <w:name w:val="Grid Table 5 Dark - Accent 15"/>
    <w:basedOn w:val="TableNormal"/>
    <w:next w:val="GridTable5Dark-Accent16"/>
    <w:uiPriority w:val="50"/>
    <w:rsid w:val="00435412"/>
    <w:rPr>
      <w:rFonts w:asciiTheme="minorHAnsi" w:eastAsia="Calibri" w:hAnsiTheme="minorHAnsi" w:cstheme="minorBidi"/>
      <w:sz w:val="22"/>
      <w:szCs w:val="22"/>
      <w:lang w:val="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Accent11">
    <w:name w:val="Grid Table 7 Colorful - Accent 11"/>
    <w:basedOn w:val="TableNormal"/>
    <w:next w:val="GridTable7Colorful-Accent12"/>
    <w:uiPriority w:val="52"/>
    <w:rsid w:val="00435412"/>
    <w:rPr>
      <w:rFonts w:asciiTheme="minorHAnsi" w:eastAsia="Calibri" w:hAnsiTheme="minorHAnsi" w:cstheme="minorBidi"/>
      <w:color w:val="2F5496"/>
      <w:sz w:val="22"/>
      <w:szCs w:val="22"/>
      <w:lang w:val="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5Dark-Accent16">
    <w:name w:val="Grid Table 5 Dark - Accent 16"/>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7Colorful-Accent12">
    <w:name w:val="Grid Table 7 Colorful - Accent 12"/>
    <w:basedOn w:val="TableNormal"/>
    <w:uiPriority w:val="52"/>
    <w:rsid w:val="00435412"/>
    <w:rPr>
      <w:rFonts w:asciiTheme="minorHAnsi" w:eastAsiaTheme="minorEastAsia" w:hAnsiTheme="minorHAnsi" w:cstheme="minorBidi"/>
      <w:color w:val="2F5496" w:themeColor="accent1" w:themeShade="BF"/>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1">
    <w:name w:val="خط الفقرة الافتراضي1"/>
    <w:rsid w:val="00435412"/>
  </w:style>
  <w:style w:type="paragraph" w:customStyle="1" w:styleId="Heading11">
    <w:name w:val="Heading 11"/>
    <w:basedOn w:val="Normal"/>
    <w:link w:val="heading1Char0"/>
    <w:rsid w:val="00435412"/>
    <w:pPr>
      <w:autoSpaceDE w:val="0"/>
      <w:autoSpaceDN w:val="0"/>
      <w:bidi w:val="0"/>
      <w:adjustRightInd w:val="0"/>
      <w:spacing w:before="240" w:after="240" w:line="360" w:lineRule="auto"/>
      <w:jc w:val="both"/>
    </w:pPr>
    <w:rPr>
      <w:rFonts w:asciiTheme="majorBidi" w:eastAsiaTheme="minorHAnsi" w:hAnsiTheme="majorBidi" w:cstheme="majorBidi"/>
      <w:b/>
      <w:bCs/>
      <w:color w:val="000000" w:themeColor="text1"/>
      <w:sz w:val="36"/>
      <w:szCs w:val="36"/>
      <w:shd w:val="clear" w:color="auto" w:fill="FFFFFF"/>
    </w:rPr>
  </w:style>
  <w:style w:type="character" w:customStyle="1" w:styleId="heading1Char0">
    <w:name w:val="heading 1 Char"/>
    <w:basedOn w:val="DefaultParagraphFont"/>
    <w:link w:val="Heading11"/>
    <w:rsid w:val="00435412"/>
    <w:rPr>
      <w:rFonts w:asciiTheme="majorBidi" w:eastAsiaTheme="minorHAnsi" w:hAnsiTheme="majorBidi" w:cstheme="majorBidi"/>
      <w:b/>
      <w:bCs/>
      <w:color w:val="000000" w:themeColor="text1"/>
      <w:sz w:val="36"/>
      <w:szCs w:val="36"/>
    </w:rPr>
  </w:style>
  <w:style w:type="numbering" w:customStyle="1" w:styleId="NoList7">
    <w:name w:val="No List7"/>
    <w:next w:val="NoList"/>
    <w:uiPriority w:val="99"/>
    <w:semiHidden/>
    <w:unhideWhenUsed/>
    <w:rsid w:val="00435412"/>
  </w:style>
  <w:style w:type="paragraph" w:customStyle="1" w:styleId="TOCHeading2">
    <w:name w:val="TOC Heading2"/>
    <w:basedOn w:val="Heading1"/>
    <w:next w:val="Normal"/>
    <w:uiPriority w:val="39"/>
    <w:semiHidden/>
    <w:unhideWhenUsed/>
    <w:qFormat/>
    <w:rsid w:val="00435412"/>
    <w:pPr>
      <w:keepNext/>
      <w:keepLines/>
      <w:pBdr>
        <w:bottom w:val="single" w:sz="4" w:space="1" w:color="4472C4"/>
      </w:pBdr>
      <w:shd w:val="clear" w:color="auto" w:fill="FFFFFF"/>
      <w:autoSpaceDE/>
      <w:autoSpaceDN/>
      <w:adjustRightInd/>
      <w:spacing w:before="400" w:after="40" w:line="259" w:lineRule="auto"/>
      <w:contextualSpacing w:val="0"/>
      <w:jc w:val="left"/>
      <w:outlineLvl w:val="9"/>
    </w:pPr>
    <w:rPr>
      <w:rFonts w:ascii="Calibri Light" w:eastAsiaTheme="majorEastAsia" w:hAnsi="Calibri Light" w:cstheme="majorBidi"/>
      <w:b w:val="0"/>
      <w:bCs w:val="0"/>
      <w:color w:val="2F5496"/>
      <w:sz w:val="36"/>
      <w:szCs w:val="36"/>
    </w:rPr>
  </w:style>
  <w:style w:type="table" w:customStyle="1" w:styleId="TableGrid61">
    <w:name w:val="Table Grid61"/>
    <w:basedOn w:val="TableNormal"/>
    <w:next w:val="TableGrid"/>
    <w:uiPriority w:val="39"/>
    <w:rsid w:val="00435412"/>
    <w:rPr>
      <w:rFonts w:asciiTheme="minorHAnsi" w:eastAsia="SimSun"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5">
    <w:name w:val="Grid Table 5 Dark - Accent 115"/>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22">
    <w:name w:val="Grid Table 5 Dark - Accent 5122"/>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2">
    <w:name w:val="Table Grid12"/>
    <w:basedOn w:val="TableNormal"/>
    <w:next w:val="TableGrid"/>
    <w:uiPriority w:val="39"/>
    <w:rsid w:val="00435412"/>
    <w:rPr>
      <w:rFonts w:eastAsia="DengXi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22">
    <w:name w:val="Grid Table 5 Dark - Accent 522"/>
    <w:basedOn w:val="TableNormal"/>
    <w:uiPriority w:val="50"/>
    <w:rsid w:val="00435412"/>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24">
    <w:name w:val="Grid Table 5 Dark - Accent 124"/>
    <w:basedOn w:val="TableNormal"/>
    <w:uiPriority w:val="50"/>
    <w:rsid w:val="00435412"/>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MediumShading1-Accent521">
    <w:name w:val="Medium Shading 1 - Accent 521"/>
    <w:basedOn w:val="TableNormal"/>
    <w:next w:val="MediumShading1-Accent5"/>
    <w:uiPriority w:val="63"/>
    <w:rsid w:val="00435412"/>
    <w:rPr>
      <w:rFonts w:asciiTheme="minorHAnsi" w:eastAsia="SimSun" w:hAnsiTheme="minorHAnsi" w:cstheme="minorBidi"/>
      <w:sz w:val="22"/>
      <w:szCs w:val="22"/>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MediumShading2-Accent521">
    <w:name w:val="Medium Shading 2 - Accent 521"/>
    <w:basedOn w:val="TableNormal"/>
    <w:next w:val="MediumShading2-Accent5"/>
    <w:uiPriority w:val="64"/>
    <w:rsid w:val="00435412"/>
    <w:rPr>
      <w:rFonts w:asciiTheme="minorHAnsi" w:eastAsia="SimSun"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next w:val="MediumShading2-Accent1"/>
    <w:uiPriority w:val="64"/>
    <w:rsid w:val="00435412"/>
    <w:rPr>
      <w:rFonts w:asciiTheme="minorHAnsi" w:eastAsia="SimSun"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5311">
    <w:name w:val="Grid Table 5 Dark - Accent 5311"/>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32">
    <w:name w:val="Grid Table 5 Dark - Accent 132"/>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MediumShading2-Accent5121">
    <w:name w:val="Medium Shading 2 - Accent 5121"/>
    <w:basedOn w:val="TableNormal"/>
    <w:next w:val="MediumShading2-Accent5"/>
    <w:uiPriority w:val="64"/>
    <w:rsid w:val="00435412"/>
    <w:rPr>
      <w:rFonts w:asciiTheme="minorHAnsi" w:eastAsia="Calibr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2">
    <w:name w:val="Medium Shading 2 - Accent 112"/>
    <w:basedOn w:val="TableNormal"/>
    <w:next w:val="MediumShading2-Accent1"/>
    <w:uiPriority w:val="64"/>
    <w:rsid w:val="00435412"/>
    <w:rPr>
      <w:rFonts w:asciiTheme="minorHAnsi" w:eastAsia="Calibr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1112">
    <w:name w:val="Grid Table 5 Dark - Accent 1112"/>
    <w:basedOn w:val="TableNormal"/>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leGrid22">
    <w:name w:val="Table Grid22"/>
    <w:basedOn w:val="TableNormal"/>
    <w:next w:val="TableGrid"/>
    <w:uiPriority w:val="39"/>
    <w:rsid w:val="00435412"/>
    <w:rPr>
      <w:rFonts w:asciiTheme="minorHAnsi" w:eastAsia="Calibr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42">
    <w:name w:val="Grid Table 5 Dark - Accent 142"/>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41">
    <w:name w:val="Grid Table 5 Dark - Accent 541"/>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TOC42">
    <w:name w:val="TOC 42"/>
    <w:basedOn w:val="Normal"/>
    <w:next w:val="Normal"/>
    <w:autoRedefine/>
    <w:uiPriority w:val="39"/>
    <w:unhideWhenUsed/>
    <w:rsid w:val="00435412"/>
    <w:pPr>
      <w:bidi w:val="0"/>
      <w:spacing w:after="100" w:line="276" w:lineRule="auto"/>
      <w:ind w:left="660"/>
    </w:pPr>
    <w:rPr>
      <w:rFonts w:asciiTheme="minorHAnsi" w:eastAsiaTheme="minorEastAsia" w:hAnsiTheme="minorHAnsi" w:cstheme="minorBidi"/>
      <w:sz w:val="22"/>
      <w:szCs w:val="22"/>
      <w:lang w:eastAsia="zh-TW"/>
    </w:rPr>
  </w:style>
  <w:style w:type="paragraph" w:customStyle="1" w:styleId="TOC52">
    <w:name w:val="TOC 52"/>
    <w:basedOn w:val="Normal"/>
    <w:next w:val="Normal"/>
    <w:autoRedefine/>
    <w:uiPriority w:val="39"/>
    <w:unhideWhenUsed/>
    <w:rsid w:val="00435412"/>
    <w:pPr>
      <w:bidi w:val="0"/>
      <w:spacing w:after="100" w:line="276" w:lineRule="auto"/>
      <w:ind w:left="880"/>
    </w:pPr>
    <w:rPr>
      <w:rFonts w:asciiTheme="minorHAnsi" w:eastAsiaTheme="minorEastAsia" w:hAnsiTheme="minorHAnsi" w:cstheme="minorBidi"/>
      <w:sz w:val="22"/>
      <w:szCs w:val="22"/>
      <w:lang w:eastAsia="zh-TW"/>
    </w:rPr>
  </w:style>
  <w:style w:type="paragraph" w:customStyle="1" w:styleId="TOC62">
    <w:name w:val="TOC 62"/>
    <w:basedOn w:val="Normal"/>
    <w:next w:val="Normal"/>
    <w:autoRedefine/>
    <w:uiPriority w:val="39"/>
    <w:unhideWhenUsed/>
    <w:rsid w:val="00435412"/>
    <w:pPr>
      <w:bidi w:val="0"/>
      <w:spacing w:after="100" w:line="276" w:lineRule="auto"/>
      <w:ind w:left="1100"/>
    </w:pPr>
    <w:rPr>
      <w:rFonts w:asciiTheme="minorHAnsi" w:eastAsiaTheme="minorEastAsia" w:hAnsiTheme="minorHAnsi" w:cstheme="minorBidi"/>
      <w:sz w:val="22"/>
      <w:szCs w:val="22"/>
      <w:lang w:eastAsia="zh-TW"/>
    </w:rPr>
  </w:style>
  <w:style w:type="paragraph" w:customStyle="1" w:styleId="TOC72">
    <w:name w:val="TOC 72"/>
    <w:basedOn w:val="Normal"/>
    <w:next w:val="Normal"/>
    <w:autoRedefine/>
    <w:uiPriority w:val="39"/>
    <w:unhideWhenUsed/>
    <w:rsid w:val="00435412"/>
    <w:pPr>
      <w:bidi w:val="0"/>
      <w:spacing w:after="100" w:line="276" w:lineRule="auto"/>
      <w:ind w:left="1320"/>
    </w:pPr>
    <w:rPr>
      <w:rFonts w:asciiTheme="minorHAnsi" w:eastAsiaTheme="minorEastAsia" w:hAnsiTheme="minorHAnsi" w:cstheme="minorBidi"/>
      <w:sz w:val="22"/>
      <w:szCs w:val="22"/>
      <w:lang w:eastAsia="zh-TW"/>
    </w:rPr>
  </w:style>
  <w:style w:type="paragraph" w:customStyle="1" w:styleId="TOC82">
    <w:name w:val="TOC 82"/>
    <w:basedOn w:val="Normal"/>
    <w:next w:val="Normal"/>
    <w:autoRedefine/>
    <w:uiPriority w:val="39"/>
    <w:unhideWhenUsed/>
    <w:rsid w:val="00435412"/>
    <w:pPr>
      <w:bidi w:val="0"/>
      <w:spacing w:after="100" w:line="276" w:lineRule="auto"/>
      <w:ind w:left="1540"/>
    </w:pPr>
    <w:rPr>
      <w:rFonts w:asciiTheme="minorHAnsi" w:eastAsiaTheme="minorEastAsia" w:hAnsiTheme="minorHAnsi" w:cstheme="minorBidi"/>
      <w:sz w:val="22"/>
      <w:szCs w:val="22"/>
      <w:lang w:eastAsia="zh-TW"/>
    </w:rPr>
  </w:style>
  <w:style w:type="paragraph" w:customStyle="1" w:styleId="TOC92">
    <w:name w:val="TOC 92"/>
    <w:basedOn w:val="Normal"/>
    <w:next w:val="Normal"/>
    <w:autoRedefine/>
    <w:uiPriority w:val="39"/>
    <w:unhideWhenUsed/>
    <w:rsid w:val="00435412"/>
    <w:pPr>
      <w:bidi w:val="0"/>
      <w:spacing w:after="100" w:line="276" w:lineRule="auto"/>
      <w:ind w:left="1760"/>
    </w:pPr>
    <w:rPr>
      <w:rFonts w:asciiTheme="minorHAnsi" w:eastAsiaTheme="minorEastAsia" w:hAnsiTheme="minorHAnsi" w:cstheme="minorBidi"/>
      <w:sz w:val="22"/>
      <w:szCs w:val="22"/>
      <w:lang w:eastAsia="zh-TW"/>
    </w:rPr>
  </w:style>
  <w:style w:type="table" w:customStyle="1" w:styleId="GridTable5Dark-Accent51121">
    <w:name w:val="Grid Table 5 Dark - Accent 51121"/>
    <w:basedOn w:val="TableNormal"/>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32">
    <w:name w:val="Table Grid32"/>
    <w:basedOn w:val="TableNormal"/>
    <w:next w:val="TableGrid"/>
    <w:uiPriority w:val="59"/>
    <w:rsid w:val="00435412"/>
    <w:rPr>
      <w:rFonts w:asciiTheme="minorHAnsi" w:eastAsia="Calibr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435412"/>
    <w:pPr>
      <w:numPr>
        <w:numId w:val="11"/>
      </w:numPr>
      <w:bidi w:val="0"/>
      <w:spacing w:after="160" w:line="259" w:lineRule="auto"/>
      <w:ind w:left="0" w:firstLine="0"/>
      <w:contextualSpacing/>
    </w:pPr>
    <w:rPr>
      <w:rFonts w:eastAsia="SimSun" w:cstheme="minorBidi"/>
      <w:szCs w:val="22"/>
    </w:rPr>
  </w:style>
  <w:style w:type="table" w:customStyle="1" w:styleId="GridTable5Dark-Accent5131">
    <w:name w:val="Grid Table 5 Dark - Accent 5131"/>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7Colorful-Accent211">
    <w:name w:val="Grid Table 7 Colorful - Accent 211"/>
    <w:basedOn w:val="TableNormal"/>
    <w:uiPriority w:val="52"/>
    <w:rsid w:val="00435412"/>
    <w:rPr>
      <w:rFonts w:asciiTheme="minorHAnsi" w:eastAsiaTheme="minorEastAsia" w:hAnsiTheme="minorHAnsi" w:cstheme="minorBidi"/>
      <w:color w:val="C45911" w:themeColor="accent2" w:themeShade="BF"/>
      <w:sz w:val="22"/>
      <w:szCs w:val="22"/>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6Colorful-Accent11">
    <w:name w:val="Grid Table 6 Colorful - Accent 11"/>
    <w:basedOn w:val="TableNormal"/>
    <w:uiPriority w:val="51"/>
    <w:rsid w:val="00435412"/>
    <w:rPr>
      <w:rFonts w:asciiTheme="minorHAnsi" w:eastAsiaTheme="minorEastAsia" w:hAnsiTheme="minorHAnsi" w:cstheme="minorBidi"/>
      <w:color w:val="2F5496" w:themeColor="accent1" w:themeShade="BF"/>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11">
    <w:name w:val="Grid Table 3 - Accent 11"/>
    <w:basedOn w:val="TableNormal"/>
    <w:uiPriority w:val="48"/>
    <w:rsid w:val="00435412"/>
    <w:rPr>
      <w:rFonts w:asciiTheme="minorHAnsi" w:eastAsiaTheme="minorEastAsia" w:hAnsiTheme="minorHAnsi" w:cstheme="minorBidi"/>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jlqj4b">
    <w:name w:val="jlqj4b"/>
    <w:basedOn w:val="DefaultParagraphFont"/>
    <w:rsid w:val="00435412"/>
  </w:style>
  <w:style w:type="table" w:customStyle="1" w:styleId="TableGridLight11">
    <w:name w:val="Table Grid Light11"/>
    <w:basedOn w:val="TableNormal"/>
    <w:next w:val="TableGridLight2"/>
    <w:uiPriority w:val="40"/>
    <w:rsid w:val="00435412"/>
    <w:rPr>
      <w:rFonts w:asciiTheme="minorHAnsi" w:eastAsia="Calibri" w:hAnsiTheme="minorHAnsi" w:cstheme="minorBid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1">
    <w:name w:val="Table Grid Light21"/>
    <w:basedOn w:val="TableNormal"/>
    <w:uiPriority w:val="40"/>
    <w:rsid w:val="00435412"/>
    <w:rPr>
      <w:rFonts w:asciiTheme="minorHAnsi" w:eastAsiaTheme="minorEastAsia"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8">
    <w:name w:val="No List8"/>
    <w:next w:val="NoList"/>
    <w:uiPriority w:val="99"/>
    <w:semiHidden/>
    <w:unhideWhenUsed/>
    <w:rsid w:val="00435412"/>
  </w:style>
  <w:style w:type="table" w:customStyle="1" w:styleId="TableGrid71">
    <w:name w:val="Table Grid71"/>
    <w:basedOn w:val="TableClassic1"/>
    <w:next w:val="TableGrid"/>
    <w:uiPriority w:val="59"/>
    <w:rsid w:val="004354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ghtShading11">
    <w:name w:val="Light Shading11"/>
    <w:basedOn w:val="TableNormal"/>
    <w:uiPriority w:val="60"/>
    <w:rsid w:val="0043541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Classic1">
    <w:name w:val="Table Classic 1"/>
    <w:basedOn w:val="TableNormal"/>
    <w:uiPriority w:val="99"/>
    <w:semiHidden/>
    <w:unhideWhenUsed/>
    <w:rsid w:val="00435412"/>
    <w:pPr>
      <w:spacing w:after="200" w:line="276" w:lineRule="auto"/>
    </w:pPr>
    <w:rPr>
      <w:rFonts w:asciiTheme="minorHAnsi" w:eastAsiaTheme="minorHAnsi" w:hAnsiTheme="minorHAnsi" w:cstheme="minorBidi"/>
      <w:sz w:val="22"/>
      <w:szCs w:val="22"/>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Comment">
    <w:name w:val="Comment"/>
    <w:basedOn w:val="Caption"/>
    <w:link w:val="CommentChar"/>
    <w:rsid w:val="00435412"/>
    <w:pPr>
      <w:spacing w:before="240" w:line="276" w:lineRule="auto"/>
      <w:ind w:firstLine="567"/>
    </w:pPr>
    <w:rPr>
      <w:rFonts w:eastAsia="Calibri"/>
      <w:b w:val="0"/>
      <w:bCs w:val="0"/>
      <w:color w:val="000000" w:themeColor="text1"/>
      <w:sz w:val="28"/>
      <w:szCs w:val="28"/>
    </w:rPr>
  </w:style>
  <w:style w:type="character" w:customStyle="1" w:styleId="CommentChar">
    <w:name w:val="Comment Char"/>
    <w:basedOn w:val="CaptionChar"/>
    <w:link w:val="Comment"/>
    <w:rsid w:val="00435412"/>
    <w:rPr>
      <w:rFonts w:eastAsia="Calibri"/>
      <w:b w:val="0"/>
      <w:bCs w:val="0"/>
      <w:color w:val="000000" w:themeColor="text1"/>
      <w:sz w:val="28"/>
      <w:szCs w:val="28"/>
      <w:lang w:val="en-GB"/>
    </w:rPr>
  </w:style>
  <w:style w:type="numbering" w:customStyle="1" w:styleId="NoList9">
    <w:name w:val="No List9"/>
    <w:next w:val="NoList"/>
    <w:uiPriority w:val="99"/>
    <w:semiHidden/>
    <w:unhideWhenUsed/>
    <w:rsid w:val="00435412"/>
  </w:style>
  <w:style w:type="table" w:customStyle="1" w:styleId="TableGrid81">
    <w:name w:val="Table Grid81"/>
    <w:basedOn w:val="TableNormal"/>
    <w:next w:val="TableGrid"/>
    <w:uiPriority w:val="59"/>
    <w:rsid w:val="00435412"/>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3">
    <w:name w:val="TOC 43"/>
    <w:basedOn w:val="Normal"/>
    <w:next w:val="Normal"/>
    <w:uiPriority w:val="39"/>
    <w:unhideWhenUsed/>
    <w:rsid w:val="00435412"/>
    <w:pPr>
      <w:bidi w:val="0"/>
      <w:spacing w:line="276" w:lineRule="auto"/>
      <w:ind w:left="660"/>
    </w:pPr>
    <w:rPr>
      <w:rFonts w:asciiTheme="minorHAnsi" w:eastAsia="Calibri" w:hAnsiTheme="minorHAnsi" w:cs="Calibri"/>
      <w:kern w:val="2"/>
      <w:sz w:val="18"/>
      <w:szCs w:val="21"/>
    </w:rPr>
  </w:style>
  <w:style w:type="paragraph" w:customStyle="1" w:styleId="TOC53">
    <w:name w:val="TOC 53"/>
    <w:basedOn w:val="Normal"/>
    <w:next w:val="Normal"/>
    <w:uiPriority w:val="39"/>
    <w:unhideWhenUsed/>
    <w:rsid w:val="00435412"/>
    <w:pPr>
      <w:bidi w:val="0"/>
      <w:spacing w:line="276" w:lineRule="auto"/>
      <w:ind w:left="880"/>
    </w:pPr>
    <w:rPr>
      <w:rFonts w:asciiTheme="minorHAnsi" w:eastAsia="Calibri" w:hAnsiTheme="minorHAnsi" w:cs="Calibri"/>
      <w:kern w:val="2"/>
      <w:sz w:val="18"/>
      <w:szCs w:val="21"/>
    </w:rPr>
  </w:style>
  <w:style w:type="paragraph" w:customStyle="1" w:styleId="TOC63">
    <w:name w:val="TOC 63"/>
    <w:basedOn w:val="Normal"/>
    <w:next w:val="Normal"/>
    <w:uiPriority w:val="39"/>
    <w:unhideWhenUsed/>
    <w:rsid w:val="00435412"/>
    <w:pPr>
      <w:bidi w:val="0"/>
      <w:spacing w:line="276" w:lineRule="auto"/>
      <w:ind w:left="1100"/>
    </w:pPr>
    <w:rPr>
      <w:rFonts w:asciiTheme="minorHAnsi" w:eastAsia="Calibri" w:hAnsiTheme="minorHAnsi" w:cs="Calibri"/>
      <w:kern w:val="2"/>
      <w:sz w:val="18"/>
      <w:szCs w:val="21"/>
    </w:rPr>
  </w:style>
  <w:style w:type="paragraph" w:customStyle="1" w:styleId="TOC73">
    <w:name w:val="TOC 73"/>
    <w:basedOn w:val="Normal"/>
    <w:next w:val="Normal"/>
    <w:uiPriority w:val="39"/>
    <w:unhideWhenUsed/>
    <w:rsid w:val="00435412"/>
    <w:pPr>
      <w:bidi w:val="0"/>
      <w:spacing w:line="276" w:lineRule="auto"/>
      <w:ind w:left="1320"/>
    </w:pPr>
    <w:rPr>
      <w:rFonts w:asciiTheme="minorHAnsi" w:eastAsia="Calibri" w:hAnsiTheme="minorHAnsi" w:cs="Calibri"/>
      <w:kern w:val="2"/>
      <w:sz w:val="18"/>
      <w:szCs w:val="21"/>
    </w:rPr>
  </w:style>
  <w:style w:type="paragraph" w:customStyle="1" w:styleId="TOC83">
    <w:name w:val="TOC 83"/>
    <w:basedOn w:val="Normal"/>
    <w:next w:val="Normal"/>
    <w:uiPriority w:val="39"/>
    <w:unhideWhenUsed/>
    <w:rsid w:val="00435412"/>
    <w:pPr>
      <w:bidi w:val="0"/>
      <w:spacing w:line="276" w:lineRule="auto"/>
      <w:ind w:left="1540"/>
    </w:pPr>
    <w:rPr>
      <w:rFonts w:asciiTheme="minorHAnsi" w:eastAsia="Calibri" w:hAnsiTheme="minorHAnsi" w:cs="Calibri"/>
      <w:kern w:val="2"/>
      <w:sz w:val="18"/>
      <w:szCs w:val="21"/>
    </w:rPr>
  </w:style>
  <w:style w:type="paragraph" w:customStyle="1" w:styleId="TOC93">
    <w:name w:val="TOC 93"/>
    <w:basedOn w:val="Normal"/>
    <w:next w:val="Normal"/>
    <w:uiPriority w:val="39"/>
    <w:unhideWhenUsed/>
    <w:rsid w:val="00435412"/>
    <w:pPr>
      <w:bidi w:val="0"/>
      <w:spacing w:line="276" w:lineRule="auto"/>
      <w:ind w:left="1760"/>
    </w:pPr>
    <w:rPr>
      <w:rFonts w:asciiTheme="minorHAnsi" w:eastAsia="Calibri" w:hAnsiTheme="minorHAnsi" w:cs="Calibri"/>
      <w:kern w:val="2"/>
      <w:sz w:val="18"/>
      <w:szCs w:val="21"/>
    </w:rPr>
  </w:style>
  <w:style w:type="character" w:customStyle="1" w:styleId="UnresolvedMention5">
    <w:name w:val="Unresolved Mention5"/>
    <w:basedOn w:val="DefaultParagraphFont"/>
    <w:uiPriority w:val="99"/>
    <w:semiHidden/>
    <w:unhideWhenUsed/>
    <w:rsid w:val="00435412"/>
    <w:rPr>
      <w:color w:val="605E5C"/>
      <w:shd w:val="clear" w:color="auto" w:fill="E1DFDD"/>
    </w:rPr>
  </w:style>
  <w:style w:type="character" w:customStyle="1" w:styleId="screen-reader-only">
    <w:name w:val="screen-reader-only"/>
    <w:basedOn w:val="DefaultParagraphFont"/>
    <w:rsid w:val="00435412"/>
  </w:style>
  <w:style w:type="paragraph" w:customStyle="1" w:styleId="legend">
    <w:name w:val="legend"/>
    <w:basedOn w:val="Normal"/>
    <w:rsid w:val="00435412"/>
    <w:pPr>
      <w:bidi w:val="0"/>
      <w:spacing w:before="100" w:beforeAutospacing="1" w:after="100" w:afterAutospacing="1"/>
    </w:pPr>
  </w:style>
  <w:style w:type="paragraph" w:customStyle="1" w:styleId="react-xocs-list-item">
    <w:name w:val="react-xocs-list-item"/>
    <w:basedOn w:val="Normal"/>
    <w:rsid w:val="00435412"/>
    <w:pPr>
      <w:bidi w:val="0"/>
      <w:spacing w:before="100" w:beforeAutospacing="1" w:after="100" w:afterAutospacing="1"/>
    </w:pPr>
  </w:style>
  <w:style w:type="character" w:customStyle="1" w:styleId="list-label">
    <w:name w:val="list-label"/>
    <w:basedOn w:val="DefaultParagraphFont"/>
    <w:rsid w:val="00435412"/>
  </w:style>
  <w:style w:type="table" w:customStyle="1" w:styleId="PlainTable111">
    <w:name w:val="Plain Table 111"/>
    <w:basedOn w:val="TableNormal"/>
    <w:uiPriority w:val="41"/>
    <w:rsid w:val="00435412"/>
    <w:rPr>
      <w:rFonts w:eastAsia="SimSu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uiPriority w:val="45"/>
    <w:rsid w:val="00435412"/>
    <w:rPr>
      <w:rFonts w:eastAsia="SimSun"/>
    </w:rPr>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ohamedBendary">
    <w:name w:val="Mohamed Bendary"/>
    <w:basedOn w:val="ListTable6Colorful1"/>
    <w:uiPriority w:val="99"/>
    <w:rsid w:val="00435412"/>
    <w:pPr>
      <w:jc w:val="center"/>
    </w:pPr>
    <w:rPr>
      <w:sz w:val="24"/>
    </w:rPr>
    <w:tblPr>
      <w:tblBorders>
        <w:top w:val="single" w:sz="12" w:space="0" w:color="000000" w:themeColor="text1"/>
        <w:bottom w:val="single" w:sz="12" w:space="0" w:color="000000" w:themeColor="text1"/>
      </w:tblBorders>
    </w:tblPr>
    <w:tcPr>
      <w:shd w:val="clear" w:color="auto" w:fill="FFFFFF" w:themeFill="background1"/>
    </w:tcPr>
    <w:tblStylePr w:type="firstRow">
      <w:rPr>
        <w:b/>
        <w:bCs/>
      </w:rPr>
      <w:tblPr/>
      <w:tcPr>
        <w:tcBorders>
          <w:top w:val="single" w:sz="12" w:space="0" w:color="000000" w:themeColor="text1"/>
          <w:left w:val="nil"/>
          <w:bottom w:val="single" w:sz="12" w:space="0" w:color="000000" w:themeColor="text1"/>
          <w:right w:val="nil"/>
          <w:insideH w:val="nil"/>
          <w:insideV w:val="nil"/>
          <w:tl2br w:val="nil"/>
          <w:tr2bl w:val="nil"/>
        </w:tcBorders>
        <w:shd w:val="clear" w:color="auto" w:fill="FFFFFF" w:themeFill="background1"/>
      </w:tcPr>
    </w:tblStylePr>
    <w:tblStylePr w:type="lastRow">
      <w:rPr>
        <w:b w:val="0"/>
        <w:bCs/>
      </w:rPr>
      <w:tblPr/>
      <w:tcPr>
        <w:tcBorders>
          <w:top w:val="nil"/>
          <w:left w:val="nil"/>
          <w:bottom w:val="single" w:sz="12" w:space="0" w:color="000000" w:themeColor="text1"/>
          <w:right w:val="nil"/>
          <w:insideH w:val="nil"/>
          <w:insideV w:val="nil"/>
          <w:tl2br w:val="nil"/>
          <w:tr2bl w:val="nil"/>
        </w:tcBorders>
        <w:shd w:val="clear" w:color="auto" w:fill="FFFFFF" w:themeFill="background1"/>
      </w:tcPr>
    </w:tblStylePr>
    <w:tblStylePr w:type="firstCol">
      <w:pPr>
        <w:jc w:val="left"/>
      </w:pPr>
      <w:rPr>
        <w:b/>
        <w:bCs/>
      </w:rPr>
    </w:tblStylePr>
    <w:tblStylePr w:type="lastCol">
      <w:rPr>
        <w:b w:val="0"/>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435412"/>
    <w:rPr>
      <w:rFonts w:asciiTheme="minorHAnsi" w:eastAsiaTheme="minorHAnsi" w:hAnsiTheme="minorHAnsi" w:cstheme="minorBidi"/>
      <w:color w:val="000000" w:themeColor="text1"/>
      <w:kern w:val="2"/>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sd">
    <w:name w:val="asd"/>
    <w:basedOn w:val="Normal"/>
    <w:next w:val="Heading3"/>
    <w:link w:val="asdChar"/>
    <w:rsid w:val="00435412"/>
    <w:pPr>
      <w:pageBreakBefore/>
      <w:pBdr>
        <w:top w:val="thinThickLargeGap" w:sz="18" w:space="1" w:color="auto"/>
        <w:bottom w:val="single" w:sz="18" w:space="1" w:color="auto"/>
      </w:pBdr>
      <w:tabs>
        <w:tab w:val="center" w:pos="4680"/>
        <w:tab w:val="right" w:pos="9360"/>
      </w:tabs>
      <w:bidi w:val="0"/>
    </w:pPr>
    <w:rPr>
      <w:rFonts w:ascii="Dictum" w:eastAsiaTheme="minorHAnsi" w:hAnsi="Dictum" w:cstheme="minorBidi"/>
      <w:sz w:val="26"/>
      <w:szCs w:val="26"/>
    </w:rPr>
  </w:style>
  <w:style w:type="character" w:customStyle="1" w:styleId="asdChar">
    <w:name w:val="asd Char"/>
    <w:basedOn w:val="DefaultParagraphFont"/>
    <w:link w:val="asd"/>
    <w:rsid w:val="00435412"/>
    <w:rPr>
      <w:rFonts w:ascii="Dictum" w:eastAsiaTheme="minorHAnsi" w:hAnsi="Dictum" w:cstheme="minorBidi"/>
      <w:sz w:val="26"/>
      <w:szCs w:val="26"/>
    </w:rPr>
  </w:style>
  <w:style w:type="table" w:customStyle="1" w:styleId="GridTable7Colorful-Accent13">
    <w:name w:val="Grid Table 7 Colorful - Accent 13"/>
    <w:basedOn w:val="TableNormal"/>
    <w:uiPriority w:val="52"/>
    <w:rsid w:val="00435412"/>
    <w:rPr>
      <w:rFonts w:asciiTheme="minorHAnsi" w:eastAsiaTheme="minorHAnsi" w:hAnsiTheme="minorHAnsi" w:cstheme="minorBidi"/>
      <w:color w:val="2F5496" w:themeColor="accent1" w:themeShade="BF"/>
      <w:sz w:val="22"/>
      <w:szCs w:val="22"/>
      <w:lang w:val="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6Colorful-Accent12">
    <w:name w:val="Grid Table 6 Colorful - Accent 12"/>
    <w:basedOn w:val="TableNormal"/>
    <w:uiPriority w:val="51"/>
    <w:rsid w:val="00435412"/>
    <w:rPr>
      <w:rFonts w:asciiTheme="minorHAnsi" w:eastAsiaTheme="minorEastAsia" w:hAnsiTheme="minorHAnsi" w:cstheme="minorBidi"/>
      <w:color w:val="2F5496" w:themeColor="accent1" w:themeShade="BF"/>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Accent51">
    <w:name w:val="Grid Table 6 Colorful - Accent 51"/>
    <w:basedOn w:val="TableNormal"/>
    <w:uiPriority w:val="51"/>
    <w:rsid w:val="00435412"/>
    <w:rPr>
      <w:rFonts w:asciiTheme="minorHAnsi" w:eastAsiaTheme="minorEastAsia" w:hAnsiTheme="minorHAnsi" w:cstheme="minorBidi"/>
      <w:color w:val="2E74B5" w:themeColor="accent5" w:themeShade="BF"/>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41111">
    <w:name w:val="Grid Table 4 - Accent 41111"/>
    <w:basedOn w:val="TableNormal"/>
    <w:uiPriority w:val="49"/>
    <w:rsid w:val="00435412"/>
    <w:rPr>
      <w:rFonts w:asciiTheme="minorHAnsi" w:eastAsiaTheme="minorEastAsia" w:hAnsiTheme="minorHAnsi" w:cstheme="minorBidi"/>
      <w:sz w:val="22"/>
      <w:szCs w:val="22"/>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1">
    <w:name w:val="Grid Table 4 Accent 1"/>
    <w:basedOn w:val="TableNormal"/>
    <w:uiPriority w:val="49"/>
    <w:rsid w:val="00435412"/>
    <w:rPr>
      <w:rFonts w:asciiTheme="minorHAnsi" w:eastAsiaTheme="minorEastAsia" w:hAnsiTheme="minorHAnsi" w:cstheme="minorBidi"/>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435412"/>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Header-2">
    <w:name w:val="Header -2"/>
    <w:basedOn w:val="Header"/>
    <w:link w:val="Header-2Char"/>
    <w:rsid w:val="00435412"/>
    <w:pPr>
      <w:pBdr>
        <w:top w:val="thinThickSmallGap" w:sz="18" w:space="1" w:color="auto"/>
        <w:bottom w:val="single" w:sz="12" w:space="1" w:color="auto"/>
      </w:pBdr>
      <w:tabs>
        <w:tab w:val="clear" w:pos="4153"/>
        <w:tab w:val="clear" w:pos="8306"/>
        <w:tab w:val="right" w:pos="7200"/>
      </w:tabs>
      <w:bidi w:val="0"/>
      <w:ind w:right="-22"/>
    </w:pPr>
    <w:rPr>
      <w:rFonts w:ascii="BlackChancery" w:hAnsi="BlackChancery"/>
      <w:sz w:val="28"/>
      <w:szCs w:val="28"/>
    </w:rPr>
  </w:style>
  <w:style w:type="character" w:customStyle="1" w:styleId="Header-2Char">
    <w:name w:val="Header -2 Char"/>
    <w:basedOn w:val="DefaultParagraphFont"/>
    <w:link w:val="Header-2"/>
    <w:rsid w:val="00435412"/>
    <w:rPr>
      <w:rFonts w:ascii="BlackChancery" w:hAnsi="BlackChancery"/>
      <w:sz w:val="28"/>
      <w:szCs w:val="28"/>
    </w:rPr>
  </w:style>
  <w:style w:type="paragraph" w:customStyle="1" w:styleId="Heading-1">
    <w:name w:val="Heading-1"/>
    <w:basedOn w:val="paragraph"/>
    <w:link w:val="Heading-1Char"/>
    <w:rsid w:val="00435412"/>
    <w:pPr>
      <w:spacing w:before="200" w:after="200"/>
      <w:ind w:firstLine="0"/>
    </w:pPr>
    <w:rPr>
      <w:rFonts w:asciiTheme="majorBidi" w:eastAsia="AdvOT678fd422" w:hAnsiTheme="majorBidi" w:cstheme="majorBidi"/>
      <w:b/>
      <w:bCs/>
      <w:color w:val="000000" w:themeColor="text1"/>
      <w:sz w:val="36"/>
      <w:szCs w:val="28"/>
    </w:rPr>
  </w:style>
  <w:style w:type="paragraph" w:customStyle="1" w:styleId="Heading-2">
    <w:name w:val="Heading-2"/>
    <w:basedOn w:val="Heading-1"/>
    <w:link w:val="Heading-2Char"/>
    <w:rsid w:val="00435412"/>
    <w:pPr>
      <w:ind w:firstLine="270"/>
    </w:pPr>
    <w:rPr>
      <w:sz w:val="32"/>
      <w:szCs w:val="24"/>
    </w:rPr>
  </w:style>
  <w:style w:type="character" w:customStyle="1" w:styleId="Heading-1Char">
    <w:name w:val="Heading-1 Char"/>
    <w:basedOn w:val="paragraphChar"/>
    <w:link w:val="Heading-1"/>
    <w:rsid w:val="00435412"/>
    <w:rPr>
      <w:rFonts w:asciiTheme="majorBidi" w:eastAsia="AdvOT678fd422" w:hAnsiTheme="majorBidi" w:cstheme="majorBidi"/>
      <w:b/>
      <w:bCs/>
      <w:color w:val="000000" w:themeColor="text1"/>
      <w:sz w:val="36"/>
      <w:szCs w:val="28"/>
      <w:lang w:bidi="ar-EG"/>
    </w:rPr>
  </w:style>
  <w:style w:type="paragraph" w:customStyle="1" w:styleId="Heading-3">
    <w:name w:val="Heading-3"/>
    <w:basedOn w:val="Heading-2"/>
    <w:link w:val="Heading-3Char"/>
    <w:rsid w:val="00435412"/>
    <w:pPr>
      <w:ind w:firstLine="540"/>
    </w:pPr>
    <w:rPr>
      <w:sz w:val="28"/>
    </w:rPr>
  </w:style>
  <w:style w:type="character" w:customStyle="1" w:styleId="Heading-2Char">
    <w:name w:val="Heading-2 Char"/>
    <w:basedOn w:val="Heading-1Char"/>
    <w:link w:val="Heading-2"/>
    <w:rsid w:val="00435412"/>
    <w:rPr>
      <w:rFonts w:asciiTheme="majorBidi" w:eastAsia="AdvOT678fd422" w:hAnsiTheme="majorBidi" w:cstheme="majorBidi"/>
      <w:b/>
      <w:bCs/>
      <w:color w:val="000000" w:themeColor="text1"/>
      <w:sz w:val="32"/>
      <w:szCs w:val="24"/>
      <w:lang w:bidi="ar-EG"/>
    </w:rPr>
  </w:style>
  <w:style w:type="character" w:customStyle="1" w:styleId="Heading-3Char">
    <w:name w:val="Heading-3 Char"/>
    <w:basedOn w:val="Heading-2Char"/>
    <w:link w:val="Heading-3"/>
    <w:rsid w:val="00435412"/>
    <w:rPr>
      <w:rFonts w:asciiTheme="majorBidi" w:eastAsia="AdvOT678fd422" w:hAnsiTheme="majorBidi" w:cstheme="majorBidi"/>
      <w:b/>
      <w:bCs/>
      <w:color w:val="000000" w:themeColor="text1"/>
      <w:sz w:val="28"/>
      <w:szCs w:val="24"/>
      <w:lang w:bidi="ar-EG"/>
    </w:rPr>
  </w:style>
  <w:style w:type="numbering" w:customStyle="1" w:styleId="NoList10">
    <w:name w:val="No List10"/>
    <w:next w:val="NoList"/>
    <w:uiPriority w:val="99"/>
    <w:semiHidden/>
    <w:unhideWhenUsed/>
    <w:rsid w:val="00435412"/>
  </w:style>
  <w:style w:type="paragraph" w:customStyle="1" w:styleId="TOCHeading3">
    <w:name w:val="TOC Heading3"/>
    <w:basedOn w:val="Heading1"/>
    <w:next w:val="Normal"/>
    <w:uiPriority w:val="39"/>
    <w:semiHidden/>
    <w:unhideWhenUsed/>
    <w:qFormat/>
    <w:rsid w:val="00435412"/>
    <w:pPr>
      <w:keepNext/>
      <w:keepLines/>
      <w:pBdr>
        <w:bottom w:val="single" w:sz="4" w:space="1" w:color="4472C4"/>
      </w:pBdr>
      <w:autoSpaceDE/>
      <w:autoSpaceDN/>
      <w:adjustRightInd/>
      <w:spacing w:before="400" w:after="40" w:line="360" w:lineRule="auto"/>
      <w:contextualSpacing w:val="0"/>
      <w:jc w:val="center"/>
      <w:outlineLvl w:val="9"/>
    </w:pPr>
    <w:rPr>
      <w:rFonts w:ascii="Calibri Light" w:eastAsiaTheme="majorEastAsia" w:hAnsi="Calibri Light" w:cstheme="majorBidi"/>
      <w:b w:val="0"/>
      <w:bCs w:val="0"/>
      <w:color w:val="2F5496"/>
      <w:sz w:val="36"/>
      <w:szCs w:val="36"/>
      <w:lang w:val="en"/>
    </w:rPr>
  </w:style>
  <w:style w:type="table" w:customStyle="1" w:styleId="TableGrid91">
    <w:name w:val="Table Grid91"/>
    <w:basedOn w:val="TableNormal"/>
    <w:next w:val="TableGrid"/>
    <w:uiPriority w:val="59"/>
    <w:rsid w:val="00435412"/>
    <w:rPr>
      <w:rFonts w:asciiTheme="minorHAnsi" w:eastAsia="SimSun"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6">
    <w:name w:val="Grid Table 5 Dark - Accent 116"/>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41">
    <w:name w:val="Grid Table 5 Dark - Accent 5141"/>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3">
    <w:name w:val="Table Grid13"/>
    <w:basedOn w:val="TableNormal"/>
    <w:next w:val="TableGrid"/>
    <w:uiPriority w:val="39"/>
    <w:rsid w:val="00435412"/>
    <w:rPr>
      <w:rFonts w:eastAsia="DengXi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23">
    <w:name w:val="Grid Table 5 Dark - Accent 523"/>
    <w:basedOn w:val="TableNormal"/>
    <w:uiPriority w:val="50"/>
    <w:rsid w:val="00435412"/>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25">
    <w:name w:val="Grid Table 5 Dark - Accent 125"/>
    <w:basedOn w:val="TableNormal"/>
    <w:uiPriority w:val="50"/>
    <w:rsid w:val="00435412"/>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MediumShading1-Accent53">
    <w:name w:val="Medium Shading 1 - Accent 53"/>
    <w:basedOn w:val="TableNormal"/>
    <w:next w:val="MediumShading1-Accent5"/>
    <w:uiPriority w:val="63"/>
    <w:rsid w:val="00435412"/>
    <w:rPr>
      <w:rFonts w:asciiTheme="minorHAnsi" w:eastAsia="SimSun" w:hAnsiTheme="minorHAnsi" w:cstheme="minorBidi"/>
      <w:sz w:val="22"/>
      <w:szCs w:val="22"/>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MediumShading2-Accent53">
    <w:name w:val="Medium Shading 2 - Accent 53"/>
    <w:basedOn w:val="TableNormal"/>
    <w:next w:val="MediumShading2-Accent5"/>
    <w:uiPriority w:val="64"/>
    <w:rsid w:val="00435412"/>
    <w:rPr>
      <w:rFonts w:asciiTheme="minorHAnsi" w:eastAsia="SimSun"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3">
    <w:name w:val="Medium Shading 2 - Accent 13"/>
    <w:basedOn w:val="TableNormal"/>
    <w:next w:val="MediumShading2-Accent1"/>
    <w:uiPriority w:val="64"/>
    <w:rsid w:val="00435412"/>
    <w:rPr>
      <w:rFonts w:asciiTheme="minorHAnsi" w:eastAsia="SimSun"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133">
    <w:name w:val="Grid Table 5 Dark - Accent 133"/>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MediumShading2-Accent513">
    <w:name w:val="Medium Shading 2 - Accent 513"/>
    <w:basedOn w:val="TableNormal"/>
    <w:next w:val="MediumShading2-Accent5"/>
    <w:uiPriority w:val="64"/>
    <w:rsid w:val="00435412"/>
    <w:rPr>
      <w:rFonts w:asciiTheme="minorHAnsi" w:eastAsia="Calibr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3">
    <w:name w:val="Medium Shading 2 - Accent 113"/>
    <w:basedOn w:val="TableNormal"/>
    <w:next w:val="MediumShading2-Accent1"/>
    <w:uiPriority w:val="64"/>
    <w:rsid w:val="00435412"/>
    <w:rPr>
      <w:rFonts w:asciiTheme="minorHAnsi" w:eastAsia="Calibr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1113">
    <w:name w:val="Grid Table 5 Dark - Accent 1113"/>
    <w:basedOn w:val="TableNormal"/>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leGrid23">
    <w:name w:val="Table Grid23"/>
    <w:basedOn w:val="TableNormal"/>
    <w:next w:val="TableGrid"/>
    <w:uiPriority w:val="39"/>
    <w:rsid w:val="00435412"/>
    <w:rPr>
      <w:rFonts w:asciiTheme="minorHAnsi" w:eastAsia="Calibr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43">
    <w:name w:val="Grid Table 5 Dark - Accent 143"/>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42">
    <w:name w:val="Grid Table 5 Dark - Accent 542"/>
    <w:basedOn w:val="TableNormal"/>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TOC44">
    <w:name w:val="TOC 44"/>
    <w:basedOn w:val="Normal"/>
    <w:next w:val="Normal"/>
    <w:autoRedefine/>
    <w:uiPriority w:val="39"/>
    <w:unhideWhenUsed/>
    <w:rsid w:val="00435412"/>
    <w:pPr>
      <w:bidi w:val="0"/>
      <w:spacing w:after="100" w:line="276" w:lineRule="auto"/>
      <w:ind w:left="660"/>
    </w:pPr>
    <w:rPr>
      <w:rFonts w:asciiTheme="minorHAnsi" w:eastAsiaTheme="minorEastAsia" w:hAnsiTheme="minorHAnsi" w:cstheme="minorBidi"/>
      <w:sz w:val="22"/>
      <w:szCs w:val="22"/>
      <w:lang w:eastAsia="zh-TW"/>
    </w:rPr>
  </w:style>
  <w:style w:type="paragraph" w:customStyle="1" w:styleId="TOC54">
    <w:name w:val="TOC 54"/>
    <w:basedOn w:val="Normal"/>
    <w:next w:val="Normal"/>
    <w:autoRedefine/>
    <w:uiPriority w:val="39"/>
    <w:unhideWhenUsed/>
    <w:rsid w:val="00435412"/>
    <w:pPr>
      <w:bidi w:val="0"/>
      <w:spacing w:after="100" w:line="276" w:lineRule="auto"/>
      <w:ind w:left="880"/>
    </w:pPr>
    <w:rPr>
      <w:rFonts w:asciiTheme="minorHAnsi" w:eastAsiaTheme="minorEastAsia" w:hAnsiTheme="minorHAnsi" w:cstheme="minorBidi"/>
      <w:sz w:val="22"/>
      <w:szCs w:val="22"/>
      <w:lang w:eastAsia="zh-TW"/>
    </w:rPr>
  </w:style>
  <w:style w:type="paragraph" w:customStyle="1" w:styleId="TOC64">
    <w:name w:val="TOC 64"/>
    <w:basedOn w:val="Normal"/>
    <w:next w:val="Normal"/>
    <w:autoRedefine/>
    <w:uiPriority w:val="39"/>
    <w:unhideWhenUsed/>
    <w:rsid w:val="00435412"/>
    <w:pPr>
      <w:bidi w:val="0"/>
      <w:spacing w:after="100" w:line="276" w:lineRule="auto"/>
      <w:ind w:left="1100"/>
    </w:pPr>
    <w:rPr>
      <w:rFonts w:asciiTheme="minorHAnsi" w:eastAsiaTheme="minorEastAsia" w:hAnsiTheme="minorHAnsi" w:cstheme="minorBidi"/>
      <w:sz w:val="22"/>
      <w:szCs w:val="22"/>
      <w:lang w:eastAsia="zh-TW"/>
    </w:rPr>
  </w:style>
  <w:style w:type="paragraph" w:customStyle="1" w:styleId="TOC74">
    <w:name w:val="TOC 74"/>
    <w:basedOn w:val="Normal"/>
    <w:next w:val="Normal"/>
    <w:autoRedefine/>
    <w:uiPriority w:val="39"/>
    <w:unhideWhenUsed/>
    <w:rsid w:val="00435412"/>
    <w:pPr>
      <w:bidi w:val="0"/>
      <w:spacing w:after="100" w:line="276" w:lineRule="auto"/>
      <w:ind w:left="1320"/>
    </w:pPr>
    <w:rPr>
      <w:rFonts w:asciiTheme="minorHAnsi" w:eastAsiaTheme="minorEastAsia" w:hAnsiTheme="minorHAnsi" w:cstheme="minorBidi"/>
      <w:sz w:val="22"/>
      <w:szCs w:val="22"/>
      <w:lang w:eastAsia="zh-TW"/>
    </w:rPr>
  </w:style>
  <w:style w:type="paragraph" w:customStyle="1" w:styleId="TOC84">
    <w:name w:val="TOC 84"/>
    <w:basedOn w:val="Normal"/>
    <w:next w:val="Normal"/>
    <w:autoRedefine/>
    <w:uiPriority w:val="39"/>
    <w:unhideWhenUsed/>
    <w:rsid w:val="00435412"/>
    <w:pPr>
      <w:bidi w:val="0"/>
      <w:spacing w:after="100" w:line="276" w:lineRule="auto"/>
      <w:ind w:left="1540"/>
    </w:pPr>
    <w:rPr>
      <w:rFonts w:asciiTheme="minorHAnsi" w:eastAsiaTheme="minorEastAsia" w:hAnsiTheme="minorHAnsi" w:cstheme="minorBidi"/>
      <w:sz w:val="22"/>
      <w:szCs w:val="22"/>
      <w:lang w:eastAsia="zh-TW"/>
    </w:rPr>
  </w:style>
  <w:style w:type="paragraph" w:customStyle="1" w:styleId="TOC94">
    <w:name w:val="TOC 94"/>
    <w:basedOn w:val="Normal"/>
    <w:next w:val="Normal"/>
    <w:autoRedefine/>
    <w:uiPriority w:val="39"/>
    <w:unhideWhenUsed/>
    <w:rsid w:val="00435412"/>
    <w:pPr>
      <w:bidi w:val="0"/>
      <w:spacing w:after="100" w:line="276" w:lineRule="auto"/>
      <w:ind w:left="1760"/>
    </w:pPr>
    <w:rPr>
      <w:rFonts w:asciiTheme="minorHAnsi" w:eastAsiaTheme="minorEastAsia" w:hAnsiTheme="minorHAnsi" w:cstheme="minorBidi"/>
      <w:sz w:val="22"/>
      <w:szCs w:val="22"/>
      <w:lang w:eastAsia="zh-TW"/>
    </w:rPr>
  </w:style>
  <w:style w:type="table" w:customStyle="1" w:styleId="GridTable5Dark-Accent51131">
    <w:name w:val="Grid Table 5 Dark - Accent 51131"/>
    <w:basedOn w:val="TableNormal"/>
    <w:uiPriority w:val="50"/>
    <w:rsid w:val="00435412"/>
    <w:rPr>
      <w:rFonts w:asciiTheme="minorHAnsi" w:eastAsia="Calibr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8">
    <w:name w:val="Grid Table 5 Dark - Accent 58"/>
    <w:basedOn w:val="TableNormal"/>
    <w:next w:val="GridTable5Dark-Accent5"/>
    <w:uiPriority w:val="50"/>
    <w:rsid w:val="00435412"/>
    <w:rPr>
      <w:rFonts w:asciiTheme="minorHAnsi" w:eastAsia="SimSun"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33">
    <w:name w:val="Table Grid33"/>
    <w:basedOn w:val="TableNormal"/>
    <w:next w:val="TableGrid"/>
    <w:uiPriority w:val="59"/>
    <w:rsid w:val="00435412"/>
    <w:rPr>
      <w:rFonts w:asciiTheme="minorHAnsi" w:eastAsia="Calibr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s">
    <w:name w:val="contribs"/>
    <w:basedOn w:val="Normal"/>
    <w:rsid w:val="00435412"/>
    <w:pPr>
      <w:bidi w:val="0"/>
      <w:spacing w:before="100" w:beforeAutospacing="1" w:after="100" w:afterAutospacing="1"/>
    </w:pPr>
  </w:style>
  <w:style w:type="paragraph" w:customStyle="1" w:styleId="fm-aai">
    <w:name w:val="fm-aai"/>
    <w:basedOn w:val="Normal"/>
    <w:rsid w:val="00435412"/>
    <w:pPr>
      <w:bidi w:val="0"/>
      <w:spacing w:before="100" w:beforeAutospacing="1" w:after="100" w:afterAutospacing="1"/>
    </w:pPr>
  </w:style>
  <w:style w:type="numbering" w:customStyle="1" w:styleId="NoList111">
    <w:name w:val="No List111"/>
    <w:next w:val="NoList"/>
    <w:uiPriority w:val="99"/>
    <w:semiHidden/>
    <w:unhideWhenUsed/>
    <w:rsid w:val="00435412"/>
  </w:style>
  <w:style w:type="table" w:customStyle="1" w:styleId="GridTable5Dark-Accent117">
    <w:name w:val="Grid Table 5 Dark - Accent 117"/>
    <w:basedOn w:val="TableNormal"/>
    <w:uiPriority w:val="50"/>
    <w:rsid w:val="00435412"/>
    <w:rPr>
      <w:rFonts w:eastAsiaTheme="minorEastAsia"/>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7">
    <w:name w:val="Grid Table 5 Dark - Accent 17"/>
    <w:basedOn w:val="TableNormal"/>
    <w:next w:val="GridTable5Dark-Accent1"/>
    <w:uiPriority w:val="50"/>
    <w:rsid w:val="00435412"/>
    <w:rPr>
      <w:rFonts w:asciiTheme="minorHAnsi" w:eastAsia="Calibri" w:hAnsiTheme="minorHAnsi" w:cstheme="minorBidi"/>
      <w:sz w:val="22"/>
      <w:szCs w:val="22"/>
      <w:lang w:val="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3">
    <w:name w:val="Grid Table 6 Colorful - Accent 13"/>
    <w:basedOn w:val="TableNormal"/>
    <w:next w:val="GridTable6Colorful-Accent1"/>
    <w:uiPriority w:val="51"/>
    <w:rsid w:val="00435412"/>
    <w:rPr>
      <w:rFonts w:asciiTheme="minorHAnsi" w:eastAsia="Calibri" w:hAnsiTheme="minorHAnsi" w:cstheme="minorBidi"/>
      <w:color w:val="2F5496"/>
      <w:sz w:val="22"/>
      <w:szCs w:val="22"/>
      <w:lang w:val="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Normal10">
    <w:name w:val="Normal1"/>
    <w:basedOn w:val="DefaultParagraphFont"/>
    <w:rsid w:val="00435412"/>
  </w:style>
  <w:style w:type="table" w:customStyle="1" w:styleId="GridTable6Colorful-Accent52">
    <w:name w:val="Grid Table 6 Colorful - Accent 52"/>
    <w:basedOn w:val="TableNormal"/>
    <w:next w:val="GridTable6Colorful-Accent5"/>
    <w:uiPriority w:val="51"/>
    <w:rsid w:val="00435412"/>
    <w:rPr>
      <w:rFonts w:asciiTheme="minorHAnsi" w:eastAsia="Calibri" w:hAnsiTheme="minorHAnsi" w:cstheme="minorBidi"/>
      <w:color w:val="2E74B5"/>
      <w:sz w:val="22"/>
      <w:szCs w:val="22"/>
      <w:lang w:val="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3-Accent51">
    <w:name w:val="List Table 3 - Accent 51"/>
    <w:basedOn w:val="TableNormal"/>
    <w:next w:val="ListTable3-Accent5"/>
    <w:uiPriority w:val="48"/>
    <w:rsid w:val="00435412"/>
    <w:rPr>
      <w:rFonts w:asciiTheme="minorHAnsi" w:eastAsia="Calibri" w:hAnsiTheme="minorHAnsi" w:cstheme="minorBidi"/>
      <w:sz w:val="22"/>
      <w:szCs w:val="22"/>
      <w:lang w:val="en-GB"/>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styleId="GridTable6Colorful-Accent1">
    <w:name w:val="Grid Table 6 Colorful Accent 1"/>
    <w:basedOn w:val="TableNormal"/>
    <w:uiPriority w:val="51"/>
    <w:rsid w:val="00435412"/>
    <w:rPr>
      <w:rFonts w:asciiTheme="minorHAnsi" w:eastAsiaTheme="minorEastAsia" w:hAnsiTheme="minorHAnsi" w:cstheme="minorBidi"/>
      <w:color w:val="2F5496" w:themeColor="accent1" w:themeShade="BF"/>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435412"/>
    <w:rPr>
      <w:rFonts w:asciiTheme="minorHAnsi" w:eastAsiaTheme="minorEastAsia" w:hAnsiTheme="minorHAnsi" w:cstheme="minorBidi"/>
      <w:color w:val="2E74B5" w:themeColor="accent5" w:themeShade="BF"/>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5">
    <w:name w:val="List Table 3 Accent 5"/>
    <w:basedOn w:val="TableNormal"/>
    <w:uiPriority w:val="48"/>
    <w:rsid w:val="00435412"/>
    <w:rPr>
      <w:rFonts w:asciiTheme="minorHAnsi" w:eastAsiaTheme="minorEastAsia" w:hAnsiTheme="minorHAnsi" w:cstheme="minorBidi"/>
      <w:sz w:val="22"/>
      <w:szCs w:val="22"/>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TableGrid101">
    <w:name w:val="Table Grid101"/>
    <w:basedOn w:val="TableNormal"/>
    <w:next w:val="TableGrid"/>
    <w:uiPriority w:val="39"/>
    <w:rsid w:val="00435412"/>
    <w:rPr>
      <w:rFonts w:asciiTheme="minorHAnsi" w:eastAsia="Calibr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35412"/>
    <w:rPr>
      <w:rFonts w:asciiTheme="minorHAnsi" w:eastAsiaTheme="minorHAnsi" w:hAnsiTheme="minorHAnsi" w:cstheme="minorBidi"/>
      <w:kern w:val="2"/>
      <w:sz w:val="22"/>
      <w:szCs w:val="2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011">
    <w:name w:val="Table Grid1011"/>
    <w:basedOn w:val="TableNormal"/>
    <w:next w:val="TableGrid"/>
    <w:uiPriority w:val="39"/>
    <w:rsid w:val="0043541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ne-clamp-1">
    <w:name w:val="line-clamp-1"/>
    <w:basedOn w:val="DefaultParagraphFont"/>
    <w:rsid w:val="00906F97"/>
  </w:style>
  <w:style w:type="character" w:customStyle="1" w:styleId="UnresolvedMention6">
    <w:name w:val="Unresolved Mention6"/>
    <w:basedOn w:val="DefaultParagraphFont"/>
    <w:uiPriority w:val="99"/>
    <w:semiHidden/>
    <w:unhideWhenUsed/>
    <w:rsid w:val="007A0B6E"/>
    <w:rPr>
      <w:color w:val="605E5C"/>
      <w:shd w:val="clear" w:color="auto" w:fill="E1DFDD"/>
    </w:rPr>
  </w:style>
  <w:style w:type="paragraph" w:customStyle="1" w:styleId="H0">
    <w:name w:val="H"/>
    <w:basedOn w:val="P"/>
    <w:link w:val="HChar0"/>
    <w:qFormat/>
    <w:rsid w:val="001323CB"/>
    <w:pPr>
      <w:ind w:firstLine="0"/>
    </w:pPr>
    <w:rPr>
      <w:b/>
      <w:bCs/>
    </w:rPr>
  </w:style>
  <w:style w:type="character" w:customStyle="1" w:styleId="HChar0">
    <w:name w:val="H Char"/>
    <w:basedOn w:val="PChar"/>
    <w:link w:val="H0"/>
    <w:rsid w:val="001323CB"/>
    <w:rPr>
      <w:rFonts w:eastAsia="SimSun"/>
      <w:b/>
      <w:bCs/>
      <w:color w:val="000000"/>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78857126">
      <w:bodyDiv w:val="1"/>
      <w:marLeft w:val="0"/>
      <w:marRight w:val="0"/>
      <w:marTop w:val="0"/>
      <w:marBottom w:val="0"/>
      <w:divBdr>
        <w:top w:val="none" w:sz="0" w:space="0" w:color="auto"/>
        <w:left w:val="none" w:sz="0" w:space="0" w:color="auto"/>
        <w:bottom w:val="none" w:sz="0" w:space="0" w:color="auto"/>
        <w:right w:val="none" w:sz="0" w:space="0" w:color="auto"/>
      </w:divBdr>
      <w:divsChild>
        <w:div w:id="506944065">
          <w:marLeft w:val="0"/>
          <w:marRight w:val="0"/>
          <w:marTop w:val="0"/>
          <w:marBottom w:val="0"/>
          <w:divBdr>
            <w:top w:val="none" w:sz="0" w:space="0" w:color="auto"/>
            <w:left w:val="none" w:sz="0" w:space="0" w:color="auto"/>
            <w:bottom w:val="none" w:sz="0" w:space="0" w:color="auto"/>
            <w:right w:val="none" w:sz="0" w:space="0" w:color="auto"/>
          </w:divBdr>
          <w:divsChild>
            <w:div w:id="1548834826">
              <w:marLeft w:val="0"/>
              <w:marRight w:val="0"/>
              <w:marTop w:val="0"/>
              <w:marBottom w:val="0"/>
              <w:divBdr>
                <w:top w:val="none" w:sz="0" w:space="0" w:color="auto"/>
                <w:left w:val="none" w:sz="0" w:space="0" w:color="auto"/>
                <w:bottom w:val="none" w:sz="0" w:space="0" w:color="auto"/>
                <w:right w:val="none" w:sz="0" w:space="0" w:color="auto"/>
              </w:divBdr>
              <w:divsChild>
                <w:div w:id="315762683">
                  <w:marLeft w:val="0"/>
                  <w:marRight w:val="0"/>
                  <w:marTop w:val="0"/>
                  <w:marBottom w:val="0"/>
                  <w:divBdr>
                    <w:top w:val="none" w:sz="0" w:space="0" w:color="auto"/>
                    <w:left w:val="none" w:sz="0" w:space="0" w:color="auto"/>
                    <w:bottom w:val="none" w:sz="0" w:space="0" w:color="auto"/>
                    <w:right w:val="none" w:sz="0" w:space="0" w:color="auto"/>
                  </w:divBdr>
                  <w:divsChild>
                    <w:div w:id="14682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195167825">
      <w:bodyDiv w:val="1"/>
      <w:marLeft w:val="0"/>
      <w:marRight w:val="0"/>
      <w:marTop w:val="0"/>
      <w:marBottom w:val="0"/>
      <w:divBdr>
        <w:top w:val="none" w:sz="0" w:space="0" w:color="auto"/>
        <w:left w:val="none" w:sz="0" w:space="0" w:color="auto"/>
        <w:bottom w:val="none" w:sz="0" w:space="0" w:color="auto"/>
        <w:right w:val="none" w:sz="0" w:space="0" w:color="auto"/>
      </w:divBdr>
      <w:divsChild>
        <w:div w:id="994844037">
          <w:marLeft w:val="0"/>
          <w:marRight w:val="0"/>
          <w:marTop w:val="0"/>
          <w:marBottom w:val="0"/>
          <w:divBdr>
            <w:top w:val="none" w:sz="0" w:space="0" w:color="auto"/>
            <w:left w:val="none" w:sz="0" w:space="0" w:color="auto"/>
            <w:bottom w:val="none" w:sz="0" w:space="0" w:color="auto"/>
            <w:right w:val="none" w:sz="0" w:space="0" w:color="auto"/>
          </w:divBdr>
          <w:divsChild>
            <w:div w:id="990794089">
              <w:marLeft w:val="0"/>
              <w:marRight w:val="0"/>
              <w:marTop w:val="0"/>
              <w:marBottom w:val="0"/>
              <w:divBdr>
                <w:top w:val="none" w:sz="0" w:space="0" w:color="auto"/>
                <w:left w:val="none" w:sz="0" w:space="0" w:color="auto"/>
                <w:bottom w:val="none" w:sz="0" w:space="0" w:color="auto"/>
                <w:right w:val="none" w:sz="0" w:space="0" w:color="auto"/>
              </w:divBdr>
              <w:divsChild>
                <w:div w:id="383330919">
                  <w:marLeft w:val="0"/>
                  <w:marRight w:val="0"/>
                  <w:marTop w:val="0"/>
                  <w:marBottom w:val="0"/>
                  <w:divBdr>
                    <w:top w:val="none" w:sz="0" w:space="0" w:color="auto"/>
                    <w:left w:val="none" w:sz="0" w:space="0" w:color="auto"/>
                    <w:bottom w:val="none" w:sz="0" w:space="0" w:color="auto"/>
                    <w:right w:val="none" w:sz="0" w:space="0" w:color="auto"/>
                  </w:divBdr>
                  <w:divsChild>
                    <w:div w:id="19392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992673">
          <w:marLeft w:val="0"/>
          <w:marRight w:val="0"/>
          <w:marTop w:val="0"/>
          <w:marBottom w:val="0"/>
          <w:divBdr>
            <w:top w:val="none" w:sz="0" w:space="0" w:color="auto"/>
            <w:left w:val="none" w:sz="0" w:space="0" w:color="auto"/>
            <w:bottom w:val="none" w:sz="0" w:space="0" w:color="auto"/>
            <w:right w:val="none" w:sz="0" w:space="0" w:color="auto"/>
          </w:divBdr>
          <w:divsChild>
            <w:div w:id="1491749533">
              <w:marLeft w:val="0"/>
              <w:marRight w:val="0"/>
              <w:marTop w:val="0"/>
              <w:marBottom w:val="0"/>
              <w:divBdr>
                <w:top w:val="none" w:sz="0" w:space="0" w:color="auto"/>
                <w:left w:val="none" w:sz="0" w:space="0" w:color="auto"/>
                <w:bottom w:val="none" w:sz="0" w:space="0" w:color="auto"/>
                <w:right w:val="none" w:sz="0" w:space="0" w:color="auto"/>
              </w:divBdr>
              <w:divsChild>
                <w:div w:id="1579292065">
                  <w:marLeft w:val="0"/>
                  <w:marRight w:val="0"/>
                  <w:marTop w:val="0"/>
                  <w:marBottom w:val="0"/>
                  <w:divBdr>
                    <w:top w:val="none" w:sz="0" w:space="0" w:color="auto"/>
                    <w:left w:val="none" w:sz="0" w:space="0" w:color="auto"/>
                    <w:bottom w:val="none" w:sz="0" w:space="0" w:color="auto"/>
                    <w:right w:val="none" w:sz="0" w:space="0" w:color="auto"/>
                  </w:divBdr>
                  <w:divsChild>
                    <w:div w:id="16463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13202420">
      <w:bodyDiv w:val="1"/>
      <w:marLeft w:val="0"/>
      <w:marRight w:val="0"/>
      <w:marTop w:val="0"/>
      <w:marBottom w:val="0"/>
      <w:divBdr>
        <w:top w:val="none" w:sz="0" w:space="0" w:color="auto"/>
        <w:left w:val="none" w:sz="0" w:space="0" w:color="auto"/>
        <w:bottom w:val="none" w:sz="0" w:space="0" w:color="auto"/>
        <w:right w:val="none" w:sz="0" w:space="0" w:color="auto"/>
      </w:divBdr>
      <w:divsChild>
        <w:div w:id="1849169682">
          <w:marLeft w:val="0"/>
          <w:marRight w:val="0"/>
          <w:marTop w:val="0"/>
          <w:marBottom w:val="0"/>
          <w:divBdr>
            <w:top w:val="none" w:sz="0" w:space="0" w:color="auto"/>
            <w:left w:val="none" w:sz="0" w:space="0" w:color="auto"/>
            <w:bottom w:val="none" w:sz="0" w:space="0" w:color="auto"/>
            <w:right w:val="none" w:sz="0" w:space="0" w:color="auto"/>
          </w:divBdr>
          <w:divsChild>
            <w:div w:id="1773738526">
              <w:marLeft w:val="0"/>
              <w:marRight w:val="0"/>
              <w:marTop w:val="0"/>
              <w:marBottom w:val="0"/>
              <w:divBdr>
                <w:top w:val="none" w:sz="0" w:space="0" w:color="auto"/>
                <w:left w:val="none" w:sz="0" w:space="0" w:color="auto"/>
                <w:bottom w:val="none" w:sz="0" w:space="0" w:color="auto"/>
                <w:right w:val="none" w:sz="0" w:space="0" w:color="auto"/>
              </w:divBdr>
              <w:divsChild>
                <w:div w:id="1347445953">
                  <w:marLeft w:val="0"/>
                  <w:marRight w:val="0"/>
                  <w:marTop w:val="0"/>
                  <w:marBottom w:val="0"/>
                  <w:divBdr>
                    <w:top w:val="none" w:sz="0" w:space="0" w:color="auto"/>
                    <w:left w:val="none" w:sz="0" w:space="0" w:color="auto"/>
                    <w:bottom w:val="none" w:sz="0" w:space="0" w:color="auto"/>
                    <w:right w:val="none" w:sz="0" w:space="0" w:color="auto"/>
                  </w:divBdr>
                  <w:divsChild>
                    <w:div w:id="125732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80382919">
      <w:bodyDiv w:val="1"/>
      <w:marLeft w:val="0"/>
      <w:marRight w:val="0"/>
      <w:marTop w:val="0"/>
      <w:marBottom w:val="0"/>
      <w:divBdr>
        <w:top w:val="none" w:sz="0" w:space="0" w:color="auto"/>
        <w:left w:val="none" w:sz="0" w:space="0" w:color="auto"/>
        <w:bottom w:val="none" w:sz="0" w:space="0" w:color="auto"/>
        <w:right w:val="none" w:sz="0" w:space="0" w:color="auto"/>
      </w:divBdr>
      <w:divsChild>
        <w:div w:id="689332331">
          <w:marLeft w:val="0"/>
          <w:marRight w:val="0"/>
          <w:marTop w:val="0"/>
          <w:marBottom w:val="0"/>
          <w:divBdr>
            <w:top w:val="none" w:sz="0" w:space="0" w:color="auto"/>
            <w:left w:val="none" w:sz="0" w:space="0" w:color="auto"/>
            <w:bottom w:val="none" w:sz="0" w:space="0" w:color="auto"/>
            <w:right w:val="none" w:sz="0" w:space="0" w:color="auto"/>
          </w:divBdr>
          <w:divsChild>
            <w:div w:id="669720436">
              <w:marLeft w:val="0"/>
              <w:marRight w:val="0"/>
              <w:marTop w:val="0"/>
              <w:marBottom w:val="0"/>
              <w:divBdr>
                <w:top w:val="none" w:sz="0" w:space="0" w:color="auto"/>
                <w:left w:val="none" w:sz="0" w:space="0" w:color="auto"/>
                <w:bottom w:val="none" w:sz="0" w:space="0" w:color="auto"/>
                <w:right w:val="none" w:sz="0" w:space="0" w:color="auto"/>
              </w:divBdr>
              <w:divsChild>
                <w:div w:id="1657999465">
                  <w:marLeft w:val="0"/>
                  <w:marRight w:val="0"/>
                  <w:marTop w:val="0"/>
                  <w:marBottom w:val="0"/>
                  <w:divBdr>
                    <w:top w:val="none" w:sz="0" w:space="0" w:color="auto"/>
                    <w:left w:val="none" w:sz="0" w:space="0" w:color="auto"/>
                    <w:bottom w:val="none" w:sz="0" w:space="0" w:color="auto"/>
                    <w:right w:val="none" w:sz="0" w:space="0" w:color="auto"/>
                  </w:divBdr>
                  <w:divsChild>
                    <w:div w:id="151889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49765701">
      <w:bodyDiv w:val="1"/>
      <w:marLeft w:val="0"/>
      <w:marRight w:val="0"/>
      <w:marTop w:val="0"/>
      <w:marBottom w:val="0"/>
      <w:divBdr>
        <w:top w:val="none" w:sz="0" w:space="0" w:color="auto"/>
        <w:left w:val="none" w:sz="0" w:space="0" w:color="auto"/>
        <w:bottom w:val="none" w:sz="0" w:space="0" w:color="auto"/>
        <w:right w:val="none" w:sz="0" w:space="0" w:color="auto"/>
      </w:divBdr>
      <w:divsChild>
        <w:div w:id="1577082607">
          <w:marLeft w:val="0"/>
          <w:marRight w:val="0"/>
          <w:marTop w:val="0"/>
          <w:marBottom w:val="0"/>
          <w:divBdr>
            <w:top w:val="none" w:sz="0" w:space="0" w:color="auto"/>
            <w:left w:val="none" w:sz="0" w:space="0" w:color="auto"/>
            <w:bottom w:val="none" w:sz="0" w:space="0" w:color="auto"/>
            <w:right w:val="none" w:sz="0" w:space="0" w:color="auto"/>
          </w:divBdr>
          <w:divsChild>
            <w:div w:id="135923701">
              <w:marLeft w:val="0"/>
              <w:marRight w:val="0"/>
              <w:marTop w:val="0"/>
              <w:marBottom w:val="0"/>
              <w:divBdr>
                <w:top w:val="none" w:sz="0" w:space="0" w:color="auto"/>
                <w:left w:val="none" w:sz="0" w:space="0" w:color="auto"/>
                <w:bottom w:val="none" w:sz="0" w:space="0" w:color="auto"/>
                <w:right w:val="none" w:sz="0" w:space="0" w:color="auto"/>
              </w:divBdr>
              <w:divsChild>
                <w:div w:id="839588986">
                  <w:marLeft w:val="0"/>
                  <w:marRight w:val="0"/>
                  <w:marTop w:val="0"/>
                  <w:marBottom w:val="0"/>
                  <w:divBdr>
                    <w:top w:val="none" w:sz="0" w:space="0" w:color="auto"/>
                    <w:left w:val="none" w:sz="0" w:space="0" w:color="auto"/>
                    <w:bottom w:val="none" w:sz="0" w:space="0" w:color="auto"/>
                    <w:right w:val="none" w:sz="0" w:space="0" w:color="auto"/>
                  </w:divBdr>
                  <w:divsChild>
                    <w:div w:id="155203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4084984">
      <w:bodyDiv w:val="1"/>
      <w:marLeft w:val="0"/>
      <w:marRight w:val="0"/>
      <w:marTop w:val="0"/>
      <w:marBottom w:val="0"/>
      <w:divBdr>
        <w:top w:val="none" w:sz="0" w:space="0" w:color="auto"/>
        <w:left w:val="none" w:sz="0" w:space="0" w:color="auto"/>
        <w:bottom w:val="none" w:sz="0" w:space="0" w:color="auto"/>
        <w:right w:val="none" w:sz="0" w:space="0" w:color="auto"/>
      </w:divBdr>
      <w:divsChild>
        <w:div w:id="757336399">
          <w:marLeft w:val="0"/>
          <w:marRight w:val="0"/>
          <w:marTop w:val="0"/>
          <w:marBottom w:val="0"/>
          <w:divBdr>
            <w:top w:val="none" w:sz="0" w:space="0" w:color="auto"/>
            <w:left w:val="none" w:sz="0" w:space="0" w:color="auto"/>
            <w:bottom w:val="none" w:sz="0" w:space="0" w:color="auto"/>
            <w:right w:val="none" w:sz="0" w:space="0" w:color="auto"/>
          </w:divBdr>
          <w:divsChild>
            <w:div w:id="593587562">
              <w:marLeft w:val="0"/>
              <w:marRight w:val="0"/>
              <w:marTop w:val="0"/>
              <w:marBottom w:val="0"/>
              <w:divBdr>
                <w:top w:val="none" w:sz="0" w:space="0" w:color="auto"/>
                <w:left w:val="none" w:sz="0" w:space="0" w:color="auto"/>
                <w:bottom w:val="none" w:sz="0" w:space="0" w:color="auto"/>
                <w:right w:val="none" w:sz="0" w:space="0" w:color="auto"/>
              </w:divBdr>
              <w:divsChild>
                <w:div w:id="881525334">
                  <w:marLeft w:val="0"/>
                  <w:marRight w:val="0"/>
                  <w:marTop w:val="0"/>
                  <w:marBottom w:val="0"/>
                  <w:divBdr>
                    <w:top w:val="none" w:sz="0" w:space="0" w:color="auto"/>
                    <w:left w:val="none" w:sz="0" w:space="0" w:color="auto"/>
                    <w:bottom w:val="none" w:sz="0" w:space="0" w:color="auto"/>
                    <w:right w:val="none" w:sz="0" w:space="0" w:color="auto"/>
                  </w:divBdr>
                  <w:divsChild>
                    <w:div w:id="544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048655">
      <w:bodyDiv w:val="1"/>
      <w:marLeft w:val="0"/>
      <w:marRight w:val="0"/>
      <w:marTop w:val="0"/>
      <w:marBottom w:val="0"/>
      <w:divBdr>
        <w:top w:val="none" w:sz="0" w:space="0" w:color="auto"/>
        <w:left w:val="none" w:sz="0" w:space="0" w:color="auto"/>
        <w:bottom w:val="none" w:sz="0" w:space="0" w:color="auto"/>
        <w:right w:val="none" w:sz="0" w:space="0" w:color="auto"/>
      </w:divBdr>
      <w:divsChild>
        <w:div w:id="1217545668">
          <w:marLeft w:val="0"/>
          <w:marRight w:val="0"/>
          <w:marTop w:val="0"/>
          <w:marBottom w:val="0"/>
          <w:divBdr>
            <w:top w:val="none" w:sz="0" w:space="0" w:color="auto"/>
            <w:left w:val="none" w:sz="0" w:space="0" w:color="auto"/>
            <w:bottom w:val="none" w:sz="0" w:space="0" w:color="auto"/>
            <w:right w:val="none" w:sz="0" w:space="0" w:color="auto"/>
          </w:divBdr>
          <w:divsChild>
            <w:div w:id="1449352420">
              <w:marLeft w:val="0"/>
              <w:marRight w:val="0"/>
              <w:marTop w:val="0"/>
              <w:marBottom w:val="0"/>
              <w:divBdr>
                <w:top w:val="none" w:sz="0" w:space="0" w:color="auto"/>
                <w:left w:val="none" w:sz="0" w:space="0" w:color="auto"/>
                <w:bottom w:val="none" w:sz="0" w:space="0" w:color="auto"/>
                <w:right w:val="none" w:sz="0" w:space="0" w:color="auto"/>
              </w:divBdr>
              <w:divsChild>
                <w:div w:id="1122765336">
                  <w:marLeft w:val="0"/>
                  <w:marRight w:val="0"/>
                  <w:marTop w:val="0"/>
                  <w:marBottom w:val="0"/>
                  <w:divBdr>
                    <w:top w:val="none" w:sz="0" w:space="0" w:color="auto"/>
                    <w:left w:val="none" w:sz="0" w:space="0" w:color="auto"/>
                    <w:bottom w:val="none" w:sz="0" w:space="0" w:color="auto"/>
                    <w:right w:val="none" w:sz="0" w:space="0" w:color="auto"/>
                  </w:divBdr>
                  <w:divsChild>
                    <w:div w:id="195883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1389826">
      <w:bodyDiv w:val="1"/>
      <w:marLeft w:val="0"/>
      <w:marRight w:val="0"/>
      <w:marTop w:val="0"/>
      <w:marBottom w:val="0"/>
      <w:divBdr>
        <w:top w:val="none" w:sz="0" w:space="0" w:color="auto"/>
        <w:left w:val="none" w:sz="0" w:space="0" w:color="auto"/>
        <w:bottom w:val="none" w:sz="0" w:space="0" w:color="auto"/>
        <w:right w:val="none" w:sz="0" w:space="0" w:color="auto"/>
      </w:divBdr>
      <w:divsChild>
        <w:div w:id="1200974879">
          <w:marLeft w:val="0"/>
          <w:marRight w:val="0"/>
          <w:marTop w:val="0"/>
          <w:marBottom w:val="0"/>
          <w:divBdr>
            <w:top w:val="none" w:sz="0" w:space="0" w:color="auto"/>
            <w:left w:val="none" w:sz="0" w:space="0" w:color="auto"/>
            <w:bottom w:val="none" w:sz="0" w:space="0" w:color="auto"/>
            <w:right w:val="none" w:sz="0" w:space="0" w:color="auto"/>
          </w:divBdr>
          <w:divsChild>
            <w:div w:id="1123230130">
              <w:marLeft w:val="0"/>
              <w:marRight w:val="0"/>
              <w:marTop w:val="0"/>
              <w:marBottom w:val="0"/>
              <w:divBdr>
                <w:top w:val="none" w:sz="0" w:space="0" w:color="auto"/>
                <w:left w:val="none" w:sz="0" w:space="0" w:color="auto"/>
                <w:bottom w:val="none" w:sz="0" w:space="0" w:color="auto"/>
                <w:right w:val="none" w:sz="0" w:space="0" w:color="auto"/>
              </w:divBdr>
              <w:divsChild>
                <w:div w:id="471753630">
                  <w:marLeft w:val="0"/>
                  <w:marRight w:val="0"/>
                  <w:marTop w:val="0"/>
                  <w:marBottom w:val="0"/>
                  <w:divBdr>
                    <w:top w:val="none" w:sz="0" w:space="0" w:color="auto"/>
                    <w:left w:val="none" w:sz="0" w:space="0" w:color="auto"/>
                    <w:bottom w:val="none" w:sz="0" w:space="0" w:color="auto"/>
                    <w:right w:val="none" w:sz="0" w:space="0" w:color="auto"/>
                  </w:divBdr>
                  <w:divsChild>
                    <w:div w:id="27121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26006458">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2450855">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74653103">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16777357">
      <w:bodyDiv w:val="1"/>
      <w:marLeft w:val="0"/>
      <w:marRight w:val="0"/>
      <w:marTop w:val="0"/>
      <w:marBottom w:val="0"/>
      <w:divBdr>
        <w:top w:val="none" w:sz="0" w:space="0" w:color="auto"/>
        <w:left w:val="none" w:sz="0" w:space="0" w:color="auto"/>
        <w:bottom w:val="none" w:sz="0" w:space="0" w:color="auto"/>
        <w:right w:val="none" w:sz="0" w:space="0" w:color="auto"/>
      </w:divBdr>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52043984">
      <w:bodyDiv w:val="1"/>
      <w:marLeft w:val="0"/>
      <w:marRight w:val="0"/>
      <w:marTop w:val="0"/>
      <w:marBottom w:val="0"/>
      <w:divBdr>
        <w:top w:val="none" w:sz="0" w:space="0" w:color="auto"/>
        <w:left w:val="none" w:sz="0" w:space="0" w:color="auto"/>
        <w:bottom w:val="none" w:sz="0" w:space="0" w:color="auto"/>
        <w:right w:val="none" w:sz="0" w:space="0" w:color="auto"/>
      </w:divBdr>
      <w:divsChild>
        <w:div w:id="1100099078">
          <w:marLeft w:val="0"/>
          <w:marRight w:val="0"/>
          <w:marTop w:val="0"/>
          <w:marBottom w:val="0"/>
          <w:divBdr>
            <w:top w:val="none" w:sz="0" w:space="0" w:color="auto"/>
            <w:left w:val="none" w:sz="0" w:space="0" w:color="auto"/>
            <w:bottom w:val="none" w:sz="0" w:space="0" w:color="auto"/>
            <w:right w:val="none" w:sz="0" w:space="0" w:color="auto"/>
          </w:divBdr>
          <w:divsChild>
            <w:div w:id="846215167">
              <w:marLeft w:val="0"/>
              <w:marRight w:val="0"/>
              <w:marTop w:val="0"/>
              <w:marBottom w:val="0"/>
              <w:divBdr>
                <w:top w:val="none" w:sz="0" w:space="0" w:color="auto"/>
                <w:left w:val="none" w:sz="0" w:space="0" w:color="auto"/>
                <w:bottom w:val="none" w:sz="0" w:space="0" w:color="auto"/>
                <w:right w:val="none" w:sz="0" w:space="0" w:color="auto"/>
              </w:divBdr>
              <w:divsChild>
                <w:div w:id="1461000252">
                  <w:marLeft w:val="0"/>
                  <w:marRight w:val="0"/>
                  <w:marTop w:val="0"/>
                  <w:marBottom w:val="0"/>
                  <w:divBdr>
                    <w:top w:val="none" w:sz="0" w:space="0" w:color="auto"/>
                    <w:left w:val="none" w:sz="0" w:space="0" w:color="auto"/>
                    <w:bottom w:val="none" w:sz="0" w:space="0" w:color="auto"/>
                    <w:right w:val="none" w:sz="0" w:space="0" w:color="auto"/>
                  </w:divBdr>
                  <w:divsChild>
                    <w:div w:id="64829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19351460">
      <w:bodyDiv w:val="1"/>
      <w:marLeft w:val="0"/>
      <w:marRight w:val="0"/>
      <w:marTop w:val="0"/>
      <w:marBottom w:val="0"/>
      <w:divBdr>
        <w:top w:val="none" w:sz="0" w:space="0" w:color="auto"/>
        <w:left w:val="none" w:sz="0" w:space="0" w:color="auto"/>
        <w:bottom w:val="none" w:sz="0" w:space="0" w:color="auto"/>
        <w:right w:val="none" w:sz="0" w:space="0" w:color="auto"/>
      </w:divBdr>
      <w:divsChild>
        <w:div w:id="1246301586">
          <w:marLeft w:val="0"/>
          <w:marRight w:val="0"/>
          <w:marTop w:val="0"/>
          <w:marBottom w:val="0"/>
          <w:divBdr>
            <w:top w:val="none" w:sz="0" w:space="0" w:color="auto"/>
            <w:left w:val="none" w:sz="0" w:space="0" w:color="auto"/>
            <w:bottom w:val="none" w:sz="0" w:space="0" w:color="auto"/>
            <w:right w:val="none" w:sz="0" w:space="0" w:color="auto"/>
          </w:divBdr>
          <w:divsChild>
            <w:div w:id="844780595">
              <w:marLeft w:val="0"/>
              <w:marRight w:val="0"/>
              <w:marTop w:val="0"/>
              <w:marBottom w:val="0"/>
              <w:divBdr>
                <w:top w:val="none" w:sz="0" w:space="0" w:color="auto"/>
                <w:left w:val="none" w:sz="0" w:space="0" w:color="auto"/>
                <w:bottom w:val="none" w:sz="0" w:space="0" w:color="auto"/>
                <w:right w:val="none" w:sz="0" w:space="0" w:color="auto"/>
              </w:divBdr>
              <w:divsChild>
                <w:div w:id="720590365">
                  <w:marLeft w:val="0"/>
                  <w:marRight w:val="0"/>
                  <w:marTop w:val="0"/>
                  <w:marBottom w:val="0"/>
                  <w:divBdr>
                    <w:top w:val="none" w:sz="0" w:space="0" w:color="auto"/>
                    <w:left w:val="none" w:sz="0" w:space="0" w:color="auto"/>
                    <w:bottom w:val="none" w:sz="0" w:space="0" w:color="auto"/>
                    <w:right w:val="none" w:sz="0" w:space="0" w:color="auto"/>
                  </w:divBdr>
                  <w:divsChild>
                    <w:div w:id="32813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1409943">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995959181">
      <w:bodyDiv w:val="1"/>
      <w:marLeft w:val="0"/>
      <w:marRight w:val="0"/>
      <w:marTop w:val="0"/>
      <w:marBottom w:val="0"/>
      <w:divBdr>
        <w:top w:val="none" w:sz="0" w:space="0" w:color="auto"/>
        <w:left w:val="none" w:sz="0" w:space="0" w:color="auto"/>
        <w:bottom w:val="none" w:sz="0" w:space="0" w:color="auto"/>
        <w:right w:val="none" w:sz="0" w:space="0" w:color="auto"/>
      </w:divBdr>
      <w:divsChild>
        <w:div w:id="1814252984">
          <w:marLeft w:val="0"/>
          <w:marRight w:val="0"/>
          <w:marTop w:val="0"/>
          <w:marBottom w:val="0"/>
          <w:divBdr>
            <w:top w:val="none" w:sz="0" w:space="0" w:color="auto"/>
            <w:left w:val="none" w:sz="0" w:space="0" w:color="auto"/>
            <w:bottom w:val="none" w:sz="0" w:space="0" w:color="auto"/>
            <w:right w:val="none" w:sz="0" w:space="0" w:color="auto"/>
          </w:divBdr>
          <w:divsChild>
            <w:div w:id="343215051">
              <w:marLeft w:val="0"/>
              <w:marRight w:val="0"/>
              <w:marTop w:val="0"/>
              <w:marBottom w:val="0"/>
              <w:divBdr>
                <w:top w:val="none" w:sz="0" w:space="0" w:color="auto"/>
                <w:left w:val="none" w:sz="0" w:space="0" w:color="auto"/>
                <w:bottom w:val="none" w:sz="0" w:space="0" w:color="auto"/>
                <w:right w:val="none" w:sz="0" w:space="0" w:color="auto"/>
              </w:divBdr>
              <w:divsChild>
                <w:div w:id="676612175">
                  <w:marLeft w:val="0"/>
                  <w:marRight w:val="0"/>
                  <w:marTop w:val="0"/>
                  <w:marBottom w:val="0"/>
                  <w:divBdr>
                    <w:top w:val="none" w:sz="0" w:space="0" w:color="auto"/>
                    <w:left w:val="none" w:sz="0" w:space="0" w:color="auto"/>
                    <w:bottom w:val="none" w:sz="0" w:space="0" w:color="auto"/>
                    <w:right w:val="none" w:sz="0" w:space="0" w:color="auto"/>
                  </w:divBdr>
                  <w:divsChild>
                    <w:div w:id="177205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010532">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16882717">
      <w:bodyDiv w:val="1"/>
      <w:marLeft w:val="0"/>
      <w:marRight w:val="0"/>
      <w:marTop w:val="0"/>
      <w:marBottom w:val="0"/>
      <w:divBdr>
        <w:top w:val="none" w:sz="0" w:space="0" w:color="auto"/>
        <w:left w:val="none" w:sz="0" w:space="0" w:color="auto"/>
        <w:bottom w:val="none" w:sz="0" w:space="0" w:color="auto"/>
        <w:right w:val="none" w:sz="0" w:space="0" w:color="auto"/>
      </w:divBdr>
      <w:divsChild>
        <w:div w:id="833379112">
          <w:marLeft w:val="0"/>
          <w:marRight w:val="0"/>
          <w:marTop w:val="0"/>
          <w:marBottom w:val="0"/>
          <w:divBdr>
            <w:top w:val="none" w:sz="0" w:space="0" w:color="auto"/>
            <w:left w:val="none" w:sz="0" w:space="0" w:color="auto"/>
            <w:bottom w:val="none" w:sz="0" w:space="0" w:color="auto"/>
            <w:right w:val="none" w:sz="0" w:space="0" w:color="auto"/>
          </w:divBdr>
          <w:divsChild>
            <w:div w:id="1194464042">
              <w:marLeft w:val="0"/>
              <w:marRight w:val="0"/>
              <w:marTop w:val="0"/>
              <w:marBottom w:val="0"/>
              <w:divBdr>
                <w:top w:val="none" w:sz="0" w:space="0" w:color="auto"/>
                <w:left w:val="none" w:sz="0" w:space="0" w:color="auto"/>
                <w:bottom w:val="none" w:sz="0" w:space="0" w:color="auto"/>
                <w:right w:val="none" w:sz="0" w:space="0" w:color="auto"/>
              </w:divBdr>
              <w:divsChild>
                <w:div w:id="1632436553">
                  <w:marLeft w:val="0"/>
                  <w:marRight w:val="0"/>
                  <w:marTop w:val="0"/>
                  <w:marBottom w:val="0"/>
                  <w:divBdr>
                    <w:top w:val="none" w:sz="0" w:space="0" w:color="auto"/>
                    <w:left w:val="none" w:sz="0" w:space="0" w:color="auto"/>
                    <w:bottom w:val="none" w:sz="0" w:space="0" w:color="auto"/>
                    <w:right w:val="none" w:sz="0" w:space="0" w:color="auto"/>
                  </w:divBdr>
                  <w:divsChild>
                    <w:div w:id="98188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3810364">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55101220">
      <w:bodyDiv w:val="1"/>
      <w:marLeft w:val="0"/>
      <w:marRight w:val="0"/>
      <w:marTop w:val="0"/>
      <w:marBottom w:val="0"/>
      <w:divBdr>
        <w:top w:val="none" w:sz="0" w:space="0" w:color="auto"/>
        <w:left w:val="none" w:sz="0" w:space="0" w:color="auto"/>
        <w:bottom w:val="none" w:sz="0" w:space="0" w:color="auto"/>
        <w:right w:val="none" w:sz="0" w:space="0" w:color="auto"/>
      </w:divBdr>
      <w:divsChild>
        <w:div w:id="2113278395">
          <w:marLeft w:val="0"/>
          <w:marRight w:val="0"/>
          <w:marTop w:val="0"/>
          <w:marBottom w:val="0"/>
          <w:divBdr>
            <w:top w:val="none" w:sz="0" w:space="0" w:color="auto"/>
            <w:left w:val="none" w:sz="0" w:space="0" w:color="auto"/>
            <w:bottom w:val="none" w:sz="0" w:space="0" w:color="auto"/>
            <w:right w:val="none" w:sz="0" w:space="0" w:color="auto"/>
          </w:divBdr>
          <w:divsChild>
            <w:div w:id="459149493">
              <w:marLeft w:val="0"/>
              <w:marRight w:val="0"/>
              <w:marTop w:val="0"/>
              <w:marBottom w:val="0"/>
              <w:divBdr>
                <w:top w:val="none" w:sz="0" w:space="0" w:color="auto"/>
                <w:left w:val="none" w:sz="0" w:space="0" w:color="auto"/>
                <w:bottom w:val="none" w:sz="0" w:space="0" w:color="auto"/>
                <w:right w:val="none" w:sz="0" w:space="0" w:color="auto"/>
              </w:divBdr>
              <w:divsChild>
                <w:div w:id="1147355228">
                  <w:marLeft w:val="0"/>
                  <w:marRight w:val="0"/>
                  <w:marTop w:val="0"/>
                  <w:marBottom w:val="0"/>
                  <w:divBdr>
                    <w:top w:val="none" w:sz="0" w:space="0" w:color="auto"/>
                    <w:left w:val="none" w:sz="0" w:space="0" w:color="auto"/>
                    <w:bottom w:val="none" w:sz="0" w:space="0" w:color="auto"/>
                    <w:right w:val="none" w:sz="0" w:space="0" w:color="auto"/>
                  </w:divBdr>
                  <w:divsChild>
                    <w:div w:id="208891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64804848">
      <w:bodyDiv w:val="1"/>
      <w:marLeft w:val="0"/>
      <w:marRight w:val="0"/>
      <w:marTop w:val="0"/>
      <w:marBottom w:val="0"/>
      <w:divBdr>
        <w:top w:val="none" w:sz="0" w:space="0" w:color="auto"/>
        <w:left w:val="none" w:sz="0" w:space="0" w:color="auto"/>
        <w:bottom w:val="none" w:sz="0" w:space="0" w:color="auto"/>
        <w:right w:val="none" w:sz="0" w:space="0" w:color="auto"/>
      </w:divBdr>
      <w:divsChild>
        <w:div w:id="463237714">
          <w:marLeft w:val="0"/>
          <w:marRight w:val="0"/>
          <w:marTop w:val="0"/>
          <w:marBottom w:val="0"/>
          <w:divBdr>
            <w:top w:val="none" w:sz="0" w:space="0" w:color="auto"/>
            <w:left w:val="none" w:sz="0" w:space="0" w:color="auto"/>
            <w:bottom w:val="none" w:sz="0" w:space="0" w:color="auto"/>
            <w:right w:val="none" w:sz="0" w:space="0" w:color="auto"/>
          </w:divBdr>
          <w:divsChild>
            <w:div w:id="868373274">
              <w:marLeft w:val="0"/>
              <w:marRight w:val="0"/>
              <w:marTop w:val="0"/>
              <w:marBottom w:val="0"/>
              <w:divBdr>
                <w:top w:val="none" w:sz="0" w:space="0" w:color="auto"/>
                <w:left w:val="none" w:sz="0" w:space="0" w:color="auto"/>
                <w:bottom w:val="none" w:sz="0" w:space="0" w:color="auto"/>
                <w:right w:val="none" w:sz="0" w:space="0" w:color="auto"/>
              </w:divBdr>
              <w:divsChild>
                <w:div w:id="791635116">
                  <w:marLeft w:val="0"/>
                  <w:marRight w:val="0"/>
                  <w:marTop w:val="0"/>
                  <w:marBottom w:val="0"/>
                  <w:divBdr>
                    <w:top w:val="none" w:sz="0" w:space="0" w:color="auto"/>
                    <w:left w:val="none" w:sz="0" w:space="0" w:color="auto"/>
                    <w:bottom w:val="none" w:sz="0" w:space="0" w:color="auto"/>
                    <w:right w:val="none" w:sz="0" w:space="0" w:color="auto"/>
                  </w:divBdr>
                  <w:divsChild>
                    <w:div w:id="173631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296251514">
      <w:bodyDiv w:val="1"/>
      <w:marLeft w:val="0"/>
      <w:marRight w:val="0"/>
      <w:marTop w:val="0"/>
      <w:marBottom w:val="0"/>
      <w:divBdr>
        <w:top w:val="none" w:sz="0" w:space="0" w:color="auto"/>
        <w:left w:val="none" w:sz="0" w:space="0" w:color="auto"/>
        <w:bottom w:val="none" w:sz="0" w:space="0" w:color="auto"/>
        <w:right w:val="none" w:sz="0" w:space="0" w:color="auto"/>
      </w:divBdr>
      <w:divsChild>
        <w:div w:id="2079088035">
          <w:marLeft w:val="0"/>
          <w:marRight w:val="0"/>
          <w:marTop w:val="0"/>
          <w:marBottom w:val="0"/>
          <w:divBdr>
            <w:top w:val="none" w:sz="0" w:space="0" w:color="auto"/>
            <w:left w:val="none" w:sz="0" w:space="0" w:color="auto"/>
            <w:bottom w:val="none" w:sz="0" w:space="0" w:color="auto"/>
            <w:right w:val="none" w:sz="0" w:space="0" w:color="auto"/>
          </w:divBdr>
          <w:divsChild>
            <w:div w:id="440298240">
              <w:marLeft w:val="0"/>
              <w:marRight w:val="0"/>
              <w:marTop w:val="0"/>
              <w:marBottom w:val="0"/>
              <w:divBdr>
                <w:top w:val="none" w:sz="0" w:space="0" w:color="auto"/>
                <w:left w:val="none" w:sz="0" w:space="0" w:color="auto"/>
                <w:bottom w:val="none" w:sz="0" w:space="0" w:color="auto"/>
                <w:right w:val="none" w:sz="0" w:space="0" w:color="auto"/>
              </w:divBdr>
              <w:divsChild>
                <w:div w:id="1320160791">
                  <w:marLeft w:val="0"/>
                  <w:marRight w:val="0"/>
                  <w:marTop w:val="0"/>
                  <w:marBottom w:val="0"/>
                  <w:divBdr>
                    <w:top w:val="none" w:sz="0" w:space="0" w:color="auto"/>
                    <w:left w:val="none" w:sz="0" w:space="0" w:color="auto"/>
                    <w:bottom w:val="none" w:sz="0" w:space="0" w:color="auto"/>
                    <w:right w:val="none" w:sz="0" w:space="0" w:color="auto"/>
                  </w:divBdr>
                  <w:divsChild>
                    <w:div w:id="45675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696592">
          <w:marLeft w:val="0"/>
          <w:marRight w:val="0"/>
          <w:marTop w:val="0"/>
          <w:marBottom w:val="0"/>
          <w:divBdr>
            <w:top w:val="none" w:sz="0" w:space="0" w:color="auto"/>
            <w:left w:val="none" w:sz="0" w:space="0" w:color="auto"/>
            <w:bottom w:val="none" w:sz="0" w:space="0" w:color="auto"/>
            <w:right w:val="none" w:sz="0" w:space="0" w:color="auto"/>
          </w:divBdr>
          <w:divsChild>
            <w:div w:id="1719236831">
              <w:marLeft w:val="0"/>
              <w:marRight w:val="0"/>
              <w:marTop w:val="0"/>
              <w:marBottom w:val="0"/>
              <w:divBdr>
                <w:top w:val="none" w:sz="0" w:space="0" w:color="auto"/>
                <w:left w:val="none" w:sz="0" w:space="0" w:color="auto"/>
                <w:bottom w:val="none" w:sz="0" w:space="0" w:color="auto"/>
                <w:right w:val="none" w:sz="0" w:space="0" w:color="auto"/>
              </w:divBdr>
              <w:divsChild>
                <w:div w:id="928197441">
                  <w:marLeft w:val="0"/>
                  <w:marRight w:val="0"/>
                  <w:marTop w:val="0"/>
                  <w:marBottom w:val="0"/>
                  <w:divBdr>
                    <w:top w:val="none" w:sz="0" w:space="0" w:color="auto"/>
                    <w:left w:val="none" w:sz="0" w:space="0" w:color="auto"/>
                    <w:bottom w:val="none" w:sz="0" w:space="0" w:color="auto"/>
                    <w:right w:val="none" w:sz="0" w:space="0" w:color="auto"/>
                  </w:divBdr>
                  <w:divsChild>
                    <w:div w:id="156495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925190">
      <w:bodyDiv w:val="1"/>
      <w:marLeft w:val="0"/>
      <w:marRight w:val="0"/>
      <w:marTop w:val="0"/>
      <w:marBottom w:val="0"/>
      <w:divBdr>
        <w:top w:val="none" w:sz="0" w:space="0" w:color="auto"/>
        <w:left w:val="none" w:sz="0" w:space="0" w:color="auto"/>
        <w:bottom w:val="none" w:sz="0" w:space="0" w:color="auto"/>
        <w:right w:val="none" w:sz="0" w:space="0" w:color="auto"/>
      </w:divBdr>
      <w:divsChild>
        <w:div w:id="273293329">
          <w:marLeft w:val="0"/>
          <w:marRight w:val="0"/>
          <w:marTop w:val="0"/>
          <w:marBottom w:val="0"/>
          <w:divBdr>
            <w:top w:val="none" w:sz="0" w:space="0" w:color="auto"/>
            <w:left w:val="none" w:sz="0" w:space="0" w:color="auto"/>
            <w:bottom w:val="none" w:sz="0" w:space="0" w:color="auto"/>
            <w:right w:val="none" w:sz="0" w:space="0" w:color="auto"/>
          </w:divBdr>
          <w:divsChild>
            <w:div w:id="668945967">
              <w:marLeft w:val="0"/>
              <w:marRight w:val="0"/>
              <w:marTop w:val="0"/>
              <w:marBottom w:val="0"/>
              <w:divBdr>
                <w:top w:val="none" w:sz="0" w:space="0" w:color="auto"/>
                <w:left w:val="none" w:sz="0" w:space="0" w:color="auto"/>
                <w:bottom w:val="none" w:sz="0" w:space="0" w:color="auto"/>
                <w:right w:val="none" w:sz="0" w:space="0" w:color="auto"/>
              </w:divBdr>
              <w:divsChild>
                <w:div w:id="493884125">
                  <w:marLeft w:val="0"/>
                  <w:marRight w:val="0"/>
                  <w:marTop w:val="0"/>
                  <w:marBottom w:val="0"/>
                  <w:divBdr>
                    <w:top w:val="none" w:sz="0" w:space="0" w:color="auto"/>
                    <w:left w:val="none" w:sz="0" w:space="0" w:color="auto"/>
                    <w:bottom w:val="none" w:sz="0" w:space="0" w:color="auto"/>
                    <w:right w:val="none" w:sz="0" w:space="0" w:color="auto"/>
                  </w:divBdr>
                  <w:divsChild>
                    <w:div w:id="194453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051339">
      <w:bodyDiv w:val="1"/>
      <w:marLeft w:val="0"/>
      <w:marRight w:val="0"/>
      <w:marTop w:val="0"/>
      <w:marBottom w:val="0"/>
      <w:divBdr>
        <w:top w:val="none" w:sz="0" w:space="0" w:color="auto"/>
        <w:left w:val="none" w:sz="0" w:space="0" w:color="auto"/>
        <w:bottom w:val="none" w:sz="0" w:space="0" w:color="auto"/>
        <w:right w:val="none" w:sz="0" w:space="0" w:color="auto"/>
      </w:divBdr>
      <w:divsChild>
        <w:div w:id="947346000">
          <w:marLeft w:val="0"/>
          <w:marRight w:val="0"/>
          <w:marTop w:val="0"/>
          <w:marBottom w:val="0"/>
          <w:divBdr>
            <w:top w:val="none" w:sz="0" w:space="0" w:color="auto"/>
            <w:left w:val="none" w:sz="0" w:space="0" w:color="auto"/>
            <w:bottom w:val="none" w:sz="0" w:space="0" w:color="auto"/>
            <w:right w:val="none" w:sz="0" w:space="0" w:color="auto"/>
          </w:divBdr>
          <w:divsChild>
            <w:div w:id="1146510230">
              <w:marLeft w:val="0"/>
              <w:marRight w:val="0"/>
              <w:marTop w:val="0"/>
              <w:marBottom w:val="0"/>
              <w:divBdr>
                <w:top w:val="none" w:sz="0" w:space="0" w:color="auto"/>
                <w:left w:val="none" w:sz="0" w:space="0" w:color="auto"/>
                <w:bottom w:val="none" w:sz="0" w:space="0" w:color="auto"/>
                <w:right w:val="none" w:sz="0" w:space="0" w:color="auto"/>
              </w:divBdr>
              <w:divsChild>
                <w:div w:id="438069721">
                  <w:marLeft w:val="0"/>
                  <w:marRight w:val="0"/>
                  <w:marTop w:val="0"/>
                  <w:marBottom w:val="0"/>
                  <w:divBdr>
                    <w:top w:val="none" w:sz="0" w:space="0" w:color="auto"/>
                    <w:left w:val="none" w:sz="0" w:space="0" w:color="auto"/>
                    <w:bottom w:val="none" w:sz="0" w:space="0" w:color="auto"/>
                    <w:right w:val="none" w:sz="0" w:space="0" w:color="auto"/>
                  </w:divBdr>
                  <w:divsChild>
                    <w:div w:id="3605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74312128">
      <w:bodyDiv w:val="1"/>
      <w:marLeft w:val="0"/>
      <w:marRight w:val="0"/>
      <w:marTop w:val="0"/>
      <w:marBottom w:val="0"/>
      <w:divBdr>
        <w:top w:val="none" w:sz="0" w:space="0" w:color="auto"/>
        <w:left w:val="none" w:sz="0" w:space="0" w:color="auto"/>
        <w:bottom w:val="none" w:sz="0" w:space="0" w:color="auto"/>
        <w:right w:val="none" w:sz="0" w:space="0" w:color="auto"/>
      </w:divBdr>
      <w:divsChild>
        <w:div w:id="1264149650">
          <w:marLeft w:val="0"/>
          <w:marRight w:val="0"/>
          <w:marTop w:val="0"/>
          <w:marBottom w:val="0"/>
          <w:divBdr>
            <w:top w:val="none" w:sz="0" w:space="0" w:color="auto"/>
            <w:left w:val="none" w:sz="0" w:space="0" w:color="auto"/>
            <w:bottom w:val="none" w:sz="0" w:space="0" w:color="auto"/>
            <w:right w:val="none" w:sz="0" w:space="0" w:color="auto"/>
          </w:divBdr>
          <w:divsChild>
            <w:div w:id="1208757236">
              <w:marLeft w:val="0"/>
              <w:marRight w:val="0"/>
              <w:marTop w:val="0"/>
              <w:marBottom w:val="0"/>
              <w:divBdr>
                <w:top w:val="none" w:sz="0" w:space="0" w:color="auto"/>
                <w:left w:val="none" w:sz="0" w:space="0" w:color="auto"/>
                <w:bottom w:val="none" w:sz="0" w:space="0" w:color="auto"/>
                <w:right w:val="none" w:sz="0" w:space="0" w:color="auto"/>
              </w:divBdr>
              <w:divsChild>
                <w:div w:id="1555315007">
                  <w:marLeft w:val="0"/>
                  <w:marRight w:val="0"/>
                  <w:marTop w:val="0"/>
                  <w:marBottom w:val="0"/>
                  <w:divBdr>
                    <w:top w:val="none" w:sz="0" w:space="0" w:color="auto"/>
                    <w:left w:val="none" w:sz="0" w:space="0" w:color="auto"/>
                    <w:bottom w:val="none" w:sz="0" w:space="0" w:color="auto"/>
                    <w:right w:val="none" w:sz="0" w:space="0" w:color="auto"/>
                  </w:divBdr>
                  <w:divsChild>
                    <w:div w:id="123177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0540747">
      <w:bodyDiv w:val="1"/>
      <w:marLeft w:val="0"/>
      <w:marRight w:val="0"/>
      <w:marTop w:val="0"/>
      <w:marBottom w:val="0"/>
      <w:divBdr>
        <w:top w:val="none" w:sz="0" w:space="0" w:color="auto"/>
        <w:left w:val="none" w:sz="0" w:space="0" w:color="auto"/>
        <w:bottom w:val="none" w:sz="0" w:space="0" w:color="auto"/>
        <w:right w:val="none" w:sz="0" w:space="0" w:color="auto"/>
      </w:divBdr>
      <w:divsChild>
        <w:div w:id="1476876033">
          <w:marLeft w:val="0"/>
          <w:marRight w:val="0"/>
          <w:marTop w:val="0"/>
          <w:marBottom w:val="0"/>
          <w:divBdr>
            <w:top w:val="none" w:sz="0" w:space="0" w:color="auto"/>
            <w:left w:val="none" w:sz="0" w:space="0" w:color="auto"/>
            <w:bottom w:val="none" w:sz="0" w:space="0" w:color="auto"/>
            <w:right w:val="none" w:sz="0" w:space="0" w:color="auto"/>
          </w:divBdr>
          <w:divsChild>
            <w:div w:id="1813523221">
              <w:marLeft w:val="0"/>
              <w:marRight w:val="0"/>
              <w:marTop w:val="0"/>
              <w:marBottom w:val="0"/>
              <w:divBdr>
                <w:top w:val="none" w:sz="0" w:space="0" w:color="auto"/>
                <w:left w:val="none" w:sz="0" w:space="0" w:color="auto"/>
                <w:bottom w:val="none" w:sz="0" w:space="0" w:color="auto"/>
                <w:right w:val="none" w:sz="0" w:space="0" w:color="auto"/>
              </w:divBdr>
              <w:divsChild>
                <w:div w:id="575628655">
                  <w:marLeft w:val="0"/>
                  <w:marRight w:val="0"/>
                  <w:marTop w:val="0"/>
                  <w:marBottom w:val="0"/>
                  <w:divBdr>
                    <w:top w:val="none" w:sz="0" w:space="0" w:color="auto"/>
                    <w:left w:val="none" w:sz="0" w:space="0" w:color="auto"/>
                    <w:bottom w:val="none" w:sz="0" w:space="0" w:color="auto"/>
                    <w:right w:val="none" w:sz="0" w:space="0" w:color="auto"/>
                  </w:divBdr>
                  <w:divsChild>
                    <w:div w:id="42696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523674">
      <w:bodyDiv w:val="1"/>
      <w:marLeft w:val="0"/>
      <w:marRight w:val="0"/>
      <w:marTop w:val="0"/>
      <w:marBottom w:val="0"/>
      <w:divBdr>
        <w:top w:val="none" w:sz="0" w:space="0" w:color="auto"/>
        <w:left w:val="none" w:sz="0" w:space="0" w:color="auto"/>
        <w:bottom w:val="none" w:sz="0" w:space="0" w:color="auto"/>
        <w:right w:val="none" w:sz="0" w:space="0" w:color="auto"/>
      </w:divBdr>
      <w:divsChild>
        <w:div w:id="1984313443">
          <w:marLeft w:val="0"/>
          <w:marRight w:val="0"/>
          <w:marTop w:val="0"/>
          <w:marBottom w:val="0"/>
          <w:divBdr>
            <w:top w:val="none" w:sz="0" w:space="0" w:color="auto"/>
            <w:left w:val="none" w:sz="0" w:space="0" w:color="auto"/>
            <w:bottom w:val="none" w:sz="0" w:space="0" w:color="auto"/>
            <w:right w:val="none" w:sz="0" w:space="0" w:color="auto"/>
          </w:divBdr>
          <w:divsChild>
            <w:div w:id="275063089">
              <w:marLeft w:val="0"/>
              <w:marRight w:val="0"/>
              <w:marTop w:val="0"/>
              <w:marBottom w:val="0"/>
              <w:divBdr>
                <w:top w:val="none" w:sz="0" w:space="0" w:color="auto"/>
                <w:left w:val="none" w:sz="0" w:space="0" w:color="auto"/>
                <w:bottom w:val="none" w:sz="0" w:space="0" w:color="auto"/>
                <w:right w:val="none" w:sz="0" w:space="0" w:color="auto"/>
              </w:divBdr>
              <w:divsChild>
                <w:div w:id="1850099797">
                  <w:marLeft w:val="0"/>
                  <w:marRight w:val="0"/>
                  <w:marTop w:val="0"/>
                  <w:marBottom w:val="0"/>
                  <w:divBdr>
                    <w:top w:val="none" w:sz="0" w:space="0" w:color="auto"/>
                    <w:left w:val="none" w:sz="0" w:space="0" w:color="auto"/>
                    <w:bottom w:val="none" w:sz="0" w:space="0" w:color="auto"/>
                    <w:right w:val="none" w:sz="0" w:space="0" w:color="auto"/>
                  </w:divBdr>
                  <w:divsChild>
                    <w:div w:id="180014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494102596">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06477133">
      <w:bodyDiv w:val="1"/>
      <w:marLeft w:val="0"/>
      <w:marRight w:val="0"/>
      <w:marTop w:val="0"/>
      <w:marBottom w:val="0"/>
      <w:divBdr>
        <w:top w:val="none" w:sz="0" w:space="0" w:color="auto"/>
        <w:left w:val="none" w:sz="0" w:space="0" w:color="auto"/>
        <w:bottom w:val="none" w:sz="0" w:space="0" w:color="auto"/>
        <w:right w:val="none" w:sz="0" w:space="0" w:color="auto"/>
      </w:divBdr>
      <w:divsChild>
        <w:div w:id="1951428655">
          <w:marLeft w:val="0"/>
          <w:marRight w:val="0"/>
          <w:marTop w:val="0"/>
          <w:marBottom w:val="0"/>
          <w:divBdr>
            <w:top w:val="none" w:sz="0" w:space="0" w:color="auto"/>
            <w:left w:val="none" w:sz="0" w:space="0" w:color="auto"/>
            <w:bottom w:val="none" w:sz="0" w:space="0" w:color="auto"/>
            <w:right w:val="none" w:sz="0" w:space="0" w:color="auto"/>
          </w:divBdr>
          <w:divsChild>
            <w:div w:id="1916937138">
              <w:marLeft w:val="0"/>
              <w:marRight w:val="0"/>
              <w:marTop w:val="0"/>
              <w:marBottom w:val="0"/>
              <w:divBdr>
                <w:top w:val="none" w:sz="0" w:space="0" w:color="auto"/>
                <w:left w:val="none" w:sz="0" w:space="0" w:color="auto"/>
                <w:bottom w:val="none" w:sz="0" w:space="0" w:color="auto"/>
                <w:right w:val="none" w:sz="0" w:space="0" w:color="auto"/>
              </w:divBdr>
              <w:divsChild>
                <w:div w:id="194539177">
                  <w:marLeft w:val="0"/>
                  <w:marRight w:val="0"/>
                  <w:marTop w:val="0"/>
                  <w:marBottom w:val="0"/>
                  <w:divBdr>
                    <w:top w:val="none" w:sz="0" w:space="0" w:color="auto"/>
                    <w:left w:val="none" w:sz="0" w:space="0" w:color="auto"/>
                    <w:bottom w:val="none" w:sz="0" w:space="0" w:color="auto"/>
                    <w:right w:val="none" w:sz="0" w:space="0" w:color="auto"/>
                  </w:divBdr>
                  <w:divsChild>
                    <w:div w:id="111378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0702545">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51844995">
      <w:bodyDiv w:val="1"/>
      <w:marLeft w:val="0"/>
      <w:marRight w:val="0"/>
      <w:marTop w:val="0"/>
      <w:marBottom w:val="0"/>
      <w:divBdr>
        <w:top w:val="none" w:sz="0" w:space="0" w:color="auto"/>
        <w:left w:val="none" w:sz="0" w:space="0" w:color="auto"/>
        <w:bottom w:val="none" w:sz="0" w:space="0" w:color="auto"/>
        <w:right w:val="none" w:sz="0" w:space="0" w:color="auto"/>
      </w:divBdr>
      <w:divsChild>
        <w:div w:id="955719714">
          <w:marLeft w:val="0"/>
          <w:marRight w:val="0"/>
          <w:marTop w:val="0"/>
          <w:marBottom w:val="0"/>
          <w:divBdr>
            <w:top w:val="none" w:sz="0" w:space="0" w:color="auto"/>
            <w:left w:val="none" w:sz="0" w:space="0" w:color="auto"/>
            <w:bottom w:val="none" w:sz="0" w:space="0" w:color="auto"/>
            <w:right w:val="none" w:sz="0" w:space="0" w:color="auto"/>
          </w:divBdr>
          <w:divsChild>
            <w:div w:id="1088887361">
              <w:marLeft w:val="0"/>
              <w:marRight w:val="0"/>
              <w:marTop w:val="0"/>
              <w:marBottom w:val="0"/>
              <w:divBdr>
                <w:top w:val="none" w:sz="0" w:space="0" w:color="auto"/>
                <w:left w:val="none" w:sz="0" w:space="0" w:color="auto"/>
                <w:bottom w:val="none" w:sz="0" w:space="0" w:color="auto"/>
                <w:right w:val="none" w:sz="0" w:space="0" w:color="auto"/>
              </w:divBdr>
              <w:divsChild>
                <w:div w:id="2016110884">
                  <w:marLeft w:val="0"/>
                  <w:marRight w:val="0"/>
                  <w:marTop w:val="0"/>
                  <w:marBottom w:val="0"/>
                  <w:divBdr>
                    <w:top w:val="none" w:sz="0" w:space="0" w:color="auto"/>
                    <w:left w:val="none" w:sz="0" w:space="0" w:color="auto"/>
                    <w:bottom w:val="none" w:sz="0" w:space="0" w:color="auto"/>
                    <w:right w:val="none" w:sz="0" w:space="0" w:color="auto"/>
                  </w:divBdr>
                  <w:divsChild>
                    <w:div w:id="77549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796832210">
      <w:bodyDiv w:val="1"/>
      <w:marLeft w:val="0"/>
      <w:marRight w:val="0"/>
      <w:marTop w:val="0"/>
      <w:marBottom w:val="0"/>
      <w:divBdr>
        <w:top w:val="none" w:sz="0" w:space="0" w:color="auto"/>
        <w:left w:val="none" w:sz="0" w:space="0" w:color="auto"/>
        <w:bottom w:val="none" w:sz="0" w:space="0" w:color="auto"/>
        <w:right w:val="none" w:sz="0" w:space="0" w:color="auto"/>
      </w:divBdr>
      <w:divsChild>
        <w:div w:id="689061958">
          <w:marLeft w:val="0"/>
          <w:marRight w:val="0"/>
          <w:marTop w:val="0"/>
          <w:marBottom w:val="0"/>
          <w:divBdr>
            <w:top w:val="none" w:sz="0" w:space="0" w:color="auto"/>
            <w:left w:val="none" w:sz="0" w:space="0" w:color="auto"/>
            <w:bottom w:val="none" w:sz="0" w:space="0" w:color="auto"/>
            <w:right w:val="none" w:sz="0" w:space="0" w:color="auto"/>
          </w:divBdr>
          <w:divsChild>
            <w:div w:id="1386567951">
              <w:marLeft w:val="0"/>
              <w:marRight w:val="0"/>
              <w:marTop w:val="0"/>
              <w:marBottom w:val="0"/>
              <w:divBdr>
                <w:top w:val="none" w:sz="0" w:space="0" w:color="auto"/>
                <w:left w:val="none" w:sz="0" w:space="0" w:color="auto"/>
                <w:bottom w:val="none" w:sz="0" w:space="0" w:color="auto"/>
                <w:right w:val="none" w:sz="0" w:space="0" w:color="auto"/>
              </w:divBdr>
              <w:divsChild>
                <w:div w:id="2053112764">
                  <w:marLeft w:val="0"/>
                  <w:marRight w:val="0"/>
                  <w:marTop w:val="0"/>
                  <w:marBottom w:val="0"/>
                  <w:divBdr>
                    <w:top w:val="none" w:sz="0" w:space="0" w:color="auto"/>
                    <w:left w:val="none" w:sz="0" w:space="0" w:color="auto"/>
                    <w:bottom w:val="none" w:sz="0" w:space="0" w:color="auto"/>
                    <w:right w:val="none" w:sz="0" w:space="0" w:color="auto"/>
                  </w:divBdr>
                  <w:divsChild>
                    <w:div w:id="20028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6547409">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22829869">
      <w:bodyDiv w:val="1"/>
      <w:marLeft w:val="0"/>
      <w:marRight w:val="0"/>
      <w:marTop w:val="0"/>
      <w:marBottom w:val="0"/>
      <w:divBdr>
        <w:top w:val="none" w:sz="0" w:space="0" w:color="auto"/>
        <w:left w:val="none" w:sz="0" w:space="0" w:color="auto"/>
        <w:bottom w:val="none" w:sz="0" w:space="0" w:color="auto"/>
        <w:right w:val="none" w:sz="0" w:space="0" w:color="auto"/>
      </w:divBdr>
      <w:divsChild>
        <w:div w:id="659314984">
          <w:marLeft w:val="0"/>
          <w:marRight w:val="0"/>
          <w:marTop w:val="0"/>
          <w:marBottom w:val="0"/>
          <w:divBdr>
            <w:top w:val="none" w:sz="0" w:space="0" w:color="auto"/>
            <w:left w:val="none" w:sz="0" w:space="0" w:color="auto"/>
            <w:bottom w:val="none" w:sz="0" w:space="0" w:color="auto"/>
            <w:right w:val="none" w:sz="0" w:space="0" w:color="auto"/>
          </w:divBdr>
          <w:divsChild>
            <w:div w:id="919173353">
              <w:marLeft w:val="0"/>
              <w:marRight w:val="0"/>
              <w:marTop w:val="0"/>
              <w:marBottom w:val="0"/>
              <w:divBdr>
                <w:top w:val="none" w:sz="0" w:space="0" w:color="auto"/>
                <w:left w:val="none" w:sz="0" w:space="0" w:color="auto"/>
                <w:bottom w:val="none" w:sz="0" w:space="0" w:color="auto"/>
                <w:right w:val="none" w:sz="0" w:space="0" w:color="auto"/>
              </w:divBdr>
              <w:divsChild>
                <w:div w:id="1005396025">
                  <w:marLeft w:val="0"/>
                  <w:marRight w:val="0"/>
                  <w:marTop w:val="0"/>
                  <w:marBottom w:val="0"/>
                  <w:divBdr>
                    <w:top w:val="none" w:sz="0" w:space="0" w:color="auto"/>
                    <w:left w:val="none" w:sz="0" w:space="0" w:color="auto"/>
                    <w:bottom w:val="none" w:sz="0" w:space="0" w:color="auto"/>
                    <w:right w:val="none" w:sz="0" w:space="0" w:color="auto"/>
                  </w:divBdr>
                  <w:divsChild>
                    <w:div w:id="13803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46185671">
      <w:bodyDiv w:val="1"/>
      <w:marLeft w:val="0"/>
      <w:marRight w:val="0"/>
      <w:marTop w:val="0"/>
      <w:marBottom w:val="0"/>
      <w:divBdr>
        <w:top w:val="none" w:sz="0" w:space="0" w:color="auto"/>
        <w:left w:val="none" w:sz="0" w:space="0" w:color="auto"/>
        <w:bottom w:val="none" w:sz="0" w:space="0" w:color="auto"/>
        <w:right w:val="none" w:sz="0" w:space="0" w:color="auto"/>
      </w:divBdr>
      <w:divsChild>
        <w:div w:id="1804349203">
          <w:marLeft w:val="0"/>
          <w:marRight w:val="0"/>
          <w:marTop w:val="0"/>
          <w:marBottom w:val="0"/>
          <w:divBdr>
            <w:top w:val="none" w:sz="0" w:space="0" w:color="auto"/>
            <w:left w:val="none" w:sz="0" w:space="0" w:color="auto"/>
            <w:bottom w:val="none" w:sz="0" w:space="0" w:color="auto"/>
            <w:right w:val="none" w:sz="0" w:space="0" w:color="auto"/>
          </w:divBdr>
          <w:divsChild>
            <w:div w:id="85269222">
              <w:marLeft w:val="0"/>
              <w:marRight w:val="0"/>
              <w:marTop w:val="0"/>
              <w:marBottom w:val="0"/>
              <w:divBdr>
                <w:top w:val="none" w:sz="0" w:space="0" w:color="auto"/>
                <w:left w:val="none" w:sz="0" w:space="0" w:color="auto"/>
                <w:bottom w:val="none" w:sz="0" w:space="0" w:color="auto"/>
                <w:right w:val="none" w:sz="0" w:space="0" w:color="auto"/>
              </w:divBdr>
              <w:divsChild>
                <w:div w:id="41634688">
                  <w:marLeft w:val="0"/>
                  <w:marRight w:val="0"/>
                  <w:marTop w:val="0"/>
                  <w:marBottom w:val="0"/>
                  <w:divBdr>
                    <w:top w:val="none" w:sz="0" w:space="0" w:color="auto"/>
                    <w:left w:val="none" w:sz="0" w:space="0" w:color="auto"/>
                    <w:bottom w:val="none" w:sz="0" w:space="0" w:color="auto"/>
                    <w:right w:val="none" w:sz="0" w:space="0" w:color="auto"/>
                  </w:divBdr>
                  <w:divsChild>
                    <w:div w:id="35546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480760">
      <w:bodyDiv w:val="1"/>
      <w:marLeft w:val="0"/>
      <w:marRight w:val="0"/>
      <w:marTop w:val="0"/>
      <w:marBottom w:val="0"/>
      <w:divBdr>
        <w:top w:val="none" w:sz="0" w:space="0" w:color="auto"/>
        <w:left w:val="none" w:sz="0" w:space="0" w:color="auto"/>
        <w:bottom w:val="none" w:sz="0" w:space="0" w:color="auto"/>
        <w:right w:val="none" w:sz="0" w:space="0" w:color="auto"/>
      </w:divBdr>
      <w:divsChild>
        <w:div w:id="211159551">
          <w:marLeft w:val="0"/>
          <w:marRight w:val="0"/>
          <w:marTop w:val="0"/>
          <w:marBottom w:val="0"/>
          <w:divBdr>
            <w:top w:val="none" w:sz="0" w:space="0" w:color="auto"/>
            <w:left w:val="none" w:sz="0" w:space="0" w:color="auto"/>
            <w:bottom w:val="none" w:sz="0" w:space="0" w:color="auto"/>
            <w:right w:val="none" w:sz="0" w:space="0" w:color="auto"/>
          </w:divBdr>
          <w:divsChild>
            <w:div w:id="919484433">
              <w:marLeft w:val="0"/>
              <w:marRight w:val="0"/>
              <w:marTop w:val="0"/>
              <w:marBottom w:val="0"/>
              <w:divBdr>
                <w:top w:val="none" w:sz="0" w:space="0" w:color="auto"/>
                <w:left w:val="none" w:sz="0" w:space="0" w:color="auto"/>
                <w:bottom w:val="none" w:sz="0" w:space="0" w:color="auto"/>
                <w:right w:val="none" w:sz="0" w:space="0" w:color="auto"/>
              </w:divBdr>
              <w:divsChild>
                <w:div w:id="1484470774">
                  <w:marLeft w:val="0"/>
                  <w:marRight w:val="0"/>
                  <w:marTop w:val="0"/>
                  <w:marBottom w:val="0"/>
                  <w:divBdr>
                    <w:top w:val="none" w:sz="0" w:space="0" w:color="auto"/>
                    <w:left w:val="none" w:sz="0" w:space="0" w:color="auto"/>
                    <w:bottom w:val="none" w:sz="0" w:space="0" w:color="auto"/>
                    <w:right w:val="none" w:sz="0" w:space="0" w:color="auto"/>
                  </w:divBdr>
                  <w:divsChild>
                    <w:div w:id="207592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4462288">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1247040">
      <w:bodyDiv w:val="1"/>
      <w:marLeft w:val="0"/>
      <w:marRight w:val="0"/>
      <w:marTop w:val="0"/>
      <w:marBottom w:val="0"/>
      <w:divBdr>
        <w:top w:val="none" w:sz="0" w:space="0" w:color="auto"/>
        <w:left w:val="none" w:sz="0" w:space="0" w:color="auto"/>
        <w:bottom w:val="none" w:sz="0" w:space="0" w:color="auto"/>
        <w:right w:val="none" w:sz="0" w:space="0" w:color="auto"/>
      </w:divBdr>
      <w:divsChild>
        <w:div w:id="963273144">
          <w:marLeft w:val="0"/>
          <w:marRight w:val="0"/>
          <w:marTop w:val="0"/>
          <w:marBottom w:val="0"/>
          <w:divBdr>
            <w:top w:val="none" w:sz="0" w:space="0" w:color="auto"/>
            <w:left w:val="none" w:sz="0" w:space="0" w:color="auto"/>
            <w:bottom w:val="none" w:sz="0" w:space="0" w:color="auto"/>
            <w:right w:val="none" w:sz="0" w:space="0" w:color="auto"/>
          </w:divBdr>
          <w:divsChild>
            <w:div w:id="621309027">
              <w:marLeft w:val="0"/>
              <w:marRight w:val="0"/>
              <w:marTop w:val="0"/>
              <w:marBottom w:val="0"/>
              <w:divBdr>
                <w:top w:val="none" w:sz="0" w:space="0" w:color="auto"/>
                <w:left w:val="none" w:sz="0" w:space="0" w:color="auto"/>
                <w:bottom w:val="none" w:sz="0" w:space="0" w:color="auto"/>
                <w:right w:val="none" w:sz="0" w:space="0" w:color="auto"/>
              </w:divBdr>
              <w:divsChild>
                <w:div w:id="632826440">
                  <w:marLeft w:val="0"/>
                  <w:marRight w:val="0"/>
                  <w:marTop w:val="0"/>
                  <w:marBottom w:val="0"/>
                  <w:divBdr>
                    <w:top w:val="none" w:sz="0" w:space="0" w:color="auto"/>
                    <w:left w:val="none" w:sz="0" w:space="0" w:color="auto"/>
                    <w:bottom w:val="none" w:sz="0" w:space="0" w:color="auto"/>
                    <w:right w:val="none" w:sz="0" w:space="0" w:color="auto"/>
                  </w:divBdr>
                  <w:divsChild>
                    <w:div w:id="9406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47480946">
      <w:bodyDiv w:val="1"/>
      <w:marLeft w:val="0"/>
      <w:marRight w:val="0"/>
      <w:marTop w:val="0"/>
      <w:marBottom w:val="0"/>
      <w:divBdr>
        <w:top w:val="none" w:sz="0" w:space="0" w:color="auto"/>
        <w:left w:val="none" w:sz="0" w:space="0" w:color="auto"/>
        <w:bottom w:val="none" w:sz="0" w:space="0" w:color="auto"/>
        <w:right w:val="none" w:sz="0" w:space="0" w:color="auto"/>
      </w:divBdr>
      <w:divsChild>
        <w:div w:id="603536621">
          <w:marLeft w:val="0"/>
          <w:marRight w:val="0"/>
          <w:marTop w:val="0"/>
          <w:marBottom w:val="0"/>
          <w:divBdr>
            <w:top w:val="none" w:sz="0" w:space="0" w:color="auto"/>
            <w:left w:val="none" w:sz="0" w:space="0" w:color="auto"/>
            <w:bottom w:val="none" w:sz="0" w:space="0" w:color="auto"/>
            <w:right w:val="none" w:sz="0" w:space="0" w:color="auto"/>
          </w:divBdr>
          <w:divsChild>
            <w:div w:id="359746162">
              <w:marLeft w:val="0"/>
              <w:marRight w:val="0"/>
              <w:marTop w:val="0"/>
              <w:marBottom w:val="0"/>
              <w:divBdr>
                <w:top w:val="none" w:sz="0" w:space="0" w:color="auto"/>
                <w:left w:val="none" w:sz="0" w:space="0" w:color="auto"/>
                <w:bottom w:val="none" w:sz="0" w:space="0" w:color="auto"/>
                <w:right w:val="none" w:sz="0" w:space="0" w:color="auto"/>
              </w:divBdr>
              <w:divsChild>
                <w:div w:id="1453135841">
                  <w:marLeft w:val="0"/>
                  <w:marRight w:val="0"/>
                  <w:marTop w:val="0"/>
                  <w:marBottom w:val="0"/>
                  <w:divBdr>
                    <w:top w:val="none" w:sz="0" w:space="0" w:color="auto"/>
                    <w:left w:val="none" w:sz="0" w:space="0" w:color="auto"/>
                    <w:bottom w:val="none" w:sz="0" w:space="0" w:color="auto"/>
                    <w:right w:val="none" w:sz="0" w:space="0" w:color="auto"/>
                  </w:divBdr>
                  <w:divsChild>
                    <w:div w:id="2552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57779407">
      <w:bodyDiv w:val="1"/>
      <w:marLeft w:val="0"/>
      <w:marRight w:val="0"/>
      <w:marTop w:val="0"/>
      <w:marBottom w:val="0"/>
      <w:divBdr>
        <w:top w:val="none" w:sz="0" w:space="0" w:color="auto"/>
        <w:left w:val="none" w:sz="0" w:space="0" w:color="auto"/>
        <w:bottom w:val="none" w:sz="0" w:space="0" w:color="auto"/>
        <w:right w:val="none" w:sz="0" w:space="0" w:color="auto"/>
      </w:divBdr>
      <w:divsChild>
        <w:div w:id="94134335">
          <w:marLeft w:val="0"/>
          <w:marRight w:val="0"/>
          <w:marTop w:val="0"/>
          <w:marBottom w:val="0"/>
          <w:divBdr>
            <w:top w:val="none" w:sz="0" w:space="0" w:color="auto"/>
            <w:left w:val="none" w:sz="0" w:space="0" w:color="auto"/>
            <w:bottom w:val="none" w:sz="0" w:space="0" w:color="auto"/>
            <w:right w:val="none" w:sz="0" w:space="0" w:color="auto"/>
          </w:divBdr>
          <w:divsChild>
            <w:div w:id="2009601853">
              <w:marLeft w:val="0"/>
              <w:marRight w:val="0"/>
              <w:marTop w:val="0"/>
              <w:marBottom w:val="0"/>
              <w:divBdr>
                <w:top w:val="none" w:sz="0" w:space="0" w:color="auto"/>
                <w:left w:val="none" w:sz="0" w:space="0" w:color="auto"/>
                <w:bottom w:val="none" w:sz="0" w:space="0" w:color="auto"/>
                <w:right w:val="none" w:sz="0" w:space="0" w:color="auto"/>
              </w:divBdr>
              <w:divsChild>
                <w:div w:id="1741637036">
                  <w:marLeft w:val="0"/>
                  <w:marRight w:val="0"/>
                  <w:marTop w:val="0"/>
                  <w:marBottom w:val="0"/>
                  <w:divBdr>
                    <w:top w:val="none" w:sz="0" w:space="0" w:color="auto"/>
                    <w:left w:val="none" w:sz="0" w:space="0" w:color="auto"/>
                    <w:bottom w:val="none" w:sz="0" w:space="0" w:color="auto"/>
                    <w:right w:val="none" w:sz="0" w:space="0" w:color="auto"/>
                  </w:divBdr>
                  <w:divsChild>
                    <w:div w:id="48740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customXml" Target="../customXml/item3.xml"/><Relationship Id="rId21" Type="http://schemas.openxmlformats.org/officeDocument/2006/relationships/image" Target="media/image12.jpeg"/><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DocID Value="https://cws.connectedpdf.com/cDocID/5729B624CE871B09CA31B124D23ECDDF~F894C0DCB7EF11EF913E69B81368F556AF2F4E05FE8932DF-3572E015050ACCFD-F36C3892DC8268C6A6A88600"/>
</file>

<file path=customXml/item2.xml><?xml version="1.0" encoding="utf-8"?>
<VersionID Value="https://cws.connectedpdf.com/cVersionID/5729B624CE871B09CA31B124D23ECDDF~F8964786B7EF11EF913E69B81368F556AF2F8EBE43A18D3D-42BD32382AEC031D-6476A86C95B006A962998600"/>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E0C41-10B0-4A0A-A6BA-A5BA542476E1}">
  <ds:schemaRefs/>
</ds:datastoreItem>
</file>

<file path=customXml/itemProps2.xml><?xml version="1.0" encoding="utf-8"?>
<ds:datastoreItem xmlns:ds="http://schemas.openxmlformats.org/officeDocument/2006/customXml" ds:itemID="{D1825D96-226B-45F0-A28E-8B60A50496F3}">
  <ds:schemaRefs/>
</ds:datastoreItem>
</file>

<file path=customXml/itemProps3.xml><?xml version="1.0" encoding="utf-8"?>
<ds:datastoreItem xmlns:ds="http://schemas.openxmlformats.org/officeDocument/2006/customXml" ds:itemID="{CEC3A838-1C5A-40DC-A8CC-651A64D86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7</Pages>
  <Words>5462</Words>
  <Characters>73860</Characters>
  <Application>Microsoft Office Word</Application>
  <DocSecurity>0</DocSecurity>
  <Lines>615</Lines>
  <Paragraphs>15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lt;egyptian hak&gt;</Company>
  <LinksUpToDate>false</LinksUpToDate>
  <CharactersWithSpaces>79164</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Halfawy</dc:creator>
  <cp:lastModifiedBy>Mohamed Sharaf</cp:lastModifiedBy>
  <cp:revision>18</cp:revision>
  <cp:lastPrinted>2024-12-11T18:44:00Z</cp:lastPrinted>
  <dcterms:created xsi:type="dcterms:W3CDTF">2024-12-11T14:21:00Z</dcterms:created>
  <dcterms:modified xsi:type="dcterms:W3CDTF">2024-12-26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a949d1b2ca8e6b0ca4a7c728bf062774faeb39312a8b08baff027ac62a9f0d</vt:lpwstr>
  </property>
</Properties>
</file>